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2D5E" w:rsidRPr="00A07E1B" w:rsidRDefault="00CB2D5E" w:rsidP="00CB2D5E">
      <w:pPr>
        <w:jc w:val="center"/>
        <w:rPr>
          <w:rFonts w:ascii="Times New Roman" w:eastAsia="华文行楷" w:hAnsi="Times New Roman"/>
          <w:b/>
          <w:sz w:val="48"/>
          <w:szCs w:val="24"/>
        </w:rPr>
      </w:pPr>
      <w:bookmarkStart w:id="0" w:name="_Hlk8835187"/>
      <w:bookmarkStart w:id="1" w:name="_Toc466640584"/>
      <w:bookmarkStart w:id="2" w:name="_Toc466640613"/>
      <w:bookmarkStart w:id="3" w:name="_Toc6494665"/>
      <w:bookmarkEnd w:id="0"/>
      <w:r w:rsidRPr="00A07E1B">
        <w:rPr>
          <w:rFonts w:ascii="Times New Roman" w:eastAsia="华文行楷" w:hAnsi="Times New Roman"/>
          <w:b/>
          <w:sz w:val="52"/>
          <w:szCs w:val="24"/>
        </w:rPr>
        <w:t>电</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子</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科</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技</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大</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学</w:t>
      </w:r>
    </w:p>
    <w:p w:rsidR="00CB2D5E" w:rsidRPr="00A07E1B" w:rsidRDefault="00CB2D5E" w:rsidP="00CB2D5E">
      <w:pPr>
        <w:jc w:val="center"/>
        <w:rPr>
          <w:rFonts w:ascii="Times New Roman" w:hAnsi="Times New Roman"/>
          <w:sz w:val="24"/>
        </w:rPr>
      </w:pPr>
      <w:r w:rsidRPr="00A07E1B">
        <w:rPr>
          <w:rFonts w:ascii="Times New Roman" w:hAnsi="Times New Roman"/>
          <w:sz w:val="24"/>
        </w:rPr>
        <w:t>UNIVERSITY OF ELECTRONIC SCIENCE AND TECHNOLOGY OF CHINA</w:t>
      </w: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jc w:val="center"/>
        <w:rPr>
          <w:rFonts w:ascii="Times New Roman" w:hAnsi="Times New Roman"/>
          <w:b/>
          <w:sz w:val="84"/>
          <w:szCs w:val="84"/>
        </w:rPr>
      </w:pPr>
      <w:r w:rsidRPr="00A07E1B">
        <w:rPr>
          <w:rFonts w:ascii="Times New Roman" w:hAnsi="Times New Roman" w:hint="eastAsia"/>
          <w:b/>
          <w:sz w:val="84"/>
          <w:szCs w:val="84"/>
        </w:rPr>
        <w:t>学士</w:t>
      </w:r>
      <w:r w:rsidRPr="00A07E1B">
        <w:rPr>
          <w:rFonts w:ascii="Times New Roman" w:hAnsi="Times New Roman"/>
          <w:b/>
          <w:sz w:val="84"/>
          <w:szCs w:val="84"/>
        </w:rPr>
        <w:t>学位论文</w:t>
      </w:r>
    </w:p>
    <w:p w:rsidR="00CB2D5E" w:rsidRPr="00A07E1B" w:rsidRDefault="00CB2D5E" w:rsidP="00CB2D5E">
      <w:pPr>
        <w:jc w:val="center"/>
        <w:rPr>
          <w:rFonts w:ascii="Times New Roman" w:hAnsi="Times New Roman"/>
          <w:b/>
          <w:sz w:val="32"/>
        </w:rPr>
      </w:pPr>
      <w:bookmarkStart w:id="4" w:name="_Toc466640247"/>
      <w:r w:rsidRPr="00A07E1B">
        <w:rPr>
          <w:rFonts w:ascii="Times New Roman" w:hAnsi="Times New Roman"/>
          <w:b/>
          <w:sz w:val="32"/>
        </w:rPr>
        <w:t>BACHELOR THESIS</w:t>
      </w:r>
      <w:bookmarkEnd w:id="4"/>
    </w:p>
    <w:p w:rsidR="00CB2D5E"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r w:rsidRPr="00A07E1B">
        <w:rPr>
          <w:rFonts w:ascii="Times New Roman" w:hAnsi="Times New Roman"/>
          <w:noProof/>
        </w:rPr>
        <w:drawing>
          <wp:anchor distT="0" distB="0" distL="114300" distR="114300" simplePos="0" relativeHeight="251665408" behindDoc="0" locked="0" layoutInCell="1" allowOverlap="1" wp14:anchorId="21ADBA0E" wp14:editId="20C77EA2">
            <wp:simplePos x="0" y="0"/>
            <wp:positionH relativeFrom="margin">
              <wp:align>center</wp:align>
            </wp:positionH>
            <wp:positionV relativeFrom="paragraph">
              <wp:posOffset>7620</wp:posOffset>
            </wp:positionV>
            <wp:extent cx="1617046" cy="1386840"/>
            <wp:effectExtent l="0" t="0" r="0" b="0"/>
            <wp:wrapNone/>
            <wp:docPr id="24" name="图片 24" descr="标志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标志1"/>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7046" cy="1386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9776CB" w:rsidRDefault="00CB2D5E" w:rsidP="00495CC8">
      <w:pPr>
        <w:spacing w:line="360" w:lineRule="auto"/>
        <w:ind w:firstLineChars="100" w:firstLine="361"/>
        <w:rPr>
          <w:rFonts w:ascii="仿宋" w:eastAsia="仿宋" w:hAnsi="仿宋"/>
          <w:b/>
          <w:sz w:val="36"/>
          <w:u w:val="single"/>
        </w:rPr>
      </w:pPr>
      <w:r w:rsidRPr="00340B56">
        <w:rPr>
          <w:rFonts w:ascii="宋体" w:hAnsi="宋体"/>
          <w:b/>
          <w:sz w:val="36"/>
        </w:rPr>
        <w:t>论文题目</w:t>
      </w:r>
      <w:r w:rsidRPr="00A07E1B">
        <w:rPr>
          <w:rFonts w:ascii="Times New Roman" w:eastAsia="方正小标宋简体" w:hAnsi="Times New Roman"/>
          <w:sz w:val="36"/>
        </w:rPr>
        <w:t xml:space="preserve"> </w:t>
      </w:r>
      <w:r w:rsidR="00846A2A" w:rsidRPr="00846A2A">
        <w:rPr>
          <w:rFonts w:ascii="Times New Roman" w:eastAsia="方正小标宋简体" w:hAnsi="Times New Roman"/>
          <w:sz w:val="36"/>
          <w:u w:val="single"/>
        </w:rPr>
        <w:t xml:space="preserve">       </w:t>
      </w:r>
      <w:r w:rsidR="00846A2A" w:rsidRPr="009776CB">
        <w:rPr>
          <w:rFonts w:ascii="仿宋" w:eastAsia="仿宋" w:hAnsi="仿宋"/>
          <w:sz w:val="36"/>
          <w:u w:val="single"/>
        </w:rPr>
        <w:t xml:space="preserve"> </w:t>
      </w:r>
      <w:r w:rsidR="00E3701E" w:rsidRPr="009776CB">
        <w:rPr>
          <w:rFonts w:ascii="仿宋" w:eastAsia="仿宋" w:hAnsi="仿宋" w:hint="eastAsia"/>
          <w:b/>
          <w:sz w:val="36"/>
          <w:u w:val="single"/>
        </w:rPr>
        <w:t>基于深度学习的</w:t>
      </w:r>
      <w:r w:rsidR="00846A2A" w:rsidRPr="009776CB">
        <w:rPr>
          <w:rFonts w:ascii="仿宋" w:eastAsia="仿宋" w:hAnsi="仿宋" w:hint="eastAsia"/>
          <w:b/>
          <w:sz w:val="36"/>
          <w:u w:val="single"/>
        </w:rPr>
        <w:t xml:space="preserve">                                  </w:t>
      </w:r>
    </w:p>
    <w:p w:rsidR="00E3701E" w:rsidRPr="00846A2A" w:rsidRDefault="00E3701E" w:rsidP="00846A2A">
      <w:pPr>
        <w:spacing w:line="360" w:lineRule="auto"/>
        <w:ind w:firstLineChars="100" w:firstLine="313"/>
        <w:rPr>
          <w:rFonts w:ascii="Times New Roman" w:eastAsia="方正小标宋简体" w:hAnsi="Times New Roman"/>
          <w:sz w:val="36"/>
          <w:u w:val="single"/>
        </w:rPr>
      </w:pPr>
      <w:r w:rsidRPr="009776CB">
        <w:rPr>
          <w:rFonts w:ascii="仿宋" w:eastAsia="仿宋" w:hAnsi="仿宋" w:hint="eastAsia"/>
          <w:b/>
          <w:spacing w:val="-4"/>
          <w:sz w:val="32"/>
          <w:szCs w:val="32"/>
        </w:rPr>
        <w:t xml:space="preserve">           </w:t>
      </w:r>
      <w:r w:rsidRPr="009776CB">
        <w:rPr>
          <w:rFonts w:ascii="仿宋" w:eastAsia="仿宋" w:hAnsi="仿宋" w:hint="eastAsia"/>
          <w:b/>
          <w:spacing w:val="-4"/>
          <w:sz w:val="32"/>
          <w:szCs w:val="32"/>
          <w:u w:val="single"/>
        </w:rPr>
        <w:t xml:space="preserve">      </w:t>
      </w:r>
      <w:r w:rsidR="00846A2A" w:rsidRPr="009776CB">
        <w:rPr>
          <w:rFonts w:ascii="仿宋" w:eastAsia="仿宋" w:hAnsi="仿宋" w:hint="eastAsia"/>
          <w:b/>
          <w:sz w:val="36"/>
          <w:u w:val="single"/>
        </w:rPr>
        <w:t>股市时间序列分析研究</w:t>
      </w:r>
      <w:r w:rsidR="00846A2A" w:rsidRPr="00793860">
        <w:rPr>
          <w:rFonts w:ascii="仿宋_GB2312" w:eastAsia="仿宋_GB2312" w:hAnsi="Times New Roman" w:hint="eastAsia"/>
          <w:b/>
          <w:sz w:val="36"/>
          <w:u w:val="single"/>
        </w:rPr>
        <w:t xml:space="preserve"> </w:t>
      </w:r>
      <w:r w:rsidR="00846A2A">
        <w:rPr>
          <w:rFonts w:ascii="Times New Roman" w:eastAsia="方正小标宋简体" w:hAnsi="Times New Roman"/>
          <w:sz w:val="36"/>
          <w:u w:val="single"/>
        </w:rPr>
        <w:t xml:space="preserve">            </w:t>
      </w:r>
    </w:p>
    <w:p w:rsidR="00CB2D5E" w:rsidRPr="00F42112" w:rsidRDefault="00CB2D5E" w:rsidP="00CB2D5E">
      <w:pPr>
        <w:spacing w:line="360" w:lineRule="auto"/>
        <w:ind w:left="680" w:firstLine="420"/>
        <w:rPr>
          <w:rFonts w:ascii="Times New Roman" w:eastAsia="方正小标宋简体" w:hAnsi="Times New Roman"/>
          <w:b/>
          <w:spacing w:val="36"/>
          <w:sz w:val="32"/>
          <w:szCs w:val="32"/>
        </w:rPr>
      </w:pPr>
    </w:p>
    <w:p w:rsidR="00495CC8" w:rsidRPr="00F42112" w:rsidRDefault="00495CC8" w:rsidP="00CB2D5E">
      <w:pPr>
        <w:spacing w:line="360" w:lineRule="auto"/>
        <w:ind w:left="680" w:firstLine="420"/>
        <w:rPr>
          <w:rFonts w:ascii="Times New Roman" w:eastAsia="方正小标宋简体" w:hAnsi="Times New Roman"/>
          <w:b/>
          <w:spacing w:val="36"/>
          <w:sz w:val="32"/>
          <w:szCs w:val="32"/>
          <w:u w:val="single"/>
        </w:rPr>
      </w:pPr>
      <w:r w:rsidRPr="008F4B80">
        <w:rPr>
          <w:rFonts w:ascii="宋体" w:hAnsi="宋体" w:hint="eastAsia"/>
          <w:b/>
          <w:spacing w:val="36"/>
          <w:sz w:val="32"/>
          <w:szCs w:val="32"/>
        </w:rPr>
        <w:t xml:space="preserve">学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院</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工程学院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专</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业</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8E1634" w:rsidRPr="00A66764">
        <w:rPr>
          <w:rFonts w:ascii="仿宋" w:eastAsia="仿宋" w:hAnsi="仿宋"/>
          <w:b/>
          <w:spacing w:val="36"/>
          <w:sz w:val="32"/>
          <w:szCs w:val="32"/>
          <w:u w:val="single"/>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技术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r w:rsidR="000B1D35" w:rsidRPr="00F42112">
        <w:rPr>
          <w:rFonts w:ascii="仿宋_GB2312" w:eastAsia="仿宋_GB2312" w:hAnsi="Times New Roman" w:hint="eastAsia"/>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学</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号</w:t>
      </w:r>
      <w:r w:rsidR="008E1634" w:rsidRPr="00F42112">
        <w:rPr>
          <w:rFonts w:ascii="Times New Roman" w:eastAsia="方正小标宋简体" w:hAnsi="Times New Roman" w:hint="eastAsia"/>
          <w:b/>
          <w:spacing w:val="36"/>
          <w:sz w:val="32"/>
          <w:szCs w:val="32"/>
        </w:rPr>
        <w:t xml:space="preserve"> </w:t>
      </w:r>
      <w:r w:rsidR="008E1634" w:rsidRPr="00F42112">
        <w:rPr>
          <w:rFonts w:ascii="Times New Roman" w:eastAsia="方正小标宋简体" w:hAnsi="Times New Roman"/>
          <w:b/>
          <w:spacing w:val="36"/>
          <w:sz w:val="32"/>
          <w:szCs w:val="32"/>
        </w:rPr>
        <w:t xml:space="preserve"> </w:t>
      </w:r>
      <w:r w:rsidR="008E1634" w:rsidRPr="00A66764">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2</w:t>
      </w:r>
      <w:r w:rsidR="008E1634" w:rsidRPr="00A66764">
        <w:rPr>
          <w:rFonts w:ascii="仿宋" w:eastAsia="仿宋" w:hAnsi="仿宋"/>
          <w:b/>
          <w:spacing w:val="36"/>
          <w:sz w:val="32"/>
          <w:szCs w:val="32"/>
          <w:u w:val="single"/>
        </w:rPr>
        <w:t xml:space="preserve">015060103015       </w:t>
      </w:r>
      <w:r w:rsidR="008E1634" w:rsidRPr="00F42112">
        <w:rPr>
          <w:rFonts w:ascii="仿宋_GB2312" w:eastAsia="仿宋_GB2312" w:hAnsi="Times New Roman"/>
          <w:b/>
          <w:spacing w:val="36"/>
          <w:sz w:val="32"/>
          <w:szCs w:val="32"/>
          <w:u w:val="single"/>
        </w:rPr>
        <w:t xml:space="preserve">      </w:t>
      </w:r>
      <w:r w:rsidR="008E1634" w:rsidRPr="00F42112">
        <w:rPr>
          <w:rFonts w:ascii="仿宋_GB2312" w:eastAsia="仿宋_GB2312" w:hAnsi="Times New Roman" w:hint="eastAsia"/>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作者姓名</w:t>
      </w:r>
      <w:r w:rsidR="008E1634" w:rsidRPr="00F42112">
        <w:rPr>
          <w:rFonts w:ascii="Times New Roman" w:eastAsia="方正小标宋简体" w:hAnsi="Times New Roman" w:hint="eastAsia"/>
          <w:b/>
          <w:spacing w:val="36"/>
          <w:sz w:val="32"/>
          <w:szCs w:val="32"/>
        </w:rPr>
        <w:t xml:space="preserve"> </w:t>
      </w:r>
      <w:r w:rsidR="009776CB">
        <w:rPr>
          <w:rFonts w:ascii="Times New Roman" w:eastAsia="方正小标宋简体" w:hAnsi="Times New Roman"/>
          <w:b/>
          <w:spacing w:val="36"/>
          <w:sz w:val="32"/>
          <w:szCs w:val="32"/>
        </w:rPr>
        <w:t xml:space="preserve"> </w:t>
      </w:r>
      <w:r w:rsidR="008E1634" w:rsidRPr="00A66764">
        <w:rPr>
          <w:rFonts w:ascii="仿宋" w:eastAsia="仿宋" w:hAnsi="仿宋" w:hint="eastAsia"/>
          <w:b/>
          <w:spacing w:val="36"/>
          <w:sz w:val="32"/>
          <w:szCs w:val="32"/>
          <w:u w:val="single"/>
        </w:rPr>
        <w:t xml:space="preserve">         赵乙麒         </w:t>
      </w:r>
      <w:r w:rsidR="008E1634" w:rsidRPr="00F42112">
        <w:rPr>
          <w:rFonts w:ascii="Times New Roman" w:eastAsia="方正小标宋简体" w:hAnsi="Times New Roman"/>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CB2D5E" w:rsidRPr="008364CC" w:rsidRDefault="00495CC8" w:rsidP="008364CC">
      <w:pPr>
        <w:spacing w:line="360" w:lineRule="auto"/>
        <w:ind w:left="680" w:firstLine="420"/>
        <w:rPr>
          <w:rFonts w:ascii="Times New Roman" w:eastAsia="方正小标宋简体" w:hAnsi="Times New Roman"/>
          <w:spacing w:val="36"/>
          <w:sz w:val="32"/>
          <w:szCs w:val="32"/>
        </w:rPr>
      </w:pPr>
      <w:r w:rsidRPr="008F4B80">
        <w:rPr>
          <w:rFonts w:ascii="宋体" w:hAnsi="宋体" w:hint="eastAsia"/>
          <w:b/>
          <w:spacing w:val="36"/>
          <w:sz w:val="32"/>
          <w:szCs w:val="32"/>
        </w:rPr>
        <w:t>指导老师</w:t>
      </w:r>
      <w:r w:rsidR="008F4B80">
        <w:rPr>
          <w:rFonts w:ascii="Times New Roman" w:eastAsia="方正小标宋简体" w:hAnsi="Times New Roman"/>
          <w:spacing w:val="36"/>
          <w:sz w:val="32"/>
          <w:szCs w:val="32"/>
        </w:rPr>
        <w:t xml:space="preserve">  </w:t>
      </w:r>
      <w:r w:rsidR="00671172" w:rsidRPr="00A66764">
        <w:rPr>
          <w:rFonts w:ascii="仿宋" w:eastAsia="仿宋" w:hAnsi="仿宋"/>
          <w:b/>
          <w:spacing w:val="36"/>
          <w:sz w:val="32"/>
          <w:szCs w:val="32"/>
          <w:u w:val="single"/>
        </w:rPr>
        <w:t xml:space="preserve">       </w:t>
      </w:r>
      <w:proofErr w:type="gramStart"/>
      <w:r w:rsidR="00671172" w:rsidRPr="00A66764">
        <w:rPr>
          <w:rFonts w:ascii="仿宋" w:eastAsia="仿宋" w:hAnsi="仿宋" w:hint="eastAsia"/>
          <w:b/>
          <w:spacing w:val="36"/>
          <w:sz w:val="32"/>
          <w:szCs w:val="32"/>
          <w:u w:val="single"/>
        </w:rPr>
        <w:t>唐泳</w:t>
      </w:r>
      <w:proofErr w:type="gramEnd"/>
      <w:r w:rsidR="0060402E" w:rsidRPr="00A66764">
        <w:rPr>
          <w:rFonts w:ascii="仿宋" w:eastAsia="仿宋" w:hAnsi="仿宋" w:hint="eastAsia"/>
          <w:b/>
          <w:spacing w:val="36"/>
          <w:sz w:val="32"/>
          <w:szCs w:val="32"/>
          <w:u w:val="single"/>
        </w:rPr>
        <w:t xml:space="preserve"> 讲师</w:t>
      </w:r>
      <w:r w:rsidR="00671172" w:rsidRPr="00A66764">
        <w:rPr>
          <w:rFonts w:ascii="仿宋" w:eastAsia="仿宋" w:hAnsi="仿宋" w:hint="eastAsia"/>
          <w:b/>
          <w:spacing w:val="36"/>
          <w:sz w:val="32"/>
          <w:szCs w:val="32"/>
          <w:u w:val="single"/>
        </w:rPr>
        <w:t xml:space="preserve"> </w:t>
      </w:r>
      <w:r w:rsidR="00671172" w:rsidRPr="00A66764">
        <w:rPr>
          <w:rFonts w:ascii="仿宋" w:eastAsia="仿宋" w:hAnsi="仿宋"/>
          <w:b/>
          <w:spacing w:val="36"/>
          <w:sz w:val="32"/>
          <w:szCs w:val="32"/>
          <w:u w:val="single"/>
        </w:rPr>
        <w:t xml:space="preserve">        </w:t>
      </w:r>
      <w:r w:rsidR="00671172">
        <w:rPr>
          <w:rFonts w:ascii="仿宋_GB2312" w:eastAsia="仿宋_GB2312" w:hAnsi="Times New Roman"/>
          <w:b/>
          <w:spacing w:val="36"/>
          <w:sz w:val="32"/>
          <w:szCs w:val="32"/>
          <w:u w:val="single"/>
        </w:rPr>
        <w:t xml:space="preserve">    </w:t>
      </w:r>
      <w:r w:rsidR="00671172">
        <w:rPr>
          <w:rFonts w:ascii="Times New Roman" w:eastAsia="方正小标宋简体" w:hAnsi="Times New Roman" w:hint="eastAsia"/>
          <w:spacing w:val="36"/>
          <w:sz w:val="32"/>
          <w:szCs w:val="32"/>
          <w:u w:val="single"/>
        </w:rPr>
        <w:t xml:space="preserve"> </w:t>
      </w:r>
      <w:r w:rsidR="00671172">
        <w:rPr>
          <w:rFonts w:ascii="Times New Roman" w:eastAsia="方正小标宋简体" w:hAnsi="Times New Roman"/>
          <w:spacing w:val="36"/>
          <w:sz w:val="32"/>
          <w:szCs w:val="32"/>
          <w:u w:val="single"/>
        </w:rPr>
        <w:t xml:space="preserve">         </w:t>
      </w: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A07E1B" w:rsidRPr="0019215B" w:rsidRDefault="00A07E1B" w:rsidP="00B1155D">
      <w:pPr>
        <w:pStyle w:val="1-1"/>
        <w:rPr>
          <w:rFonts w:ascii="Times New Roman"/>
        </w:rPr>
      </w:pPr>
      <w:bookmarkStart w:id="5" w:name="_Toc8970872"/>
      <w:r w:rsidRPr="0019215B">
        <w:rPr>
          <w:rFonts w:ascii="Times New Roman"/>
        </w:rPr>
        <w:lastRenderedPageBreak/>
        <w:t>摘</w:t>
      </w:r>
      <w:r w:rsidRPr="0019215B">
        <w:rPr>
          <w:rFonts w:ascii="Times New Roman"/>
        </w:rPr>
        <w:t xml:space="preserve">  </w:t>
      </w:r>
      <w:r w:rsidRPr="0019215B">
        <w:rPr>
          <w:rFonts w:ascii="Times New Roman"/>
        </w:rPr>
        <w:t>要</w:t>
      </w:r>
      <w:bookmarkEnd w:id="1"/>
      <w:bookmarkEnd w:id="2"/>
      <w:bookmarkEnd w:id="3"/>
      <w:bookmarkEnd w:id="5"/>
    </w:p>
    <w:p w:rsidR="00A41E50" w:rsidRPr="0019215B" w:rsidRDefault="008B286B" w:rsidP="001551F8">
      <w:pPr>
        <w:pStyle w:val="555-"/>
        <w:ind w:firstLine="480"/>
      </w:pPr>
      <w:r>
        <w:rPr>
          <w:rFonts w:hint="eastAsia"/>
        </w:rPr>
        <w:t>GPU</w:t>
      </w:r>
      <w:r>
        <w:rPr>
          <w:rFonts w:hint="eastAsia"/>
        </w:rPr>
        <w:t>的高度发展使得并行计算逐渐兴起，</w:t>
      </w:r>
      <w:r w:rsidR="00C16C9B">
        <w:rPr>
          <w:rFonts w:hint="eastAsia"/>
        </w:rPr>
        <w:t>同时使得需要大量并行计算的深度学习算法</w:t>
      </w:r>
      <w:r w:rsidR="00B950ED">
        <w:rPr>
          <w:rFonts w:hint="eastAsia"/>
        </w:rPr>
        <w:t>火热了起来。股票行业是近几个世纪以来</w:t>
      </w:r>
      <w:r w:rsidR="003C141C">
        <w:rPr>
          <w:rFonts w:hint="eastAsia"/>
        </w:rPr>
        <w:t>金融</w:t>
      </w:r>
      <w:r w:rsidR="006750EC">
        <w:rPr>
          <w:rFonts w:hint="eastAsia"/>
        </w:rPr>
        <w:t>领域</w:t>
      </w:r>
      <w:r w:rsidR="003C141C">
        <w:rPr>
          <w:rFonts w:hint="eastAsia"/>
        </w:rPr>
        <w:t>关注的重点，它影响着经济增长</w:t>
      </w:r>
      <w:r w:rsidR="00A41E50">
        <w:rPr>
          <w:rFonts w:hint="eastAsia"/>
        </w:rPr>
        <w:t>等诸多方面</w:t>
      </w:r>
      <w:r w:rsidR="003C141C">
        <w:rPr>
          <w:rFonts w:hint="eastAsia"/>
        </w:rPr>
        <w:t>，是金融领域以及国民生活</w:t>
      </w:r>
      <w:r w:rsidR="006750EC">
        <w:rPr>
          <w:rFonts w:hint="eastAsia"/>
        </w:rPr>
        <w:t>中不可缺少的一环。</w:t>
      </w:r>
      <w:r w:rsidR="00A41E50">
        <w:rPr>
          <w:rFonts w:hint="eastAsia"/>
        </w:rPr>
        <w:t>本文使用深度学习算法对股票时间序列进行分析、研究和预测。</w:t>
      </w:r>
      <w:r w:rsidR="00E15DAB">
        <w:rPr>
          <w:rFonts w:hint="eastAsia"/>
        </w:rPr>
        <w:t>本文中使用的深度学习算法为长短期记忆网络（</w:t>
      </w:r>
      <w:r w:rsidR="00E15DAB">
        <w:rPr>
          <w:rFonts w:hint="eastAsia"/>
        </w:rPr>
        <w:t>LSTM</w:t>
      </w:r>
      <w:r w:rsidR="00E15DAB">
        <w:rPr>
          <w:rFonts w:hint="eastAsia"/>
        </w:rPr>
        <w:t>），通过</w:t>
      </w:r>
      <w:r w:rsidR="001805A7">
        <w:rPr>
          <w:rFonts w:hint="eastAsia"/>
        </w:rPr>
        <w:t>对国民关心</w:t>
      </w:r>
      <w:r w:rsidR="00287F6B">
        <w:rPr>
          <w:rFonts w:hint="eastAsia"/>
        </w:rPr>
        <w:t>的上证指数、深证成指、成分股、大盘股、小盘股</w:t>
      </w:r>
      <w:r w:rsidR="001805A7">
        <w:rPr>
          <w:rFonts w:hint="eastAsia"/>
        </w:rPr>
        <w:t>进行预测分析来测试算法的准确度等方面。</w:t>
      </w:r>
      <w:r w:rsidR="00141146">
        <w:rPr>
          <w:rFonts w:hint="eastAsia"/>
        </w:rPr>
        <w:t>从结果来看</w:t>
      </w:r>
      <w:r w:rsidR="001551F8">
        <w:rPr>
          <w:rFonts w:hint="eastAsia"/>
        </w:rPr>
        <w:t>，</w:t>
      </w:r>
      <w:r w:rsidR="001551F8">
        <w:rPr>
          <w:rFonts w:hint="eastAsia"/>
        </w:rPr>
        <w:t>LSTM</w:t>
      </w:r>
      <w:r w:rsidR="001551F8">
        <w:rPr>
          <w:rFonts w:hint="eastAsia"/>
        </w:rPr>
        <w:t>算法</w:t>
      </w:r>
      <w:r w:rsidR="0064080A">
        <w:rPr>
          <w:rFonts w:hint="eastAsia"/>
        </w:rPr>
        <w:t>基本上可以预测股票的走势，数据准确率方面</w:t>
      </w:r>
      <w:r w:rsidR="00F22D6B">
        <w:rPr>
          <w:rFonts w:hint="eastAsia"/>
        </w:rPr>
        <w:t>最高可以达到</w:t>
      </w:r>
      <w:r w:rsidR="00F22D6B">
        <w:rPr>
          <w:rFonts w:hint="eastAsia"/>
        </w:rPr>
        <w:t>6</w:t>
      </w:r>
      <w:r w:rsidR="00F22D6B">
        <w:t>1</w:t>
      </w:r>
      <w:r w:rsidR="00F22D6B">
        <w:rPr>
          <w:rFonts w:hint="eastAsia"/>
        </w:rPr>
        <w:t>%</w:t>
      </w:r>
      <w:r w:rsidR="00F22D6B">
        <w:rPr>
          <w:rFonts w:hint="eastAsia"/>
        </w:rPr>
        <w:t>。</w:t>
      </w:r>
    </w:p>
    <w:p w:rsidR="00365840" w:rsidRDefault="00365840" w:rsidP="00365840">
      <w:pPr>
        <w:pStyle w:val="555-"/>
        <w:ind w:firstLine="480"/>
      </w:pPr>
    </w:p>
    <w:p w:rsidR="00E51FCA" w:rsidRPr="0019215B" w:rsidRDefault="00E51FCA" w:rsidP="00365840">
      <w:pPr>
        <w:pStyle w:val="555-"/>
        <w:ind w:firstLine="480"/>
      </w:pPr>
      <w:r>
        <w:rPr>
          <w:rFonts w:hint="eastAsia"/>
        </w:rPr>
        <w:t>关键词：长短期记忆网络、深度学习、股票价格预测、</w:t>
      </w:r>
      <w:proofErr w:type="spellStart"/>
      <w:r>
        <w:rPr>
          <w:rFonts w:hint="eastAsia"/>
        </w:rPr>
        <w:t>PyTorch</w:t>
      </w:r>
      <w:proofErr w:type="spellEnd"/>
    </w:p>
    <w:p w:rsidR="00365840" w:rsidRPr="0019215B" w:rsidRDefault="00365840" w:rsidP="00365840">
      <w:pPr>
        <w:pStyle w:val="555-"/>
        <w:ind w:firstLine="480"/>
      </w:pPr>
    </w:p>
    <w:p w:rsidR="00C91A4D" w:rsidRPr="0019215B" w:rsidRDefault="00C91A4D" w:rsidP="00365840">
      <w:pPr>
        <w:pStyle w:val="555-"/>
        <w:ind w:firstLine="480"/>
        <w:sectPr w:rsidR="00C91A4D" w:rsidRPr="0019215B" w:rsidSect="00CB2D5E">
          <w:headerReference w:type="even" r:id="rId9"/>
          <w:headerReference w:type="default" r:id="rId10"/>
          <w:footerReference w:type="default" r:id="rId11"/>
          <w:pgSz w:w="11906" w:h="16838" w:code="9"/>
          <w:pgMar w:top="1701" w:right="1701" w:bottom="1701" w:left="1701" w:header="1134" w:footer="1134" w:gutter="0"/>
          <w:pgNumType w:fmt="upperRoman"/>
          <w:cols w:space="425"/>
          <w:titlePg/>
          <w:docGrid w:linePitch="312"/>
        </w:sectPr>
      </w:pPr>
    </w:p>
    <w:p w:rsidR="00A07E1B" w:rsidRPr="0019215B" w:rsidRDefault="00A07E1B" w:rsidP="00B1155D">
      <w:pPr>
        <w:pStyle w:val="1-1"/>
        <w:rPr>
          <w:rFonts w:ascii="Times New Roman"/>
        </w:rPr>
      </w:pPr>
      <w:bookmarkStart w:id="6" w:name="_Toc466640585"/>
      <w:bookmarkStart w:id="7" w:name="_Toc466640614"/>
      <w:bookmarkStart w:id="8" w:name="_Toc6494666"/>
      <w:bookmarkStart w:id="9" w:name="_Toc8970873"/>
      <w:r w:rsidRPr="0019215B">
        <w:rPr>
          <w:rFonts w:ascii="Times New Roman"/>
        </w:rPr>
        <w:lastRenderedPageBreak/>
        <w:t>ABSTRACT</w:t>
      </w:r>
      <w:bookmarkEnd w:id="6"/>
      <w:bookmarkEnd w:id="7"/>
      <w:bookmarkEnd w:id="8"/>
      <w:bookmarkEnd w:id="9"/>
    </w:p>
    <w:p w:rsidR="00C91A4D" w:rsidRPr="00F22D6B" w:rsidRDefault="00F22D6B" w:rsidP="00F22D6B">
      <w:pPr>
        <w:pStyle w:val="555-"/>
        <w:ind w:firstLine="480"/>
      </w:pPr>
      <w:r>
        <w:rPr>
          <w:rFonts w:hint="eastAsia"/>
        </w:rPr>
        <w:t>W</w:t>
      </w:r>
      <w:r>
        <w:t xml:space="preserve">ith the rapid development </w:t>
      </w:r>
      <w:r>
        <w:rPr>
          <w:rFonts w:hint="eastAsia"/>
        </w:rPr>
        <w:t>of</w:t>
      </w:r>
      <w:r>
        <w:t xml:space="preserve"> GPU, parallel computing has gradually emerged, and deep learning algorithms</w:t>
      </w:r>
      <w:r w:rsidR="00B564DC">
        <w:t xml:space="preserve"> </w:t>
      </w:r>
      <w:r>
        <w:t>requiring a lot of parallel computing</w:t>
      </w:r>
      <w:r w:rsidR="00B564DC">
        <w:t xml:space="preserve"> </w:t>
      </w:r>
      <w:r w:rsidR="009C3414">
        <w:t>have become hot. Stock industry is the focus of attention in the financial field in recent centuries. It affects economi</w:t>
      </w:r>
      <w:r w:rsidR="00425E54">
        <w:t xml:space="preserve">c growth and many other aspects. It is an indispensable part of the financial field and national life. In the paper, deep learning algorithm is used to analyze, </w:t>
      </w:r>
      <w:r w:rsidR="0033390E">
        <w:t xml:space="preserve">research and forecast stock time series. The deep learning algorithm used in the paper is the </w:t>
      </w:r>
      <w:r w:rsidR="006721C7">
        <w:t>Long</w:t>
      </w:r>
      <w:r w:rsidR="0033390E">
        <w:t xml:space="preserve"> </w:t>
      </w:r>
      <w:r w:rsidR="006721C7">
        <w:t>Short</w:t>
      </w:r>
      <w:r w:rsidR="0033390E">
        <w:t>-</w:t>
      </w:r>
      <w:r w:rsidR="006721C7">
        <w:t>T</w:t>
      </w:r>
      <w:r w:rsidR="0033390E">
        <w:t>erm Memory neural network</w:t>
      </w:r>
      <w:r w:rsidR="006721C7">
        <w:t xml:space="preserve"> (LSTM). The accuracy of the algorithm is tested by forecasting and analyzing the Shanghai </w:t>
      </w:r>
      <w:r w:rsidR="00F9414E">
        <w:t>Composite</w:t>
      </w:r>
      <w:r w:rsidR="006721C7">
        <w:t xml:space="preserve"> Index, Shenzhen </w:t>
      </w:r>
      <w:r w:rsidR="002E4B75">
        <w:t xml:space="preserve">Composite </w:t>
      </w:r>
      <w:r w:rsidR="006721C7">
        <w:t xml:space="preserve">Index, </w:t>
      </w:r>
      <w:r w:rsidR="003E4CB8">
        <w:t>C</w:t>
      </w:r>
      <w:r w:rsidR="003E4CB8" w:rsidRPr="003E4CB8">
        <w:t xml:space="preserve">onstituent </w:t>
      </w:r>
      <w:r w:rsidR="003E4CB8">
        <w:t>S</w:t>
      </w:r>
      <w:r w:rsidR="003E4CB8" w:rsidRPr="003E4CB8">
        <w:t>tock</w:t>
      </w:r>
      <w:r w:rsidR="006721C7">
        <w:t>,</w:t>
      </w:r>
      <w:r w:rsidR="00335364">
        <w:t xml:space="preserve"> Large-cap Stocks</w:t>
      </w:r>
      <w:r w:rsidR="00DD481B">
        <w:t xml:space="preserve"> and</w:t>
      </w:r>
      <w:r w:rsidR="00335364">
        <w:t xml:space="preserve"> Small-cap Stocks</w:t>
      </w:r>
      <w:r w:rsidR="00DD481B">
        <w:t xml:space="preserve"> which are concerned by the people. As results, LSTM algorithm can basically predict the trend of stocks, and the data accuracy can reach 61%</w:t>
      </w:r>
      <w:r w:rsidR="00DD481B">
        <w:rPr>
          <w:rFonts w:hint="eastAsia"/>
        </w:rPr>
        <w:t>。</w:t>
      </w:r>
    </w:p>
    <w:p w:rsidR="00365840" w:rsidRPr="0019215B" w:rsidRDefault="00365840" w:rsidP="00365840">
      <w:pPr>
        <w:pStyle w:val="555-"/>
        <w:ind w:firstLine="480"/>
      </w:pPr>
    </w:p>
    <w:p w:rsidR="00365840" w:rsidRPr="0019215B" w:rsidRDefault="00094973" w:rsidP="00365840">
      <w:pPr>
        <w:pStyle w:val="555-"/>
        <w:ind w:firstLine="480"/>
      </w:pPr>
      <w:r>
        <w:rPr>
          <w:rFonts w:hint="eastAsia"/>
        </w:rPr>
        <w:t>Key</w:t>
      </w:r>
      <w:r>
        <w:t>words: Long Short</w:t>
      </w:r>
      <w:r>
        <w:rPr>
          <w:rFonts w:hint="eastAsia"/>
        </w:rPr>
        <w:t>-Term</w:t>
      </w:r>
      <w:r>
        <w:t xml:space="preserve"> </w:t>
      </w:r>
      <w:r>
        <w:rPr>
          <w:rFonts w:hint="eastAsia"/>
        </w:rPr>
        <w:t>Memory</w:t>
      </w:r>
      <w:r>
        <w:t xml:space="preserve"> (LSTM), </w:t>
      </w:r>
      <w:r w:rsidR="00BC7E28">
        <w:t>Deep Learning</w:t>
      </w:r>
      <w:r w:rsidR="00BC7E28">
        <w:rPr>
          <w:rFonts w:hint="eastAsia"/>
        </w:rPr>
        <w:t>,</w:t>
      </w:r>
      <w:r w:rsidR="00BC7E28">
        <w:t xml:space="preserve"> </w:t>
      </w:r>
      <w:r w:rsidR="00BC7E28">
        <w:rPr>
          <w:rFonts w:hint="eastAsia"/>
        </w:rPr>
        <w:t>S</w:t>
      </w:r>
      <w:r w:rsidR="00BC7E28">
        <w:t xml:space="preserve">tock Price Prediction, </w:t>
      </w:r>
      <w:proofErr w:type="spellStart"/>
      <w:r w:rsidR="00BC7E28">
        <w:t>PyTorch</w:t>
      </w:r>
      <w:proofErr w:type="spellEnd"/>
    </w:p>
    <w:p w:rsidR="00365840" w:rsidRPr="0019215B" w:rsidRDefault="00365840" w:rsidP="00365840">
      <w:pPr>
        <w:pStyle w:val="555-"/>
        <w:ind w:firstLine="480"/>
      </w:pPr>
    </w:p>
    <w:p w:rsidR="00A07E1B" w:rsidRPr="0019215B" w:rsidRDefault="00A07E1B" w:rsidP="00A07E1B">
      <w:pPr>
        <w:spacing w:line="400" w:lineRule="atLeast"/>
        <w:rPr>
          <w:rFonts w:ascii="Times New Roman" w:hAnsi="Times New Roman"/>
        </w:rPr>
        <w:sectPr w:rsidR="00A07E1B" w:rsidRPr="0019215B" w:rsidSect="00A07E1B">
          <w:pgSz w:w="11906" w:h="16838" w:code="9"/>
          <w:pgMar w:top="1701" w:right="1701" w:bottom="1701" w:left="1701" w:header="1134" w:footer="1134" w:gutter="0"/>
          <w:pgNumType w:fmt="upperRoman"/>
          <w:cols w:space="425"/>
          <w:docGrid w:linePitch="312"/>
        </w:sectPr>
      </w:pPr>
      <w:bookmarkStart w:id="10" w:name="_Toc66955631"/>
      <w:bookmarkStart w:id="11" w:name="_Toc111446054"/>
    </w:p>
    <w:p w:rsidR="00B16517" w:rsidRPr="000F1E1E" w:rsidRDefault="00A07E1B" w:rsidP="000F1E1E">
      <w:pPr>
        <w:pStyle w:val="1-1"/>
        <w:rPr>
          <w:noProof/>
        </w:rPr>
      </w:pPr>
      <w:bookmarkStart w:id="12" w:name="_Toc466640586"/>
      <w:bookmarkStart w:id="13" w:name="_Toc466640615"/>
      <w:bookmarkStart w:id="14" w:name="_Toc6494667"/>
      <w:bookmarkStart w:id="15" w:name="_Toc8970874"/>
      <w:r w:rsidRPr="0019215B">
        <w:rPr>
          <w:rFonts w:ascii="Times New Roman"/>
        </w:rPr>
        <w:lastRenderedPageBreak/>
        <w:t>目</w:t>
      </w:r>
      <w:r w:rsidR="00214AE3" w:rsidRPr="0019215B">
        <w:rPr>
          <w:rFonts w:ascii="Times New Roman"/>
        </w:rPr>
        <w:t xml:space="preserve"> </w:t>
      </w:r>
      <w:r w:rsidRPr="0019215B">
        <w:rPr>
          <w:rFonts w:ascii="Times New Roman"/>
        </w:rPr>
        <w:t>录</w:t>
      </w:r>
      <w:bookmarkEnd w:id="10"/>
      <w:bookmarkEnd w:id="11"/>
      <w:bookmarkEnd w:id="12"/>
      <w:bookmarkEnd w:id="13"/>
      <w:bookmarkEnd w:id="14"/>
      <w:bookmarkEnd w:id="15"/>
      <w:r w:rsidR="00B1155D" w:rsidRPr="0019215B">
        <w:rPr>
          <w:rFonts w:ascii="Times New Roman"/>
          <w:b/>
          <w:bCs/>
          <w:caps/>
          <w:noProof/>
          <w:kern w:val="24"/>
        </w:rPr>
        <w:fldChar w:fldCharType="begin"/>
      </w:r>
      <w:r w:rsidR="00B1155D" w:rsidRPr="0019215B">
        <w:rPr>
          <w:rFonts w:ascii="Times New Roman"/>
          <w:b/>
          <w:bCs/>
          <w:caps/>
          <w:noProof/>
          <w:kern w:val="24"/>
        </w:rPr>
        <w:instrText xml:space="preserve"> TOC \o "1-3" \h \z \u </w:instrText>
      </w:r>
      <w:r w:rsidR="00B1155D" w:rsidRPr="0019215B">
        <w:rPr>
          <w:rFonts w:ascii="Times New Roman"/>
          <w:b/>
          <w:bCs/>
          <w:caps/>
          <w:noProof/>
          <w:kern w:val="24"/>
        </w:rPr>
        <w:fldChar w:fldCharType="separate"/>
      </w:r>
    </w:p>
    <w:p w:rsidR="00B16517" w:rsidRDefault="00340B56">
      <w:pPr>
        <w:pStyle w:val="TOC1"/>
        <w:rPr>
          <w:rFonts w:asciiTheme="minorHAnsi" w:eastAsiaTheme="minorEastAsia" w:hAnsiTheme="minorHAnsi" w:cstheme="minorBidi"/>
          <w:bCs w:val="0"/>
          <w:caps w:val="0"/>
          <w:kern w:val="2"/>
          <w:sz w:val="21"/>
          <w:szCs w:val="22"/>
        </w:rPr>
      </w:pPr>
      <w:hyperlink w:anchor="_Toc8970875" w:history="1">
        <w:r w:rsidR="00B16517" w:rsidRPr="00F855BD">
          <w:rPr>
            <w:rStyle w:val="ab"/>
            <w:rFonts w:ascii="Times New Roman"/>
          </w:rPr>
          <w:t>第一章</w:t>
        </w:r>
        <w:r w:rsidR="00B16517" w:rsidRPr="00F855BD">
          <w:rPr>
            <w:rStyle w:val="ab"/>
            <w:rFonts w:ascii="Times New Roman"/>
          </w:rPr>
          <w:t xml:space="preserve"> </w:t>
        </w:r>
        <w:r w:rsidR="00B16517" w:rsidRPr="00F855BD">
          <w:rPr>
            <w:rStyle w:val="ab"/>
            <w:rFonts w:ascii="Times New Roman"/>
          </w:rPr>
          <w:t>绪</w:t>
        </w:r>
        <w:r w:rsidR="00B16517" w:rsidRPr="00F855BD">
          <w:rPr>
            <w:rStyle w:val="ab"/>
            <w:rFonts w:ascii="Times New Roman"/>
          </w:rPr>
          <w:t xml:space="preserve">  </w:t>
        </w:r>
        <w:r w:rsidR="00B16517" w:rsidRPr="00F855BD">
          <w:rPr>
            <w:rStyle w:val="ab"/>
            <w:rFonts w:ascii="Times New Roman"/>
          </w:rPr>
          <w:t>论</w:t>
        </w:r>
        <w:r w:rsidR="00B16517">
          <w:rPr>
            <w:webHidden/>
          </w:rPr>
          <w:tab/>
        </w:r>
        <w:r w:rsidR="00B16517">
          <w:rPr>
            <w:webHidden/>
          </w:rPr>
          <w:fldChar w:fldCharType="begin"/>
        </w:r>
        <w:r w:rsidR="00B16517">
          <w:rPr>
            <w:webHidden/>
          </w:rPr>
          <w:instrText xml:space="preserve"> PAGEREF _Toc8970875 \h </w:instrText>
        </w:r>
        <w:r w:rsidR="00B16517">
          <w:rPr>
            <w:webHidden/>
          </w:rPr>
        </w:r>
        <w:r w:rsidR="00B16517">
          <w:rPr>
            <w:webHidden/>
          </w:rPr>
          <w:fldChar w:fldCharType="separate"/>
        </w:r>
        <w:r w:rsidR="00B16517">
          <w:rPr>
            <w:webHidden/>
          </w:rPr>
          <w:t>1</w:t>
        </w:r>
        <w:r w:rsidR="00B16517">
          <w:rPr>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76" w:history="1">
        <w:r w:rsidR="00B16517" w:rsidRPr="00F855BD">
          <w:rPr>
            <w:rStyle w:val="ab"/>
            <w:noProof/>
          </w:rPr>
          <w:t xml:space="preserve">1.1 </w:t>
        </w:r>
        <w:r w:rsidR="00B16517" w:rsidRPr="00F855BD">
          <w:rPr>
            <w:rStyle w:val="ab"/>
            <w:noProof/>
          </w:rPr>
          <w:t>选题背景与意义</w:t>
        </w:r>
        <w:r w:rsidR="00B16517">
          <w:rPr>
            <w:noProof/>
            <w:webHidden/>
          </w:rPr>
          <w:tab/>
        </w:r>
        <w:r w:rsidR="00B16517">
          <w:rPr>
            <w:noProof/>
            <w:webHidden/>
          </w:rPr>
          <w:fldChar w:fldCharType="begin"/>
        </w:r>
        <w:r w:rsidR="00B16517">
          <w:rPr>
            <w:noProof/>
            <w:webHidden/>
          </w:rPr>
          <w:instrText xml:space="preserve"> PAGEREF _Toc8970876 \h </w:instrText>
        </w:r>
        <w:r w:rsidR="00B16517">
          <w:rPr>
            <w:noProof/>
            <w:webHidden/>
          </w:rPr>
        </w:r>
        <w:r w:rsidR="00B16517">
          <w:rPr>
            <w:noProof/>
            <w:webHidden/>
          </w:rPr>
          <w:fldChar w:fldCharType="separate"/>
        </w:r>
        <w:r w:rsidR="00B16517">
          <w:rPr>
            <w:noProof/>
            <w:webHidden/>
          </w:rPr>
          <w:t>1</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77" w:history="1">
        <w:r w:rsidR="00B16517" w:rsidRPr="00F855BD">
          <w:rPr>
            <w:rStyle w:val="ab"/>
            <w:noProof/>
          </w:rPr>
          <w:t xml:space="preserve">1.1.1 </w:t>
        </w:r>
        <w:r w:rsidR="00B16517" w:rsidRPr="00F855BD">
          <w:rPr>
            <w:rStyle w:val="ab"/>
            <w:noProof/>
          </w:rPr>
          <w:t>从人工智能到深度学习</w:t>
        </w:r>
        <w:r w:rsidR="00B16517">
          <w:rPr>
            <w:noProof/>
            <w:webHidden/>
          </w:rPr>
          <w:tab/>
        </w:r>
        <w:r w:rsidR="00B16517">
          <w:rPr>
            <w:noProof/>
            <w:webHidden/>
          </w:rPr>
          <w:fldChar w:fldCharType="begin"/>
        </w:r>
        <w:r w:rsidR="00B16517">
          <w:rPr>
            <w:noProof/>
            <w:webHidden/>
          </w:rPr>
          <w:instrText xml:space="preserve"> PAGEREF _Toc8970877 \h </w:instrText>
        </w:r>
        <w:r w:rsidR="00B16517">
          <w:rPr>
            <w:noProof/>
            <w:webHidden/>
          </w:rPr>
        </w:r>
        <w:r w:rsidR="00B16517">
          <w:rPr>
            <w:noProof/>
            <w:webHidden/>
          </w:rPr>
          <w:fldChar w:fldCharType="separate"/>
        </w:r>
        <w:r w:rsidR="00B16517">
          <w:rPr>
            <w:noProof/>
            <w:webHidden/>
          </w:rPr>
          <w:t>1</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78" w:history="1">
        <w:r w:rsidR="00B16517" w:rsidRPr="00F855BD">
          <w:rPr>
            <w:rStyle w:val="ab"/>
            <w:noProof/>
          </w:rPr>
          <w:t xml:space="preserve">1.1.2 </w:t>
        </w:r>
        <w:r w:rsidR="00B16517" w:rsidRPr="00F855BD">
          <w:rPr>
            <w:rStyle w:val="ab"/>
            <w:noProof/>
          </w:rPr>
          <w:t>股票时间序列的研究</w:t>
        </w:r>
        <w:r w:rsidR="00B16517">
          <w:rPr>
            <w:noProof/>
            <w:webHidden/>
          </w:rPr>
          <w:tab/>
        </w:r>
        <w:r w:rsidR="00B16517">
          <w:rPr>
            <w:noProof/>
            <w:webHidden/>
          </w:rPr>
          <w:fldChar w:fldCharType="begin"/>
        </w:r>
        <w:r w:rsidR="00B16517">
          <w:rPr>
            <w:noProof/>
            <w:webHidden/>
          </w:rPr>
          <w:instrText xml:space="preserve"> PAGEREF _Toc8970878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79" w:history="1">
        <w:r w:rsidR="00B16517" w:rsidRPr="00F855BD">
          <w:rPr>
            <w:rStyle w:val="ab"/>
            <w:noProof/>
          </w:rPr>
          <w:t xml:space="preserve">1.2 </w:t>
        </w:r>
        <w:r w:rsidR="00B16517" w:rsidRPr="00F855BD">
          <w:rPr>
            <w:rStyle w:val="ab"/>
            <w:noProof/>
          </w:rPr>
          <w:t>研究现状</w:t>
        </w:r>
        <w:r w:rsidR="00B16517">
          <w:rPr>
            <w:noProof/>
            <w:webHidden/>
          </w:rPr>
          <w:tab/>
        </w:r>
        <w:r w:rsidR="00B16517">
          <w:rPr>
            <w:noProof/>
            <w:webHidden/>
          </w:rPr>
          <w:fldChar w:fldCharType="begin"/>
        </w:r>
        <w:r w:rsidR="00B16517">
          <w:rPr>
            <w:noProof/>
            <w:webHidden/>
          </w:rPr>
          <w:instrText xml:space="preserve"> PAGEREF _Toc8970879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80" w:history="1">
        <w:r w:rsidR="00B16517" w:rsidRPr="00F855BD">
          <w:rPr>
            <w:rStyle w:val="ab"/>
            <w:noProof/>
          </w:rPr>
          <w:t xml:space="preserve">1.2.1 </w:t>
        </w:r>
        <w:r w:rsidR="00B16517" w:rsidRPr="00F855BD">
          <w:rPr>
            <w:rStyle w:val="ab"/>
            <w:noProof/>
          </w:rPr>
          <w:t>股票市场的相关研究</w:t>
        </w:r>
        <w:r w:rsidR="00B16517">
          <w:rPr>
            <w:noProof/>
            <w:webHidden/>
          </w:rPr>
          <w:tab/>
        </w:r>
        <w:r w:rsidR="00B16517">
          <w:rPr>
            <w:noProof/>
            <w:webHidden/>
          </w:rPr>
          <w:fldChar w:fldCharType="begin"/>
        </w:r>
        <w:r w:rsidR="00B16517">
          <w:rPr>
            <w:noProof/>
            <w:webHidden/>
          </w:rPr>
          <w:instrText xml:space="preserve"> PAGEREF _Toc8970880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81" w:history="1">
        <w:r w:rsidR="00B16517" w:rsidRPr="00F855BD">
          <w:rPr>
            <w:rStyle w:val="ab"/>
            <w:noProof/>
          </w:rPr>
          <w:t xml:space="preserve">1.2.2 </w:t>
        </w:r>
        <w:r w:rsidR="00B16517" w:rsidRPr="00F855BD">
          <w:rPr>
            <w:rStyle w:val="ab"/>
            <w:noProof/>
          </w:rPr>
          <w:t>深度学习的相关研究</w:t>
        </w:r>
        <w:r w:rsidR="00B16517">
          <w:rPr>
            <w:noProof/>
            <w:webHidden/>
          </w:rPr>
          <w:tab/>
        </w:r>
        <w:r w:rsidR="00B16517">
          <w:rPr>
            <w:noProof/>
            <w:webHidden/>
          </w:rPr>
          <w:fldChar w:fldCharType="begin"/>
        </w:r>
        <w:r w:rsidR="00B16517">
          <w:rPr>
            <w:noProof/>
            <w:webHidden/>
          </w:rPr>
          <w:instrText xml:space="preserve"> PAGEREF _Toc8970881 \h </w:instrText>
        </w:r>
        <w:r w:rsidR="00B16517">
          <w:rPr>
            <w:noProof/>
            <w:webHidden/>
          </w:rPr>
        </w:r>
        <w:r w:rsidR="00B16517">
          <w:rPr>
            <w:noProof/>
            <w:webHidden/>
          </w:rPr>
          <w:fldChar w:fldCharType="separate"/>
        </w:r>
        <w:r w:rsidR="00B16517">
          <w:rPr>
            <w:noProof/>
            <w:webHidden/>
          </w:rPr>
          <w:t>3</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82" w:history="1">
        <w:r w:rsidR="00B16517" w:rsidRPr="00F855BD">
          <w:rPr>
            <w:rStyle w:val="ab"/>
            <w:noProof/>
          </w:rPr>
          <w:t xml:space="preserve">1.2.3 </w:t>
        </w:r>
        <w:r w:rsidR="00B16517" w:rsidRPr="00F855BD">
          <w:rPr>
            <w:rStyle w:val="ab"/>
            <w:noProof/>
          </w:rPr>
          <w:t>深度学习在股票市场的相关研究</w:t>
        </w:r>
        <w:r w:rsidR="00B16517">
          <w:rPr>
            <w:noProof/>
            <w:webHidden/>
          </w:rPr>
          <w:tab/>
        </w:r>
        <w:r w:rsidR="00B16517">
          <w:rPr>
            <w:noProof/>
            <w:webHidden/>
          </w:rPr>
          <w:fldChar w:fldCharType="begin"/>
        </w:r>
        <w:r w:rsidR="00B16517">
          <w:rPr>
            <w:noProof/>
            <w:webHidden/>
          </w:rPr>
          <w:instrText xml:space="preserve"> PAGEREF _Toc8970882 \h </w:instrText>
        </w:r>
        <w:r w:rsidR="00B16517">
          <w:rPr>
            <w:noProof/>
            <w:webHidden/>
          </w:rPr>
        </w:r>
        <w:r w:rsidR="00B16517">
          <w:rPr>
            <w:noProof/>
            <w:webHidden/>
          </w:rPr>
          <w:fldChar w:fldCharType="separate"/>
        </w:r>
        <w:r w:rsidR="00B16517">
          <w:rPr>
            <w:noProof/>
            <w:webHidden/>
          </w:rPr>
          <w:t>3</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83" w:history="1">
        <w:r w:rsidR="00B16517" w:rsidRPr="00F855BD">
          <w:rPr>
            <w:rStyle w:val="ab"/>
            <w:noProof/>
          </w:rPr>
          <w:t xml:space="preserve">1.3 </w:t>
        </w:r>
        <w:r w:rsidR="00B16517" w:rsidRPr="00F855BD">
          <w:rPr>
            <w:rStyle w:val="ab"/>
            <w:noProof/>
          </w:rPr>
          <w:t>主要研究内容</w:t>
        </w:r>
        <w:r w:rsidR="00B16517">
          <w:rPr>
            <w:noProof/>
            <w:webHidden/>
          </w:rPr>
          <w:tab/>
        </w:r>
        <w:r w:rsidR="00B16517">
          <w:rPr>
            <w:noProof/>
            <w:webHidden/>
          </w:rPr>
          <w:fldChar w:fldCharType="begin"/>
        </w:r>
        <w:r w:rsidR="00B16517">
          <w:rPr>
            <w:noProof/>
            <w:webHidden/>
          </w:rPr>
          <w:instrText xml:space="preserve"> PAGEREF _Toc8970883 \h </w:instrText>
        </w:r>
        <w:r w:rsidR="00B16517">
          <w:rPr>
            <w:noProof/>
            <w:webHidden/>
          </w:rPr>
        </w:r>
        <w:r w:rsidR="00B16517">
          <w:rPr>
            <w:noProof/>
            <w:webHidden/>
          </w:rPr>
          <w:fldChar w:fldCharType="separate"/>
        </w:r>
        <w:r w:rsidR="00B16517">
          <w:rPr>
            <w:noProof/>
            <w:webHidden/>
          </w:rPr>
          <w:t>4</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84" w:history="1">
        <w:r w:rsidR="00B16517" w:rsidRPr="00F855BD">
          <w:rPr>
            <w:rStyle w:val="ab"/>
            <w:noProof/>
          </w:rPr>
          <w:t xml:space="preserve">1.4 </w:t>
        </w:r>
        <w:r w:rsidR="00B16517" w:rsidRPr="00F855BD">
          <w:rPr>
            <w:rStyle w:val="ab"/>
            <w:noProof/>
          </w:rPr>
          <w:t>文章结构</w:t>
        </w:r>
        <w:r w:rsidR="00B16517">
          <w:rPr>
            <w:noProof/>
            <w:webHidden/>
          </w:rPr>
          <w:tab/>
        </w:r>
        <w:r w:rsidR="00B16517">
          <w:rPr>
            <w:noProof/>
            <w:webHidden/>
          </w:rPr>
          <w:fldChar w:fldCharType="begin"/>
        </w:r>
        <w:r w:rsidR="00B16517">
          <w:rPr>
            <w:noProof/>
            <w:webHidden/>
          </w:rPr>
          <w:instrText xml:space="preserve"> PAGEREF _Toc8970884 \h </w:instrText>
        </w:r>
        <w:r w:rsidR="00B16517">
          <w:rPr>
            <w:noProof/>
            <w:webHidden/>
          </w:rPr>
        </w:r>
        <w:r w:rsidR="00B16517">
          <w:rPr>
            <w:noProof/>
            <w:webHidden/>
          </w:rPr>
          <w:fldChar w:fldCharType="separate"/>
        </w:r>
        <w:r w:rsidR="00B16517">
          <w:rPr>
            <w:noProof/>
            <w:webHidden/>
          </w:rPr>
          <w:t>5</w:t>
        </w:r>
        <w:r w:rsidR="00B16517">
          <w:rPr>
            <w:noProof/>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885" w:history="1">
        <w:r w:rsidR="00B16517" w:rsidRPr="00F855BD">
          <w:rPr>
            <w:rStyle w:val="ab"/>
            <w:rFonts w:ascii="Times New Roman"/>
          </w:rPr>
          <w:t>第二章</w:t>
        </w:r>
        <w:r w:rsidR="00B16517" w:rsidRPr="00F855BD">
          <w:rPr>
            <w:rStyle w:val="ab"/>
            <w:rFonts w:ascii="Times New Roman"/>
          </w:rPr>
          <w:t xml:space="preserve"> </w:t>
        </w:r>
        <w:r w:rsidR="00B16517" w:rsidRPr="00F855BD">
          <w:rPr>
            <w:rStyle w:val="ab"/>
            <w:rFonts w:ascii="Times New Roman"/>
          </w:rPr>
          <w:t>深度学习理论基础</w:t>
        </w:r>
        <w:r w:rsidR="00B16517">
          <w:rPr>
            <w:webHidden/>
          </w:rPr>
          <w:tab/>
        </w:r>
        <w:r w:rsidR="00B16517">
          <w:rPr>
            <w:webHidden/>
          </w:rPr>
          <w:fldChar w:fldCharType="begin"/>
        </w:r>
        <w:r w:rsidR="00B16517">
          <w:rPr>
            <w:webHidden/>
          </w:rPr>
          <w:instrText xml:space="preserve"> PAGEREF _Toc8970885 \h </w:instrText>
        </w:r>
        <w:r w:rsidR="00B16517">
          <w:rPr>
            <w:webHidden/>
          </w:rPr>
        </w:r>
        <w:r w:rsidR="00B16517">
          <w:rPr>
            <w:webHidden/>
          </w:rPr>
          <w:fldChar w:fldCharType="separate"/>
        </w:r>
        <w:r w:rsidR="00B16517">
          <w:rPr>
            <w:webHidden/>
          </w:rPr>
          <w:t>6</w:t>
        </w:r>
        <w:r w:rsidR="00B16517">
          <w:rPr>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86" w:history="1">
        <w:r w:rsidR="00B16517" w:rsidRPr="00F855BD">
          <w:rPr>
            <w:rStyle w:val="ab"/>
            <w:noProof/>
          </w:rPr>
          <w:t xml:space="preserve">2.1 </w:t>
        </w:r>
        <w:r w:rsidR="00B16517" w:rsidRPr="00F855BD">
          <w:rPr>
            <w:rStyle w:val="ab"/>
            <w:noProof/>
          </w:rPr>
          <w:t>人工神经网络</w:t>
        </w:r>
        <w:r w:rsidR="00B16517">
          <w:rPr>
            <w:noProof/>
            <w:webHidden/>
          </w:rPr>
          <w:tab/>
        </w:r>
        <w:r w:rsidR="00B16517">
          <w:rPr>
            <w:noProof/>
            <w:webHidden/>
          </w:rPr>
          <w:fldChar w:fldCharType="begin"/>
        </w:r>
        <w:r w:rsidR="00B16517">
          <w:rPr>
            <w:noProof/>
            <w:webHidden/>
          </w:rPr>
          <w:instrText xml:space="preserve"> PAGEREF _Toc8970886 \h </w:instrText>
        </w:r>
        <w:r w:rsidR="00B16517">
          <w:rPr>
            <w:noProof/>
            <w:webHidden/>
          </w:rPr>
        </w:r>
        <w:r w:rsidR="00B16517">
          <w:rPr>
            <w:noProof/>
            <w:webHidden/>
          </w:rPr>
          <w:fldChar w:fldCharType="separate"/>
        </w:r>
        <w:r w:rsidR="00B16517">
          <w:rPr>
            <w:noProof/>
            <w:webHidden/>
          </w:rPr>
          <w:t>6</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87" w:history="1">
        <w:r w:rsidR="00B16517" w:rsidRPr="00F855BD">
          <w:rPr>
            <w:rStyle w:val="ab"/>
            <w:noProof/>
          </w:rPr>
          <w:t>2.2</w:t>
        </w:r>
        <w:r w:rsidR="00B16517" w:rsidRPr="00F855BD">
          <w:rPr>
            <w:rStyle w:val="ab"/>
            <w:b/>
            <w:noProof/>
          </w:rPr>
          <w:t xml:space="preserve"> </w:t>
        </w:r>
        <w:r w:rsidR="00B16517" w:rsidRPr="00F855BD">
          <w:rPr>
            <w:rStyle w:val="ab"/>
            <w:noProof/>
          </w:rPr>
          <w:t>全连接神经网络</w:t>
        </w:r>
        <w:r w:rsidR="00B16517">
          <w:rPr>
            <w:noProof/>
            <w:webHidden/>
          </w:rPr>
          <w:tab/>
        </w:r>
        <w:r w:rsidR="00B16517">
          <w:rPr>
            <w:noProof/>
            <w:webHidden/>
          </w:rPr>
          <w:fldChar w:fldCharType="begin"/>
        </w:r>
        <w:r w:rsidR="00B16517">
          <w:rPr>
            <w:noProof/>
            <w:webHidden/>
          </w:rPr>
          <w:instrText xml:space="preserve"> PAGEREF _Toc8970887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88" w:history="1">
        <w:r w:rsidR="00B16517" w:rsidRPr="00F855BD">
          <w:rPr>
            <w:rStyle w:val="ab"/>
            <w:noProof/>
          </w:rPr>
          <w:t xml:space="preserve">2.2.1 </w:t>
        </w:r>
        <w:r w:rsidR="00B16517" w:rsidRPr="00F855BD">
          <w:rPr>
            <w:rStyle w:val="ab"/>
            <w:noProof/>
          </w:rPr>
          <w:t>前馈神经网络</w:t>
        </w:r>
        <w:r w:rsidR="00B16517">
          <w:rPr>
            <w:noProof/>
            <w:webHidden/>
          </w:rPr>
          <w:tab/>
        </w:r>
        <w:r w:rsidR="00B16517">
          <w:rPr>
            <w:noProof/>
            <w:webHidden/>
          </w:rPr>
          <w:fldChar w:fldCharType="begin"/>
        </w:r>
        <w:r w:rsidR="00B16517">
          <w:rPr>
            <w:noProof/>
            <w:webHidden/>
          </w:rPr>
          <w:instrText xml:space="preserve"> PAGEREF _Toc8970888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89" w:history="1">
        <w:r w:rsidR="00B16517" w:rsidRPr="00F855BD">
          <w:rPr>
            <w:rStyle w:val="ab"/>
            <w:noProof/>
          </w:rPr>
          <w:t xml:space="preserve">2.2.2 </w:t>
        </w:r>
        <w:r w:rsidR="00B16517" w:rsidRPr="00F855BD">
          <w:rPr>
            <w:rStyle w:val="ab"/>
            <w:noProof/>
          </w:rPr>
          <w:t>全连接层和全连接神经网络</w:t>
        </w:r>
        <w:r w:rsidR="00B16517">
          <w:rPr>
            <w:noProof/>
            <w:webHidden/>
          </w:rPr>
          <w:tab/>
        </w:r>
        <w:r w:rsidR="00B16517">
          <w:rPr>
            <w:noProof/>
            <w:webHidden/>
          </w:rPr>
          <w:fldChar w:fldCharType="begin"/>
        </w:r>
        <w:r w:rsidR="00B16517">
          <w:rPr>
            <w:noProof/>
            <w:webHidden/>
          </w:rPr>
          <w:instrText xml:space="preserve"> PAGEREF _Toc8970889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0" w:history="1">
        <w:r w:rsidR="00B16517" w:rsidRPr="00F855BD">
          <w:rPr>
            <w:rStyle w:val="ab"/>
            <w:noProof/>
          </w:rPr>
          <w:t xml:space="preserve">2.2.3 </w:t>
        </w:r>
        <w:r w:rsidR="00B16517" w:rsidRPr="00F855BD">
          <w:rPr>
            <w:rStyle w:val="ab"/>
            <w:noProof/>
          </w:rPr>
          <w:t>损失函数</w:t>
        </w:r>
        <w:r w:rsidR="00B16517">
          <w:rPr>
            <w:noProof/>
            <w:webHidden/>
          </w:rPr>
          <w:tab/>
        </w:r>
        <w:r w:rsidR="00B16517">
          <w:rPr>
            <w:noProof/>
            <w:webHidden/>
          </w:rPr>
          <w:fldChar w:fldCharType="begin"/>
        </w:r>
        <w:r w:rsidR="00B16517">
          <w:rPr>
            <w:noProof/>
            <w:webHidden/>
          </w:rPr>
          <w:instrText xml:space="preserve"> PAGEREF _Toc8970890 \h </w:instrText>
        </w:r>
        <w:r w:rsidR="00B16517">
          <w:rPr>
            <w:noProof/>
            <w:webHidden/>
          </w:rPr>
        </w:r>
        <w:r w:rsidR="00B16517">
          <w:rPr>
            <w:noProof/>
            <w:webHidden/>
          </w:rPr>
          <w:fldChar w:fldCharType="separate"/>
        </w:r>
        <w:r w:rsidR="00B16517">
          <w:rPr>
            <w:noProof/>
            <w:webHidden/>
          </w:rPr>
          <w:t>8</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1" w:history="1">
        <w:r w:rsidR="00B16517" w:rsidRPr="00F855BD">
          <w:rPr>
            <w:rStyle w:val="ab"/>
            <w:noProof/>
          </w:rPr>
          <w:t xml:space="preserve">2.2.4 </w:t>
        </w:r>
        <w:r w:rsidR="00B16517" w:rsidRPr="00F855BD">
          <w:rPr>
            <w:rStyle w:val="ab"/>
            <w:noProof/>
          </w:rPr>
          <w:t>全连接神经网络的训练方法</w:t>
        </w:r>
        <w:r w:rsidR="00B16517">
          <w:rPr>
            <w:noProof/>
            <w:webHidden/>
          </w:rPr>
          <w:tab/>
        </w:r>
        <w:r w:rsidR="00B16517">
          <w:rPr>
            <w:noProof/>
            <w:webHidden/>
          </w:rPr>
          <w:fldChar w:fldCharType="begin"/>
        </w:r>
        <w:r w:rsidR="00B16517">
          <w:rPr>
            <w:noProof/>
            <w:webHidden/>
          </w:rPr>
          <w:instrText xml:space="preserve"> PAGEREF _Toc8970891 \h </w:instrText>
        </w:r>
        <w:r w:rsidR="00B16517">
          <w:rPr>
            <w:noProof/>
            <w:webHidden/>
          </w:rPr>
        </w:r>
        <w:r w:rsidR="00B16517">
          <w:rPr>
            <w:noProof/>
            <w:webHidden/>
          </w:rPr>
          <w:fldChar w:fldCharType="separate"/>
        </w:r>
        <w:r w:rsidR="00B16517">
          <w:rPr>
            <w:noProof/>
            <w:webHidden/>
          </w:rPr>
          <w:t>8</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92" w:history="1">
        <w:r w:rsidR="00B16517" w:rsidRPr="00F855BD">
          <w:rPr>
            <w:rStyle w:val="ab"/>
            <w:noProof/>
          </w:rPr>
          <w:t xml:space="preserve">2.3 </w:t>
        </w:r>
        <w:r w:rsidR="00B16517" w:rsidRPr="00F855BD">
          <w:rPr>
            <w:rStyle w:val="ab"/>
            <w:noProof/>
          </w:rPr>
          <w:t>循环神经网络</w:t>
        </w:r>
        <w:r w:rsidR="00B16517">
          <w:rPr>
            <w:noProof/>
            <w:webHidden/>
          </w:rPr>
          <w:tab/>
        </w:r>
        <w:r w:rsidR="00B16517">
          <w:rPr>
            <w:noProof/>
            <w:webHidden/>
          </w:rPr>
          <w:fldChar w:fldCharType="begin"/>
        </w:r>
        <w:r w:rsidR="00B16517">
          <w:rPr>
            <w:noProof/>
            <w:webHidden/>
          </w:rPr>
          <w:instrText xml:space="preserve"> PAGEREF _Toc8970892 \h </w:instrText>
        </w:r>
        <w:r w:rsidR="00B16517">
          <w:rPr>
            <w:noProof/>
            <w:webHidden/>
          </w:rPr>
        </w:r>
        <w:r w:rsidR="00B16517">
          <w:rPr>
            <w:noProof/>
            <w:webHidden/>
          </w:rPr>
          <w:fldChar w:fldCharType="separate"/>
        </w:r>
        <w:r w:rsidR="00B16517">
          <w:rPr>
            <w:noProof/>
            <w:webHidden/>
          </w:rPr>
          <w:t>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3" w:history="1">
        <w:r w:rsidR="00B16517" w:rsidRPr="00F855BD">
          <w:rPr>
            <w:rStyle w:val="ab"/>
            <w:noProof/>
          </w:rPr>
          <w:t xml:space="preserve">2.3.1 </w:t>
        </w:r>
        <w:r w:rsidR="00B16517" w:rsidRPr="00F855BD">
          <w:rPr>
            <w:rStyle w:val="ab"/>
            <w:noProof/>
          </w:rPr>
          <w:t>循环神经网络的结构</w:t>
        </w:r>
        <w:r w:rsidR="00B16517">
          <w:rPr>
            <w:noProof/>
            <w:webHidden/>
          </w:rPr>
          <w:tab/>
        </w:r>
        <w:r w:rsidR="00B16517">
          <w:rPr>
            <w:noProof/>
            <w:webHidden/>
          </w:rPr>
          <w:fldChar w:fldCharType="begin"/>
        </w:r>
        <w:r w:rsidR="00B16517">
          <w:rPr>
            <w:noProof/>
            <w:webHidden/>
          </w:rPr>
          <w:instrText xml:space="preserve"> PAGEREF _Toc8970893 \h </w:instrText>
        </w:r>
        <w:r w:rsidR="00B16517">
          <w:rPr>
            <w:noProof/>
            <w:webHidden/>
          </w:rPr>
        </w:r>
        <w:r w:rsidR="00B16517">
          <w:rPr>
            <w:noProof/>
            <w:webHidden/>
          </w:rPr>
          <w:fldChar w:fldCharType="separate"/>
        </w:r>
        <w:r w:rsidR="00B16517">
          <w:rPr>
            <w:noProof/>
            <w:webHidden/>
          </w:rPr>
          <w:t>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4" w:history="1">
        <w:r w:rsidR="00B16517" w:rsidRPr="00F855BD">
          <w:rPr>
            <w:rStyle w:val="ab"/>
            <w:noProof/>
          </w:rPr>
          <w:t xml:space="preserve">2.3.2 </w:t>
        </w:r>
        <w:r w:rsidR="00B16517" w:rsidRPr="00F855BD">
          <w:rPr>
            <w:rStyle w:val="ab"/>
            <w:noProof/>
          </w:rPr>
          <w:t>循环神经网络的训练</w:t>
        </w:r>
        <w:r w:rsidR="00B16517">
          <w:rPr>
            <w:noProof/>
            <w:webHidden/>
          </w:rPr>
          <w:tab/>
        </w:r>
        <w:r w:rsidR="00B16517">
          <w:rPr>
            <w:noProof/>
            <w:webHidden/>
          </w:rPr>
          <w:fldChar w:fldCharType="begin"/>
        </w:r>
        <w:r w:rsidR="00B16517">
          <w:rPr>
            <w:noProof/>
            <w:webHidden/>
          </w:rPr>
          <w:instrText xml:space="preserve"> PAGEREF _Toc8970894 \h </w:instrText>
        </w:r>
        <w:r w:rsidR="00B16517">
          <w:rPr>
            <w:noProof/>
            <w:webHidden/>
          </w:rPr>
        </w:r>
        <w:r w:rsidR="00B16517">
          <w:rPr>
            <w:noProof/>
            <w:webHidden/>
          </w:rPr>
          <w:fldChar w:fldCharType="separate"/>
        </w:r>
        <w:r w:rsidR="00B16517">
          <w:rPr>
            <w:noProof/>
            <w:webHidden/>
          </w:rPr>
          <w:t>10</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95" w:history="1">
        <w:r w:rsidR="00B16517" w:rsidRPr="00F855BD">
          <w:rPr>
            <w:rStyle w:val="ab"/>
            <w:noProof/>
          </w:rPr>
          <w:t xml:space="preserve">2.4 </w:t>
        </w:r>
        <w:r w:rsidR="00B16517" w:rsidRPr="00F855BD">
          <w:rPr>
            <w:rStyle w:val="ab"/>
            <w:noProof/>
          </w:rPr>
          <w:t>长短期记忆网络</w:t>
        </w:r>
        <w:r w:rsidR="00B16517">
          <w:rPr>
            <w:noProof/>
            <w:webHidden/>
          </w:rPr>
          <w:tab/>
        </w:r>
        <w:r w:rsidR="00B16517">
          <w:rPr>
            <w:noProof/>
            <w:webHidden/>
          </w:rPr>
          <w:fldChar w:fldCharType="begin"/>
        </w:r>
        <w:r w:rsidR="00B16517">
          <w:rPr>
            <w:noProof/>
            <w:webHidden/>
          </w:rPr>
          <w:instrText xml:space="preserve"> PAGEREF _Toc8970895 \h </w:instrText>
        </w:r>
        <w:r w:rsidR="00B16517">
          <w:rPr>
            <w:noProof/>
            <w:webHidden/>
          </w:rPr>
        </w:r>
        <w:r w:rsidR="00B16517">
          <w:rPr>
            <w:noProof/>
            <w:webHidden/>
          </w:rPr>
          <w:fldChar w:fldCharType="separate"/>
        </w:r>
        <w:r w:rsidR="00B16517">
          <w:rPr>
            <w:noProof/>
            <w:webHidden/>
          </w:rPr>
          <w:t>10</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6" w:history="1">
        <w:r w:rsidR="00B16517" w:rsidRPr="00F855BD">
          <w:rPr>
            <w:rStyle w:val="ab"/>
            <w:noProof/>
          </w:rPr>
          <w:t xml:space="preserve">2.4.1 </w:t>
        </w:r>
        <w:r w:rsidR="00B16517" w:rsidRPr="00F855BD">
          <w:rPr>
            <w:rStyle w:val="ab"/>
            <w:noProof/>
          </w:rPr>
          <w:t>长短期记忆网络的结构</w:t>
        </w:r>
        <w:r w:rsidR="00B16517">
          <w:rPr>
            <w:noProof/>
            <w:webHidden/>
          </w:rPr>
          <w:tab/>
        </w:r>
        <w:r w:rsidR="00B16517">
          <w:rPr>
            <w:noProof/>
            <w:webHidden/>
          </w:rPr>
          <w:fldChar w:fldCharType="begin"/>
        </w:r>
        <w:r w:rsidR="00B16517">
          <w:rPr>
            <w:noProof/>
            <w:webHidden/>
          </w:rPr>
          <w:instrText xml:space="preserve"> PAGEREF _Toc8970896 \h </w:instrText>
        </w:r>
        <w:r w:rsidR="00B16517">
          <w:rPr>
            <w:noProof/>
            <w:webHidden/>
          </w:rPr>
        </w:r>
        <w:r w:rsidR="00B16517">
          <w:rPr>
            <w:noProof/>
            <w:webHidden/>
          </w:rPr>
          <w:fldChar w:fldCharType="separate"/>
        </w:r>
        <w:r w:rsidR="00B16517">
          <w:rPr>
            <w:noProof/>
            <w:webHidden/>
          </w:rPr>
          <w:t>11</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7" w:history="1">
        <w:r w:rsidR="00B16517" w:rsidRPr="00F855BD">
          <w:rPr>
            <w:rStyle w:val="ab"/>
            <w:noProof/>
          </w:rPr>
          <w:t xml:space="preserve">2.4.2 </w:t>
        </w:r>
        <w:r w:rsidR="00B16517" w:rsidRPr="00F855BD">
          <w:rPr>
            <w:rStyle w:val="ab"/>
            <w:noProof/>
          </w:rPr>
          <w:t>长短期记忆网络的训练</w:t>
        </w:r>
        <w:r w:rsidR="00B16517">
          <w:rPr>
            <w:noProof/>
            <w:webHidden/>
          </w:rPr>
          <w:tab/>
        </w:r>
        <w:r w:rsidR="00B16517">
          <w:rPr>
            <w:noProof/>
            <w:webHidden/>
          </w:rPr>
          <w:fldChar w:fldCharType="begin"/>
        </w:r>
        <w:r w:rsidR="00B16517">
          <w:rPr>
            <w:noProof/>
            <w:webHidden/>
          </w:rPr>
          <w:instrText xml:space="preserve"> PAGEREF _Toc8970897 \h </w:instrText>
        </w:r>
        <w:r w:rsidR="00B16517">
          <w:rPr>
            <w:noProof/>
            <w:webHidden/>
          </w:rPr>
        </w:r>
        <w:r w:rsidR="00B16517">
          <w:rPr>
            <w:noProof/>
            <w:webHidden/>
          </w:rPr>
          <w:fldChar w:fldCharType="separate"/>
        </w:r>
        <w:r w:rsidR="00B16517">
          <w:rPr>
            <w:noProof/>
            <w:webHidden/>
          </w:rPr>
          <w:t>11</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898" w:history="1">
        <w:r w:rsidR="00B16517" w:rsidRPr="00F855BD">
          <w:rPr>
            <w:rStyle w:val="ab"/>
            <w:noProof/>
          </w:rPr>
          <w:t xml:space="preserve">2.5 </w:t>
        </w:r>
        <w:r w:rsidR="00B16517" w:rsidRPr="00F855BD">
          <w:rPr>
            <w:rStyle w:val="ab"/>
            <w:noProof/>
          </w:rPr>
          <w:t>神经网络训练的优化方法</w:t>
        </w:r>
        <w:r w:rsidR="00B16517">
          <w:rPr>
            <w:noProof/>
            <w:webHidden/>
          </w:rPr>
          <w:tab/>
        </w:r>
        <w:r w:rsidR="00B16517">
          <w:rPr>
            <w:noProof/>
            <w:webHidden/>
          </w:rPr>
          <w:fldChar w:fldCharType="begin"/>
        </w:r>
        <w:r w:rsidR="00B16517">
          <w:rPr>
            <w:noProof/>
            <w:webHidden/>
          </w:rPr>
          <w:instrText xml:space="preserve"> PAGEREF _Toc8970898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899" w:history="1">
        <w:r w:rsidR="00B16517" w:rsidRPr="00F855BD">
          <w:rPr>
            <w:rStyle w:val="ab"/>
            <w:noProof/>
          </w:rPr>
          <w:t xml:space="preserve">2.5.1 </w:t>
        </w:r>
        <w:r w:rsidR="00B16517" w:rsidRPr="00F855BD">
          <w:rPr>
            <w:rStyle w:val="ab"/>
            <w:noProof/>
          </w:rPr>
          <w:t>梯度下降算法的缺陷</w:t>
        </w:r>
        <w:r w:rsidR="00B16517">
          <w:rPr>
            <w:noProof/>
            <w:webHidden/>
          </w:rPr>
          <w:tab/>
        </w:r>
        <w:r w:rsidR="00B16517">
          <w:rPr>
            <w:noProof/>
            <w:webHidden/>
          </w:rPr>
          <w:fldChar w:fldCharType="begin"/>
        </w:r>
        <w:r w:rsidR="00B16517">
          <w:rPr>
            <w:noProof/>
            <w:webHidden/>
          </w:rPr>
          <w:instrText xml:space="preserve"> PAGEREF _Toc8970899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0" w:history="1">
        <w:r w:rsidR="00B16517" w:rsidRPr="00F855BD">
          <w:rPr>
            <w:rStyle w:val="ab"/>
            <w:noProof/>
          </w:rPr>
          <w:t xml:space="preserve">2.5.2 </w:t>
        </w:r>
        <w:r w:rsidR="00B16517" w:rsidRPr="00F855BD">
          <w:rPr>
            <w:rStyle w:val="ab"/>
            <w:noProof/>
          </w:rPr>
          <w:t>解决方法</w:t>
        </w:r>
        <w:r w:rsidR="00B16517">
          <w:rPr>
            <w:noProof/>
            <w:webHidden/>
          </w:rPr>
          <w:tab/>
        </w:r>
        <w:r w:rsidR="00B16517">
          <w:rPr>
            <w:noProof/>
            <w:webHidden/>
          </w:rPr>
          <w:fldChar w:fldCharType="begin"/>
        </w:r>
        <w:r w:rsidR="00B16517">
          <w:rPr>
            <w:noProof/>
            <w:webHidden/>
          </w:rPr>
          <w:instrText xml:space="preserve"> PAGEREF _Toc8970900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01" w:history="1">
        <w:r w:rsidR="00B16517" w:rsidRPr="00F855BD">
          <w:rPr>
            <w:rStyle w:val="ab"/>
            <w:noProof/>
          </w:rPr>
          <w:t xml:space="preserve">2.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01 \h </w:instrText>
        </w:r>
        <w:r w:rsidR="00B16517">
          <w:rPr>
            <w:noProof/>
            <w:webHidden/>
          </w:rPr>
        </w:r>
        <w:r w:rsidR="00B16517">
          <w:rPr>
            <w:noProof/>
            <w:webHidden/>
          </w:rPr>
          <w:fldChar w:fldCharType="separate"/>
        </w:r>
        <w:r w:rsidR="00B16517">
          <w:rPr>
            <w:noProof/>
            <w:webHidden/>
          </w:rPr>
          <w:t>14</w:t>
        </w:r>
        <w:r w:rsidR="00B16517">
          <w:rPr>
            <w:noProof/>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902" w:history="1">
        <w:r w:rsidR="00B16517" w:rsidRPr="00F855BD">
          <w:rPr>
            <w:rStyle w:val="ab"/>
            <w:rFonts w:ascii="Times New Roman"/>
          </w:rPr>
          <w:t>第三章</w:t>
        </w:r>
        <w:r w:rsidR="00B16517" w:rsidRPr="00F855BD">
          <w:rPr>
            <w:rStyle w:val="ab"/>
            <w:rFonts w:ascii="Times New Roman"/>
          </w:rPr>
          <w:t xml:space="preserve"> </w:t>
        </w:r>
        <w:r w:rsidR="00B16517" w:rsidRPr="00F855BD">
          <w:rPr>
            <w:rStyle w:val="ab"/>
            <w:rFonts w:ascii="Times New Roman"/>
          </w:rPr>
          <w:t>模型构建</w:t>
        </w:r>
        <w:r w:rsidR="00B16517">
          <w:rPr>
            <w:webHidden/>
          </w:rPr>
          <w:tab/>
        </w:r>
        <w:r w:rsidR="00B16517">
          <w:rPr>
            <w:webHidden/>
          </w:rPr>
          <w:fldChar w:fldCharType="begin"/>
        </w:r>
        <w:r w:rsidR="00B16517">
          <w:rPr>
            <w:webHidden/>
          </w:rPr>
          <w:instrText xml:space="preserve"> PAGEREF _Toc8970902 \h </w:instrText>
        </w:r>
        <w:r w:rsidR="00B16517">
          <w:rPr>
            <w:webHidden/>
          </w:rPr>
        </w:r>
        <w:r w:rsidR="00B16517">
          <w:rPr>
            <w:webHidden/>
          </w:rPr>
          <w:fldChar w:fldCharType="separate"/>
        </w:r>
        <w:r w:rsidR="00B16517">
          <w:rPr>
            <w:webHidden/>
          </w:rPr>
          <w:t>15</w:t>
        </w:r>
        <w:r w:rsidR="00B16517">
          <w:rPr>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03" w:history="1">
        <w:r w:rsidR="00B16517" w:rsidRPr="00F855BD">
          <w:rPr>
            <w:rStyle w:val="ab"/>
            <w:noProof/>
          </w:rPr>
          <w:t xml:space="preserve">3.1 </w:t>
        </w:r>
        <w:r w:rsidR="00B16517" w:rsidRPr="00F855BD">
          <w:rPr>
            <w:rStyle w:val="ab"/>
            <w:noProof/>
          </w:rPr>
          <w:t>使用工具</w:t>
        </w:r>
        <w:r w:rsidR="00B16517">
          <w:rPr>
            <w:noProof/>
            <w:webHidden/>
          </w:rPr>
          <w:tab/>
        </w:r>
        <w:r w:rsidR="00B16517">
          <w:rPr>
            <w:noProof/>
            <w:webHidden/>
          </w:rPr>
          <w:fldChar w:fldCharType="begin"/>
        </w:r>
        <w:r w:rsidR="00B16517">
          <w:rPr>
            <w:noProof/>
            <w:webHidden/>
          </w:rPr>
          <w:instrText xml:space="preserve"> PAGEREF _Toc8970903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4" w:history="1">
        <w:r w:rsidR="00B16517" w:rsidRPr="00F855BD">
          <w:rPr>
            <w:rStyle w:val="ab"/>
            <w:noProof/>
          </w:rPr>
          <w:t>3.1.1 Python</w:t>
        </w:r>
        <w:r w:rsidR="00B16517">
          <w:rPr>
            <w:noProof/>
            <w:webHidden/>
          </w:rPr>
          <w:tab/>
        </w:r>
        <w:r w:rsidR="00B16517">
          <w:rPr>
            <w:noProof/>
            <w:webHidden/>
          </w:rPr>
          <w:fldChar w:fldCharType="begin"/>
        </w:r>
        <w:r w:rsidR="00B16517">
          <w:rPr>
            <w:noProof/>
            <w:webHidden/>
          </w:rPr>
          <w:instrText xml:space="preserve"> PAGEREF _Toc8970904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5" w:history="1">
        <w:r w:rsidR="00B16517" w:rsidRPr="00F855BD">
          <w:rPr>
            <w:rStyle w:val="ab"/>
            <w:noProof/>
          </w:rPr>
          <w:t>3.1.2 Numpy</w:t>
        </w:r>
        <w:r w:rsidR="00B16517">
          <w:rPr>
            <w:noProof/>
            <w:webHidden/>
          </w:rPr>
          <w:tab/>
        </w:r>
        <w:r w:rsidR="00B16517">
          <w:rPr>
            <w:noProof/>
            <w:webHidden/>
          </w:rPr>
          <w:fldChar w:fldCharType="begin"/>
        </w:r>
        <w:r w:rsidR="00B16517">
          <w:rPr>
            <w:noProof/>
            <w:webHidden/>
          </w:rPr>
          <w:instrText xml:space="preserve"> PAGEREF _Toc8970905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6" w:history="1">
        <w:r w:rsidR="00B16517" w:rsidRPr="00F855BD">
          <w:rPr>
            <w:rStyle w:val="ab"/>
            <w:noProof/>
          </w:rPr>
          <w:t>3.1.3 PyTorch</w:t>
        </w:r>
        <w:r w:rsidR="00B16517">
          <w:rPr>
            <w:noProof/>
            <w:webHidden/>
          </w:rPr>
          <w:tab/>
        </w:r>
        <w:r w:rsidR="00B16517">
          <w:rPr>
            <w:noProof/>
            <w:webHidden/>
          </w:rPr>
          <w:fldChar w:fldCharType="begin"/>
        </w:r>
        <w:r w:rsidR="00B16517">
          <w:rPr>
            <w:noProof/>
            <w:webHidden/>
          </w:rPr>
          <w:instrText xml:space="preserve"> PAGEREF _Toc8970906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7" w:history="1">
        <w:r w:rsidR="00B16517" w:rsidRPr="00F855BD">
          <w:rPr>
            <w:rStyle w:val="ab"/>
            <w:noProof/>
          </w:rPr>
          <w:t>3.1.4 Pandas</w:t>
        </w:r>
        <w:r w:rsidR="00B16517">
          <w:rPr>
            <w:noProof/>
            <w:webHidden/>
          </w:rPr>
          <w:tab/>
        </w:r>
        <w:r w:rsidR="00B16517">
          <w:rPr>
            <w:noProof/>
            <w:webHidden/>
          </w:rPr>
          <w:fldChar w:fldCharType="begin"/>
        </w:r>
        <w:r w:rsidR="00B16517">
          <w:rPr>
            <w:noProof/>
            <w:webHidden/>
          </w:rPr>
          <w:instrText xml:space="preserve"> PAGEREF _Toc8970907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08" w:history="1">
        <w:r w:rsidR="00B16517" w:rsidRPr="00F855BD">
          <w:rPr>
            <w:rStyle w:val="ab"/>
            <w:noProof/>
          </w:rPr>
          <w:t>3.1.5 Matplotlib</w:t>
        </w:r>
        <w:r w:rsidR="00B16517">
          <w:rPr>
            <w:noProof/>
            <w:webHidden/>
          </w:rPr>
          <w:tab/>
        </w:r>
        <w:r w:rsidR="00B16517">
          <w:rPr>
            <w:noProof/>
            <w:webHidden/>
          </w:rPr>
          <w:fldChar w:fldCharType="begin"/>
        </w:r>
        <w:r w:rsidR="00B16517">
          <w:rPr>
            <w:noProof/>
            <w:webHidden/>
          </w:rPr>
          <w:instrText xml:space="preserve"> PAGEREF _Toc8970908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09" w:history="1">
        <w:r w:rsidR="00B16517" w:rsidRPr="00F855BD">
          <w:rPr>
            <w:rStyle w:val="ab"/>
            <w:noProof/>
          </w:rPr>
          <w:t xml:space="preserve">3.2 </w:t>
        </w:r>
        <w:r w:rsidR="00B16517" w:rsidRPr="00F855BD">
          <w:rPr>
            <w:rStyle w:val="ab"/>
            <w:noProof/>
          </w:rPr>
          <w:t>基于</w:t>
        </w:r>
        <w:r w:rsidR="00B16517" w:rsidRPr="00F855BD">
          <w:rPr>
            <w:rStyle w:val="ab"/>
            <w:noProof/>
          </w:rPr>
          <w:t>LSTM</w:t>
        </w:r>
        <w:r w:rsidR="00B16517" w:rsidRPr="00F855BD">
          <w:rPr>
            <w:rStyle w:val="ab"/>
            <w:noProof/>
          </w:rPr>
          <w:t>的神经网络模型构建</w:t>
        </w:r>
        <w:r w:rsidR="00B16517">
          <w:rPr>
            <w:noProof/>
            <w:webHidden/>
          </w:rPr>
          <w:tab/>
        </w:r>
        <w:r w:rsidR="00B16517">
          <w:rPr>
            <w:noProof/>
            <w:webHidden/>
          </w:rPr>
          <w:fldChar w:fldCharType="begin"/>
        </w:r>
        <w:r w:rsidR="00B16517">
          <w:rPr>
            <w:noProof/>
            <w:webHidden/>
          </w:rPr>
          <w:instrText xml:space="preserve"> PAGEREF _Toc8970909 \h </w:instrText>
        </w:r>
        <w:r w:rsidR="00B16517">
          <w:rPr>
            <w:noProof/>
            <w:webHidden/>
          </w:rPr>
        </w:r>
        <w:r w:rsidR="00B16517">
          <w:rPr>
            <w:noProof/>
            <w:webHidden/>
          </w:rPr>
          <w:fldChar w:fldCharType="separate"/>
        </w:r>
        <w:r w:rsidR="00B16517">
          <w:rPr>
            <w:noProof/>
            <w:webHidden/>
          </w:rPr>
          <w:t>17</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10" w:history="1">
        <w:r w:rsidR="00B16517" w:rsidRPr="00F855BD">
          <w:rPr>
            <w:rStyle w:val="ab"/>
            <w:noProof/>
          </w:rPr>
          <w:t xml:space="preserve">3.4 </w:t>
        </w:r>
        <w:r w:rsidR="00B16517" w:rsidRPr="00F855BD">
          <w:rPr>
            <w:rStyle w:val="ab"/>
            <w:noProof/>
          </w:rPr>
          <w:t>数据处理模块</w:t>
        </w:r>
        <w:r w:rsidR="00B16517">
          <w:rPr>
            <w:noProof/>
            <w:webHidden/>
          </w:rPr>
          <w:tab/>
        </w:r>
        <w:r w:rsidR="00B16517">
          <w:rPr>
            <w:noProof/>
            <w:webHidden/>
          </w:rPr>
          <w:fldChar w:fldCharType="begin"/>
        </w:r>
        <w:r w:rsidR="00B16517">
          <w:rPr>
            <w:noProof/>
            <w:webHidden/>
          </w:rPr>
          <w:instrText xml:space="preserve"> PAGEREF _Toc8970910 \h </w:instrText>
        </w:r>
        <w:r w:rsidR="00B16517">
          <w:rPr>
            <w:noProof/>
            <w:webHidden/>
          </w:rPr>
        </w:r>
        <w:r w:rsidR="00B16517">
          <w:rPr>
            <w:noProof/>
            <w:webHidden/>
          </w:rPr>
          <w:fldChar w:fldCharType="separate"/>
        </w:r>
        <w:r w:rsidR="00B16517">
          <w:rPr>
            <w:noProof/>
            <w:webHidden/>
          </w:rPr>
          <w:t>17</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11" w:history="1">
        <w:r w:rsidR="00B16517" w:rsidRPr="00F855BD">
          <w:rPr>
            <w:rStyle w:val="ab"/>
            <w:noProof/>
          </w:rPr>
          <w:t xml:space="preserve">3.5 </w:t>
        </w:r>
        <w:r w:rsidR="00B16517" w:rsidRPr="00F855BD">
          <w:rPr>
            <w:rStyle w:val="ab"/>
            <w:noProof/>
          </w:rPr>
          <w:t>训练模块</w:t>
        </w:r>
        <w:r w:rsidR="00B16517">
          <w:rPr>
            <w:noProof/>
            <w:webHidden/>
          </w:rPr>
          <w:tab/>
        </w:r>
        <w:r w:rsidR="00B16517">
          <w:rPr>
            <w:noProof/>
            <w:webHidden/>
          </w:rPr>
          <w:fldChar w:fldCharType="begin"/>
        </w:r>
        <w:r w:rsidR="00B16517">
          <w:rPr>
            <w:noProof/>
            <w:webHidden/>
          </w:rPr>
          <w:instrText xml:space="preserve"> PAGEREF _Toc8970911 \h </w:instrText>
        </w:r>
        <w:r w:rsidR="00B16517">
          <w:rPr>
            <w:noProof/>
            <w:webHidden/>
          </w:rPr>
        </w:r>
        <w:r w:rsidR="00B16517">
          <w:rPr>
            <w:noProof/>
            <w:webHidden/>
          </w:rPr>
          <w:fldChar w:fldCharType="separate"/>
        </w:r>
        <w:r w:rsidR="00B16517">
          <w:rPr>
            <w:noProof/>
            <w:webHidden/>
          </w:rPr>
          <w:t>18</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12" w:history="1">
        <w:r w:rsidR="00B16517" w:rsidRPr="00F855BD">
          <w:rPr>
            <w:rStyle w:val="ab"/>
            <w:noProof/>
          </w:rPr>
          <w:t xml:space="preserve">3.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12 \h </w:instrText>
        </w:r>
        <w:r w:rsidR="00B16517">
          <w:rPr>
            <w:noProof/>
            <w:webHidden/>
          </w:rPr>
        </w:r>
        <w:r w:rsidR="00B16517">
          <w:rPr>
            <w:noProof/>
            <w:webHidden/>
          </w:rPr>
          <w:fldChar w:fldCharType="separate"/>
        </w:r>
        <w:r w:rsidR="00B16517">
          <w:rPr>
            <w:noProof/>
            <w:webHidden/>
          </w:rPr>
          <w:t>18</w:t>
        </w:r>
        <w:r w:rsidR="00B16517">
          <w:rPr>
            <w:noProof/>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913" w:history="1">
        <w:r w:rsidR="00B16517" w:rsidRPr="00F855BD">
          <w:rPr>
            <w:rStyle w:val="ab"/>
            <w:rFonts w:ascii="Times New Roman"/>
          </w:rPr>
          <w:t>第四章</w:t>
        </w:r>
        <w:r w:rsidR="00B16517" w:rsidRPr="00F855BD">
          <w:rPr>
            <w:rStyle w:val="ab"/>
            <w:rFonts w:ascii="Times New Roman"/>
          </w:rPr>
          <w:t xml:space="preserve"> </w:t>
        </w:r>
        <w:r w:rsidR="00B16517" w:rsidRPr="00F855BD">
          <w:rPr>
            <w:rStyle w:val="ab"/>
            <w:rFonts w:ascii="Times New Roman"/>
          </w:rPr>
          <w:t>实验分析</w:t>
        </w:r>
        <w:r w:rsidR="00B16517">
          <w:rPr>
            <w:webHidden/>
          </w:rPr>
          <w:tab/>
        </w:r>
        <w:r w:rsidR="00B16517">
          <w:rPr>
            <w:webHidden/>
          </w:rPr>
          <w:fldChar w:fldCharType="begin"/>
        </w:r>
        <w:r w:rsidR="00B16517">
          <w:rPr>
            <w:webHidden/>
          </w:rPr>
          <w:instrText xml:space="preserve"> PAGEREF _Toc8970913 \h </w:instrText>
        </w:r>
        <w:r w:rsidR="00B16517">
          <w:rPr>
            <w:webHidden/>
          </w:rPr>
        </w:r>
        <w:r w:rsidR="00B16517">
          <w:rPr>
            <w:webHidden/>
          </w:rPr>
          <w:fldChar w:fldCharType="separate"/>
        </w:r>
        <w:r w:rsidR="00B16517">
          <w:rPr>
            <w:webHidden/>
          </w:rPr>
          <w:t>19</w:t>
        </w:r>
        <w:r w:rsidR="00B16517">
          <w:rPr>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14" w:history="1">
        <w:r w:rsidR="00B16517" w:rsidRPr="00F855BD">
          <w:rPr>
            <w:rStyle w:val="ab"/>
            <w:noProof/>
          </w:rPr>
          <w:t xml:space="preserve">4.1 </w:t>
        </w:r>
        <w:r w:rsidR="00B16517" w:rsidRPr="00F855BD">
          <w:rPr>
            <w:rStyle w:val="ab"/>
            <w:noProof/>
          </w:rPr>
          <w:t>股票数据的选取</w:t>
        </w:r>
        <w:r w:rsidR="00B16517">
          <w:rPr>
            <w:noProof/>
            <w:webHidden/>
          </w:rPr>
          <w:tab/>
        </w:r>
        <w:r w:rsidR="00B16517">
          <w:rPr>
            <w:noProof/>
            <w:webHidden/>
          </w:rPr>
          <w:fldChar w:fldCharType="begin"/>
        </w:r>
        <w:r w:rsidR="00B16517">
          <w:rPr>
            <w:noProof/>
            <w:webHidden/>
          </w:rPr>
          <w:instrText xml:space="preserve"> PAGEREF _Toc8970914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15" w:history="1">
        <w:r w:rsidR="00B16517" w:rsidRPr="00F855BD">
          <w:rPr>
            <w:rStyle w:val="ab"/>
            <w:noProof/>
          </w:rPr>
          <w:t xml:space="preserve">4.1.1 </w:t>
        </w:r>
        <w:r w:rsidR="00B16517" w:rsidRPr="00F855BD">
          <w:rPr>
            <w:rStyle w:val="ab"/>
            <w:noProof/>
          </w:rPr>
          <w:t>数据来源</w:t>
        </w:r>
        <w:r w:rsidR="00B16517">
          <w:rPr>
            <w:noProof/>
            <w:webHidden/>
          </w:rPr>
          <w:tab/>
        </w:r>
        <w:r w:rsidR="00B16517">
          <w:rPr>
            <w:noProof/>
            <w:webHidden/>
          </w:rPr>
          <w:fldChar w:fldCharType="begin"/>
        </w:r>
        <w:r w:rsidR="00B16517">
          <w:rPr>
            <w:noProof/>
            <w:webHidden/>
          </w:rPr>
          <w:instrText xml:space="preserve"> PAGEREF _Toc8970915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16" w:history="1">
        <w:r w:rsidR="00B16517" w:rsidRPr="00F855BD">
          <w:rPr>
            <w:rStyle w:val="ab"/>
            <w:noProof/>
          </w:rPr>
          <w:t xml:space="preserve">4.1.2 </w:t>
        </w:r>
        <w:r w:rsidR="00B16517" w:rsidRPr="00F855BD">
          <w:rPr>
            <w:rStyle w:val="ab"/>
            <w:noProof/>
          </w:rPr>
          <w:t>上证指数</w:t>
        </w:r>
        <w:r w:rsidR="00B16517">
          <w:rPr>
            <w:noProof/>
            <w:webHidden/>
          </w:rPr>
          <w:tab/>
        </w:r>
        <w:r w:rsidR="00B16517">
          <w:rPr>
            <w:noProof/>
            <w:webHidden/>
          </w:rPr>
          <w:fldChar w:fldCharType="begin"/>
        </w:r>
        <w:r w:rsidR="00B16517">
          <w:rPr>
            <w:noProof/>
            <w:webHidden/>
          </w:rPr>
          <w:instrText xml:space="preserve"> PAGEREF _Toc8970916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17" w:history="1">
        <w:r w:rsidR="00B16517" w:rsidRPr="00F855BD">
          <w:rPr>
            <w:rStyle w:val="ab"/>
            <w:noProof/>
          </w:rPr>
          <w:t xml:space="preserve">4.1.3 </w:t>
        </w:r>
        <w:r w:rsidR="00B16517" w:rsidRPr="00F855BD">
          <w:rPr>
            <w:rStyle w:val="ab"/>
            <w:noProof/>
          </w:rPr>
          <w:t>深证成指</w:t>
        </w:r>
        <w:r w:rsidR="00B16517">
          <w:rPr>
            <w:noProof/>
            <w:webHidden/>
          </w:rPr>
          <w:tab/>
        </w:r>
        <w:r w:rsidR="00B16517">
          <w:rPr>
            <w:noProof/>
            <w:webHidden/>
          </w:rPr>
          <w:fldChar w:fldCharType="begin"/>
        </w:r>
        <w:r w:rsidR="00B16517">
          <w:rPr>
            <w:noProof/>
            <w:webHidden/>
          </w:rPr>
          <w:instrText xml:space="preserve"> PAGEREF _Toc8970917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18" w:history="1">
        <w:r w:rsidR="00B16517" w:rsidRPr="00F855BD">
          <w:rPr>
            <w:rStyle w:val="ab"/>
            <w:noProof/>
          </w:rPr>
          <w:t xml:space="preserve">4.1.4 </w:t>
        </w:r>
        <w:r w:rsidR="00B16517" w:rsidRPr="00F855BD">
          <w:rPr>
            <w:rStyle w:val="ab"/>
            <w:noProof/>
          </w:rPr>
          <w:t>个股股价</w:t>
        </w:r>
        <w:r w:rsidR="00B16517">
          <w:rPr>
            <w:noProof/>
            <w:webHidden/>
          </w:rPr>
          <w:tab/>
        </w:r>
        <w:r w:rsidR="00B16517">
          <w:rPr>
            <w:noProof/>
            <w:webHidden/>
          </w:rPr>
          <w:fldChar w:fldCharType="begin"/>
        </w:r>
        <w:r w:rsidR="00B16517">
          <w:rPr>
            <w:noProof/>
            <w:webHidden/>
          </w:rPr>
          <w:instrText xml:space="preserve"> PAGEREF _Toc8970918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19" w:history="1">
        <w:r w:rsidR="00B16517" w:rsidRPr="00F855BD">
          <w:rPr>
            <w:rStyle w:val="ab"/>
            <w:noProof/>
          </w:rPr>
          <w:t xml:space="preserve">4.2 </w:t>
        </w:r>
        <w:r w:rsidR="00B16517" w:rsidRPr="00F855BD">
          <w:rPr>
            <w:rStyle w:val="ab"/>
            <w:noProof/>
          </w:rPr>
          <w:t>参数设置</w:t>
        </w:r>
        <w:r w:rsidR="00B16517">
          <w:rPr>
            <w:noProof/>
            <w:webHidden/>
          </w:rPr>
          <w:tab/>
        </w:r>
        <w:r w:rsidR="00B16517">
          <w:rPr>
            <w:noProof/>
            <w:webHidden/>
          </w:rPr>
          <w:fldChar w:fldCharType="begin"/>
        </w:r>
        <w:r w:rsidR="00B16517">
          <w:rPr>
            <w:noProof/>
            <w:webHidden/>
          </w:rPr>
          <w:instrText xml:space="preserve"> PAGEREF _Toc8970919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20" w:history="1">
        <w:r w:rsidR="00B16517" w:rsidRPr="00F855BD">
          <w:rPr>
            <w:rStyle w:val="ab"/>
            <w:noProof/>
          </w:rPr>
          <w:t xml:space="preserve">4.3 </w:t>
        </w:r>
        <w:r w:rsidR="00B16517" w:rsidRPr="00F855BD">
          <w:rPr>
            <w:rStyle w:val="ab"/>
            <w:noProof/>
          </w:rPr>
          <w:t>整体效果</w:t>
        </w:r>
        <w:r w:rsidR="00B16517">
          <w:rPr>
            <w:noProof/>
            <w:webHidden/>
          </w:rPr>
          <w:tab/>
        </w:r>
        <w:r w:rsidR="00B16517">
          <w:rPr>
            <w:noProof/>
            <w:webHidden/>
          </w:rPr>
          <w:fldChar w:fldCharType="begin"/>
        </w:r>
        <w:r w:rsidR="00B16517">
          <w:rPr>
            <w:noProof/>
            <w:webHidden/>
          </w:rPr>
          <w:instrText xml:space="preserve"> PAGEREF _Toc8970920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1" w:history="1">
        <w:r w:rsidR="00B16517" w:rsidRPr="00F855BD">
          <w:rPr>
            <w:rStyle w:val="ab"/>
            <w:noProof/>
          </w:rPr>
          <w:t xml:space="preserve">4.3.1 </w:t>
        </w:r>
        <w:r w:rsidR="00B16517" w:rsidRPr="00F855BD">
          <w:rPr>
            <w:rStyle w:val="ab"/>
            <w:noProof/>
          </w:rPr>
          <w:t>上证指数预测</w:t>
        </w:r>
        <w:r w:rsidR="00B16517">
          <w:rPr>
            <w:noProof/>
            <w:webHidden/>
          </w:rPr>
          <w:tab/>
        </w:r>
        <w:r w:rsidR="00B16517">
          <w:rPr>
            <w:noProof/>
            <w:webHidden/>
          </w:rPr>
          <w:fldChar w:fldCharType="begin"/>
        </w:r>
        <w:r w:rsidR="00B16517">
          <w:rPr>
            <w:noProof/>
            <w:webHidden/>
          </w:rPr>
          <w:instrText xml:space="preserve"> PAGEREF _Toc8970921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2" w:history="1">
        <w:r w:rsidR="00B16517" w:rsidRPr="00F855BD">
          <w:rPr>
            <w:rStyle w:val="ab"/>
            <w:noProof/>
          </w:rPr>
          <w:t xml:space="preserve">4.3.2 </w:t>
        </w:r>
        <w:r w:rsidR="00B16517" w:rsidRPr="00F855BD">
          <w:rPr>
            <w:rStyle w:val="ab"/>
            <w:noProof/>
          </w:rPr>
          <w:t>深证成指预测</w:t>
        </w:r>
        <w:r w:rsidR="00B16517">
          <w:rPr>
            <w:noProof/>
            <w:webHidden/>
          </w:rPr>
          <w:tab/>
        </w:r>
        <w:r w:rsidR="00B16517">
          <w:rPr>
            <w:noProof/>
            <w:webHidden/>
          </w:rPr>
          <w:fldChar w:fldCharType="begin"/>
        </w:r>
        <w:r w:rsidR="00B16517">
          <w:rPr>
            <w:noProof/>
            <w:webHidden/>
          </w:rPr>
          <w:instrText xml:space="preserve"> PAGEREF _Toc8970922 \h </w:instrText>
        </w:r>
        <w:r w:rsidR="00B16517">
          <w:rPr>
            <w:noProof/>
            <w:webHidden/>
          </w:rPr>
        </w:r>
        <w:r w:rsidR="00B16517">
          <w:rPr>
            <w:noProof/>
            <w:webHidden/>
          </w:rPr>
          <w:fldChar w:fldCharType="separate"/>
        </w:r>
        <w:r w:rsidR="00B16517">
          <w:rPr>
            <w:noProof/>
            <w:webHidden/>
          </w:rPr>
          <w:t>21</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3" w:history="1">
        <w:r w:rsidR="00B16517" w:rsidRPr="00F855BD">
          <w:rPr>
            <w:rStyle w:val="ab"/>
            <w:noProof/>
          </w:rPr>
          <w:t xml:space="preserve">4.3.3 </w:t>
        </w:r>
        <w:r w:rsidR="00B16517" w:rsidRPr="00F855BD">
          <w:rPr>
            <w:rStyle w:val="ab"/>
            <w:noProof/>
          </w:rPr>
          <w:t>个股股价预测</w:t>
        </w:r>
        <w:r w:rsidR="00B16517">
          <w:rPr>
            <w:noProof/>
            <w:webHidden/>
          </w:rPr>
          <w:tab/>
        </w:r>
        <w:r w:rsidR="00B16517">
          <w:rPr>
            <w:noProof/>
            <w:webHidden/>
          </w:rPr>
          <w:fldChar w:fldCharType="begin"/>
        </w:r>
        <w:r w:rsidR="00B16517">
          <w:rPr>
            <w:noProof/>
            <w:webHidden/>
          </w:rPr>
          <w:instrText xml:space="preserve"> PAGEREF _Toc8970923 \h </w:instrText>
        </w:r>
        <w:r w:rsidR="00B16517">
          <w:rPr>
            <w:noProof/>
            <w:webHidden/>
          </w:rPr>
        </w:r>
        <w:r w:rsidR="00B16517">
          <w:rPr>
            <w:noProof/>
            <w:webHidden/>
          </w:rPr>
          <w:fldChar w:fldCharType="separate"/>
        </w:r>
        <w:r w:rsidR="00B16517">
          <w:rPr>
            <w:noProof/>
            <w:webHidden/>
          </w:rPr>
          <w:t>21</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24" w:history="1">
        <w:r w:rsidR="00B16517" w:rsidRPr="00F855BD">
          <w:rPr>
            <w:rStyle w:val="ab"/>
            <w:noProof/>
          </w:rPr>
          <w:t xml:space="preserve">4.4 </w:t>
        </w:r>
        <w:r w:rsidR="00B16517" w:rsidRPr="00F855BD">
          <w:rPr>
            <w:rStyle w:val="ab"/>
            <w:noProof/>
          </w:rPr>
          <w:t>评估指标</w:t>
        </w:r>
        <w:r w:rsidR="00B16517">
          <w:rPr>
            <w:noProof/>
            <w:webHidden/>
          </w:rPr>
          <w:tab/>
        </w:r>
        <w:r w:rsidR="00B16517">
          <w:rPr>
            <w:noProof/>
            <w:webHidden/>
          </w:rPr>
          <w:fldChar w:fldCharType="begin"/>
        </w:r>
        <w:r w:rsidR="00B16517">
          <w:rPr>
            <w:noProof/>
            <w:webHidden/>
          </w:rPr>
          <w:instrText xml:space="preserve"> PAGEREF _Toc8970924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5" w:history="1">
        <w:r w:rsidR="00B16517" w:rsidRPr="00F855BD">
          <w:rPr>
            <w:rStyle w:val="ab"/>
            <w:noProof/>
          </w:rPr>
          <w:t xml:space="preserve">4.4.1 </w:t>
        </w:r>
        <w:r w:rsidR="00B16517" w:rsidRPr="00F855BD">
          <w:rPr>
            <w:rStyle w:val="ab"/>
            <w:noProof/>
          </w:rPr>
          <w:t>均方误差</w:t>
        </w:r>
        <w:r w:rsidR="00B16517">
          <w:rPr>
            <w:noProof/>
            <w:webHidden/>
          </w:rPr>
          <w:tab/>
        </w:r>
        <w:r w:rsidR="00B16517">
          <w:rPr>
            <w:noProof/>
            <w:webHidden/>
          </w:rPr>
          <w:fldChar w:fldCharType="begin"/>
        </w:r>
        <w:r w:rsidR="00B16517">
          <w:rPr>
            <w:noProof/>
            <w:webHidden/>
          </w:rPr>
          <w:instrText xml:space="preserve"> PAGEREF _Toc8970925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6" w:history="1">
        <w:r w:rsidR="00B16517" w:rsidRPr="00F855BD">
          <w:rPr>
            <w:rStyle w:val="ab"/>
            <w:noProof/>
          </w:rPr>
          <w:t xml:space="preserve">4.4.2 </w:t>
        </w:r>
        <w:r w:rsidR="00B16517" w:rsidRPr="00F855BD">
          <w:rPr>
            <w:rStyle w:val="ab"/>
            <w:noProof/>
          </w:rPr>
          <w:t>泰尔不平等系数</w:t>
        </w:r>
        <w:r w:rsidR="00B16517">
          <w:rPr>
            <w:noProof/>
            <w:webHidden/>
          </w:rPr>
          <w:tab/>
        </w:r>
        <w:r w:rsidR="00B16517">
          <w:rPr>
            <w:noProof/>
            <w:webHidden/>
          </w:rPr>
          <w:fldChar w:fldCharType="begin"/>
        </w:r>
        <w:r w:rsidR="00B16517">
          <w:rPr>
            <w:noProof/>
            <w:webHidden/>
          </w:rPr>
          <w:instrText xml:space="preserve"> PAGEREF _Toc8970926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7" w:history="1">
        <w:r w:rsidR="00B16517" w:rsidRPr="00F855BD">
          <w:rPr>
            <w:rStyle w:val="ab"/>
            <w:noProof/>
          </w:rPr>
          <w:t xml:space="preserve">4.4.3 </w:t>
        </w:r>
        <w:r w:rsidR="00B16517" w:rsidRPr="00F855BD">
          <w:rPr>
            <w:rStyle w:val="ab"/>
            <w:noProof/>
          </w:rPr>
          <w:t>平均偏差</w:t>
        </w:r>
        <w:r w:rsidR="00B16517">
          <w:rPr>
            <w:noProof/>
            <w:webHidden/>
          </w:rPr>
          <w:tab/>
        </w:r>
        <w:r w:rsidR="00B16517">
          <w:rPr>
            <w:noProof/>
            <w:webHidden/>
          </w:rPr>
          <w:fldChar w:fldCharType="begin"/>
        </w:r>
        <w:r w:rsidR="00B16517">
          <w:rPr>
            <w:noProof/>
            <w:webHidden/>
          </w:rPr>
          <w:instrText xml:space="preserve"> PAGEREF _Toc8970927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8" w:history="1">
        <w:r w:rsidR="00B16517" w:rsidRPr="00F855BD">
          <w:rPr>
            <w:rStyle w:val="ab"/>
            <w:noProof/>
          </w:rPr>
          <w:t xml:space="preserve">4.4.4 </w:t>
        </w:r>
        <w:r w:rsidR="00B16517" w:rsidRPr="00F855BD">
          <w:rPr>
            <w:rStyle w:val="ab"/>
            <w:noProof/>
          </w:rPr>
          <w:t>数据准确性</w:t>
        </w:r>
        <w:r w:rsidR="00B16517">
          <w:rPr>
            <w:noProof/>
            <w:webHidden/>
          </w:rPr>
          <w:tab/>
        </w:r>
        <w:r w:rsidR="00B16517">
          <w:rPr>
            <w:noProof/>
            <w:webHidden/>
          </w:rPr>
          <w:fldChar w:fldCharType="begin"/>
        </w:r>
        <w:r w:rsidR="00B16517">
          <w:rPr>
            <w:noProof/>
            <w:webHidden/>
          </w:rPr>
          <w:instrText xml:space="preserve"> PAGEREF _Toc8970928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29" w:history="1">
        <w:r w:rsidR="00B16517" w:rsidRPr="00F855BD">
          <w:rPr>
            <w:rStyle w:val="ab"/>
            <w:noProof/>
          </w:rPr>
          <w:t xml:space="preserve">4.4.5 </w:t>
        </w:r>
        <w:r w:rsidR="00B16517" w:rsidRPr="00F855BD">
          <w:rPr>
            <w:rStyle w:val="ab"/>
            <w:noProof/>
          </w:rPr>
          <w:t>平均绝对百分误差</w:t>
        </w:r>
        <w:r w:rsidR="00B16517">
          <w:rPr>
            <w:noProof/>
            <w:webHidden/>
          </w:rPr>
          <w:tab/>
        </w:r>
        <w:r w:rsidR="00B16517">
          <w:rPr>
            <w:noProof/>
            <w:webHidden/>
          </w:rPr>
          <w:fldChar w:fldCharType="begin"/>
        </w:r>
        <w:r w:rsidR="00B16517">
          <w:rPr>
            <w:noProof/>
            <w:webHidden/>
          </w:rPr>
          <w:instrText xml:space="preserve"> PAGEREF _Toc8970929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340B56">
      <w:pPr>
        <w:pStyle w:val="TOC3"/>
        <w:tabs>
          <w:tab w:val="right" w:leader="dot" w:pos="8494"/>
        </w:tabs>
        <w:ind w:left="840"/>
        <w:rPr>
          <w:rFonts w:asciiTheme="minorHAnsi" w:eastAsiaTheme="minorEastAsia" w:hAnsiTheme="minorHAnsi" w:cstheme="minorBidi"/>
          <w:noProof/>
          <w:sz w:val="21"/>
        </w:rPr>
      </w:pPr>
      <w:hyperlink w:anchor="_Toc8970930" w:history="1">
        <w:r w:rsidR="00B16517" w:rsidRPr="00F855BD">
          <w:rPr>
            <w:rStyle w:val="ab"/>
            <w:noProof/>
          </w:rPr>
          <w:t xml:space="preserve">4.4.6 </w:t>
        </w:r>
        <w:r w:rsidR="00B16517" w:rsidRPr="00F855BD">
          <w:rPr>
            <w:rStyle w:val="ab"/>
            <w:noProof/>
          </w:rPr>
          <w:t>相关系数</w:t>
        </w:r>
        <w:r w:rsidR="00B16517">
          <w:rPr>
            <w:noProof/>
            <w:webHidden/>
          </w:rPr>
          <w:tab/>
        </w:r>
        <w:r w:rsidR="00B16517">
          <w:rPr>
            <w:noProof/>
            <w:webHidden/>
          </w:rPr>
          <w:fldChar w:fldCharType="begin"/>
        </w:r>
        <w:r w:rsidR="00B16517">
          <w:rPr>
            <w:noProof/>
            <w:webHidden/>
          </w:rPr>
          <w:instrText xml:space="preserve"> PAGEREF _Toc8970930 \h </w:instrText>
        </w:r>
        <w:r w:rsidR="00B16517">
          <w:rPr>
            <w:noProof/>
            <w:webHidden/>
          </w:rPr>
        </w:r>
        <w:r w:rsidR="00B16517">
          <w:rPr>
            <w:noProof/>
            <w:webHidden/>
          </w:rPr>
          <w:fldChar w:fldCharType="separate"/>
        </w:r>
        <w:r w:rsidR="00B16517">
          <w:rPr>
            <w:noProof/>
            <w:webHidden/>
          </w:rPr>
          <w:t>26</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31" w:history="1">
        <w:r w:rsidR="00B16517" w:rsidRPr="00F855BD">
          <w:rPr>
            <w:rStyle w:val="ab"/>
            <w:noProof/>
          </w:rPr>
          <w:t xml:space="preserve">4.5 </w:t>
        </w:r>
        <w:r w:rsidR="00B16517" w:rsidRPr="00F855BD">
          <w:rPr>
            <w:rStyle w:val="ab"/>
            <w:noProof/>
          </w:rPr>
          <w:t>综合评价</w:t>
        </w:r>
        <w:r w:rsidR="00B16517">
          <w:rPr>
            <w:noProof/>
            <w:webHidden/>
          </w:rPr>
          <w:tab/>
        </w:r>
        <w:r w:rsidR="00B16517">
          <w:rPr>
            <w:noProof/>
            <w:webHidden/>
          </w:rPr>
          <w:fldChar w:fldCharType="begin"/>
        </w:r>
        <w:r w:rsidR="00B16517">
          <w:rPr>
            <w:noProof/>
            <w:webHidden/>
          </w:rPr>
          <w:instrText xml:space="preserve"> PAGEREF _Toc8970931 \h </w:instrText>
        </w:r>
        <w:r w:rsidR="00B16517">
          <w:rPr>
            <w:noProof/>
            <w:webHidden/>
          </w:rPr>
        </w:r>
        <w:r w:rsidR="00B16517">
          <w:rPr>
            <w:noProof/>
            <w:webHidden/>
          </w:rPr>
          <w:fldChar w:fldCharType="separate"/>
        </w:r>
        <w:r w:rsidR="00B16517">
          <w:rPr>
            <w:noProof/>
            <w:webHidden/>
          </w:rPr>
          <w:t>26</w:t>
        </w:r>
        <w:r w:rsidR="00B16517">
          <w:rPr>
            <w:noProof/>
            <w:webHidden/>
          </w:rPr>
          <w:fldChar w:fldCharType="end"/>
        </w:r>
      </w:hyperlink>
    </w:p>
    <w:p w:rsidR="00B16517" w:rsidRDefault="00340B56">
      <w:pPr>
        <w:pStyle w:val="TOC2"/>
        <w:tabs>
          <w:tab w:val="right" w:leader="dot" w:pos="8494"/>
        </w:tabs>
        <w:ind w:left="420"/>
        <w:rPr>
          <w:rFonts w:asciiTheme="minorHAnsi" w:eastAsiaTheme="minorEastAsia" w:hAnsiTheme="minorHAnsi" w:cstheme="minorBidi"/>
          <w:noProof/>
          <w:sz w:val="21"/>
        </w:rPr>
      </w:pPr>
      <w:hyperlink w:anchor="_Toc8970932" w:history="1">
        <w:r w:rsidR="00B16517" w:rsidRPr="00F855BD">
          <w:rPr>
            <w:rStyle w:val="ab"/>
            <w:noProof/>
          </w:rPr>
          <w:t xml:space="preserve">4.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32 \h </w:instrText>
        </w:r>
        <w:r w:rsidR="00B16517">
          <w:rPr>
            <w:noProof/>
            <w:webHidden/>
          </w:rPr>
        </w:r>
        <w:r w:rsidR="00B16517">
          <w:rPr>
            <w:noProof/>
            <w:webHidden/>
          </w:rPr>
          <w:fldChar w:fldCharType="separate"/>
        </w:r>
        <w:r w:rsidR="00B16517">
          <w:rPr>
            <w:noProof/>
            <w:webHidden/>
          </w:rPr>
          <w:t>27</w:t>
        </w:r>
        <w:r w:rsidR="00B16517">
          <w:rPr>
            <w:noProof/>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933" w:history="1">
        <w:r w:rsidR="00B16517" w:rsidRPr="00F855BD">
          <w:rPr>
            <w:rStyle w:val="ab"/>
            <w:rFonts w:ascii="Times New Roman"/>
          </w:rPr>
          <w:t>第五章</w:t>
        </w:r>
        <w:r w:rsidR="00B16517" w:rsidRPr="00F855BD">
          <w:rPr>
            <w:rStyle w:val="ab"/>
            <w:rFonts w:ascii="Times New Roman"/>
          </w:rPr>
          <w:t xml:space="preserve"> </w:t>
        </w:r>
        <w:r w:rsidR="00B16517" w:rsidRPr="00F855BD">
          <w:rPr>
            <w:rStyle w:val="ab"/>
            <w:rFonts w:ascii="Times New Roman"/>
          </w:rPr>
          <w:t>结</w:t>
        </w:r>
        <w:r w:rsidR="00B16517" w:rsidRPr="00F855BD">
          <w:rPr>
            <w:rStyle w:val="ab"/>
            <w:rFonts w:ascii="Times New Roman"/>
          </w:rPr>
          <w:t xml:space="preserve">  </w:t>
        </w:r>
        <w:r w:rsidR="00B16517" w:rsidRPr="00F855BD">
          <w:rPr>
            <w:rStyle w:val="ab"/>
            <w:rFonts w:ascii="Times New Roman"/>
          </w:rPr>
          <w:t>论</w:t>
        </w:r>
        <w:r w:rsidR="00B16517">
          <w:rPr>
            <w:webHidden/>
          </w:rPr>
          <w:tab/>
        </w:r>
        <w:r w:rsidR="00B16517">
          <w:rPr>
            <w:webHidden/>
          </w:rPr>
          <w:fldChar w:fldCharType="begin"/>
        </w:r>
        <w:r w:rsidR="00B16517">
          <w:rPr>
            <w:webHidden/>
          </w:rPr>
          <w:instrText xml:space="preserve"> PAGEREF _Toc8970933 \h </w:instrText>
        </w:r>
        <w:r w:rsidR="00B16517">
          <w:rPr>
            <w:webHidden/>
          </w:rPr>
        </w:r>
        <w:r w:rsidR="00B16517">
          <w:rPr>
            <w:webHidden/>
          </w:rPr>
          <w:fldChar w:fldCharType="separate"/>
        </w:r>
        <w:r w:rsidR="00B16517">
          <w:rPr>
            <w:webHidden/>
          </w:rPr>
          <w:t>28</w:t>
        </w:r>
        <w:r w:rsidR="00B16517">
          <w:rPr>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934" w:history="1">
        <w:r w:rsidR="00B16517" w:rsidRPr="00F855BD">
          <w:rPr>
            <w:rStyle w:val="ab"/>
            <w:rFonts w:ascii="Times New Roman"/>
          </w:rPr>
          <w:t>致</w:t>
        </w:r>
        <w:r w:rsidR="00B16517" w:rsidRPr="00F855BD">
          <w:rPr>
            <w:rStyle w:val="ab"/>
            <w:rFonts w:ascii="Times New Roman"/>
          </w:rPr>
          <w:t xml:space="preserve">  </w:t>
        </w:r>
        <w:r w:rsidR="00B16517" w:rsidRPr="00F855BD">
          <w:rPr>
            <w:rStyle w:val="ab"/>
            <w:rFonts w:ascii="Times New Roman"/>
          </w:rPr>
          <w:t>谢</w:t>
        </w:r>
        <w:r w:rsidR="00B16517">
          <w:rPr>
            <w:webHidden/>
          </w:rPr>
          <w:tab/>
        </w:r>
        <w:r w:rsidR="00B16517">
          <w:rPr>
            <w:webHidden/>
          </w:rPr>
          <w:fldChar w:fldCharType="begin"/>
        </w:r>
        <w:r w:rsidR="00B16517">
          <w:rPr>
            <w:webHidden/>
          </w:rPr>
          <w:instrText xml:space="preserve"> PAGEREF _Toc8970934 \h </w:instrText>
        </w:r>
        <w:r w:rsidR="00B16517">
          <w:rPr>
            <w:webHidden/>
          </w:rPr>
        </w:r>
        <w:r w:rsidR="00B16517">
          <w:rPr>
            <w:webHidden/>
          </w:rPr>
          <w:fldChar w:fldCharType="separate"/>
        </w:r>
        <w:r w:rsidR="00B16517">
          <w:rPr>
            <w:webHidden/>
          </w:rPr>
          <w:t>29</w:t>
        </w:r>
        <w:r w:rsidR="00B16517">
          <w:rPr>
            <w:webHidden/>
          </w:rPr>
          <w:fldChar w:fldCharType="end"/>
        </w:r>
      </w:hyperlink>
    </w:p>
    <w:p w:rsidR="00B16517" w:rsidRDefault="00340B56">
      <w:pPr>
        <w:pStyle w:val="TOC1"/>
        <w:rPr>
          <w:rFonts w:asciiTheme="minorHAnsi" w:eastAsiaTheme="minorEastAsia" w:hAnsiTheme="minorHAnsi" w:cstheme="minorBidi"/>
          <w:bCs w:val="0"/>
          <w:caps w:val="0"/>
          <w:kern w:val="2"/>
          <w:sz w:val="21"/>
          <w:szCs w:val="22"/>
        </w:rPr>
      </w:pPr>
      <w:hyperlink w:anchor="_Toc8970935" w:history="1">
        <w:r w:rsidR="00B16517" w:rsidRPr="00F855BD">
          <w:rPr>
            <w:rStyle w:val="ab"/>
            <w:rFonts w:ascii="Times New Roman"/>
          </w:rPr>
          <w:t>参考文献</w:t>
        </w:r>
        <w:r w:rsidR="00B16517">
          <w:rPr>
            <w:webHidden/>
          </w:rPr>
          <w:tab/>
        </w:r>
        <w:r w:rsidR="00B16517">
          <w:rPr>
            <w:webHidden/>
          </w:rPr>
          <w:fldChar w:fldCharType="begin"/>
        </w:r>
        <w:r w:rsidR="00B16517">
          <w:rPr>
            <w:webHidden/>
          </w:rPr>
          <w:instrText xml:space="preserve"> PAGEREF _Toc8970935 \h </w:instrText>
        </w:r>
        <w:r w:rsidR="00B16517">
          <w:rPr>
            <w:webHidden/>
          </w:rPr>
        </w:r>
        <w:r w:rsidR="00B16517">
          <w:rPr>
            <w:webHidden/>
          </w:rPr>
          <w:fldChar w:fldCharType="separate"/>
        </w:r>
        <w:r w:rsidR="00B16517">
          <w:rPr>
            <w:webHidden/>
          </w:rPr>
          <w:t>30</w:t>
        </w:r>
        <w:r w:rsidR="00B16517">
          <w:rPr>
            <w:webHidden/>
          </w:rPr>
          <w:fldChar w:fldCharType="end"/>
        </w:r>
      </w:hyperlink>
    </w:p>
    <w:p w:rsidR="00A07E1B" w:rsidRPr="0019215B" w:rsidRDefault="00B1155D" w:rsidP="00B1155D">
      <w:pPr>
        <w:spacing w:line="400" w:lineRule="exact"/>
        <w:ind w:firstLineChars="150" w:firstLine="452"/>
        <w:rPr>
          <w:rFonts w:ascii="Times New Roman" w:eastAsia="黑体" w:hAnsi="Times New Roman"/>
          <w:sz w:val="30"/>
          <w:szCs w:val="30"/>
        </w:rPr>
      </w:pPr>
      <w:r w:rsidRPr="0019215B">
        <w:rPr>
          <w:rFonts w:ascii="Times New Roman" w:eastAsia="黑体" w:hAnsi="Times New Roman"/>
          <w:b/>
          <w:bCs/>
          <w:caps/>
          <w:noProof/>
          <w:kern w:val="24"/>
          <w:sz w:val="30"/>
          <w:szCs w:val="30"/>
        </w:rPr>
        <w:fldChar w:fldCharType="end"/>
      </w:r>
    </w:p>
    <w:p w:rsidR="00B1155D" w:rsidRPr="0019215B" w:rsidRDefault="00B1155D" w:rsidP="00A07E1B">
      <w:pPr>
        <w:spacing w:line="400" w:lineRule="exact"/>
        <w:ind w:firstLineChars="150" w:firstLine="450"/>
        <w:rPr>
          <w:rFonts w:ascii="Times New Roman" w:eastAsia="黑体" w:hAnsi="Times New Roman"/>
          <w:sz w:val="30"/>
          <w:szCs w:val="30"/>
        </w:rPr>
      </w:pPr>
    </w:p>
    <w:p w:rsidR="00A07E1B" w:rsidRPr="0019215B" w:rsidRDefault="00A07E1B" w:rsidP="00A07E1B">
      <w:pPr>
        <w:spacing w:line="400" w:lineRule="exact"/>
        <w:ind w:firstLineChars="150" w:firstLine="315"/>
        <w:rPr>
          <w:rFonts w:ascii="Times New Roman" w:hAnsi="Times New Roman"/>
        </w:rPr>
        <w:sectPr w:rsidR="00A07E1B" w:rsidRPr="0019215B" w:rsidSect="00A07E1B">
          <w:headerReference w:type="even" r:id="rId12"/>
          <w:headerReference w:type="default" r:id="rId13"/>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16" w:name="_Toc466640251"/>
      <w:bookmarkStart w:id="17" w:name="_Toc466640319"/>
      <w:bookmarkStart w:id="18" w:name="_Toc466640587"/>
      <w:bookmarkStart w:id="19" w:name="_Toc8970875"/>
      <w:r w:rsidRPr="0019215B">
        <w:rPr>
          <w:rFonts w:ascii="Times New Roman"/>
        </w:rPr>
        <w:lastRenderedPageBreak/>
        <w:t>第一章</w:t>
      </w:r>
      <w:r w:rsidRPr="0019215B">
        <w:rPr>
          <w:rFonts w:ascii="Times New Roman"/>
        </w:rPr>
        <w:t xml:space="preserve"> </w:t>
      </w:r>
      <w:proofErr w:type="gramStart"/>
      <w:r w:rsidRPr="0019215B">
        <w:rPr>
          <w:rFonts w:ascii="Times New Roman"/>
        </w:rPr>
        <w:t>绪</w:t>
      </w:r>
      <w:proofErr w:type="gramEnd"/>
      <w:r w:rsidRPr="0019215B">
        <w:rPr>
          <w:rFonts w:ascii="Times New Roman"/>
        </w:rPr>
        <w:t xml:space="preserve"> </w:t>
      </w:r>
      <w:r w:rsidR="004D61F7" w:rsidRPr="0019215B">
        <w:rPr>
          <w:rFonts w:ascii="Times New Roman"/>
        </w:rPr>
        <w:t xml:space="preserve"> </w:t>
      </w:r>
      <w:r w:rsidRPr="0019215B">
        <w:rPr>
          <w:rFonts w:ascii="Times New Roman"/>
        </w:rPr>
        <w:t>论</w:t>
      </w:r>
      <w:bookmarkEnd w:id="16"/>
      <w:bookmarkEnd w:id="17"/>
      <w:bookmarkEnd w:id="18"/>
      <w:bookmarkEnd w:id="19"/>
    </w:p>
    <w:p w:rsidR="000A1256" w:rsidRPr="0019215B" w:rsidRDefault="00A07E1B" w:rsidP="00A17218">
      <w:pPr>
        <w:pStyle w:val="2-2"/>
      </w:pPr>
      <w:bookmarkStart w:id="20" w:name="_Toc187312188"/>
      <w:bookmarkStart w:id="21" w:name="_Toc188251958"/>
      <w:bookmarkStart w:id="22" w:name="_Toc303864106"/>
      <w:bookmarkStart w:id="23" w:name="_Toc466640252"/>
      <w:bookmarkStart w:id="24" w:name="_Toc466640320"/>
      <w:bookmarkStart w:id="25" w:name="_Toc466640588"/>
      <w:bookmarkStart w:id="26" w:name="_Toc8970876"/>
      <w:r w:rsidRPr="0019215B">
        <w:t>1.</w:t>
      </w:r>
      <w:bookmarkEnd w:id="20"/>
      <w:bookmarkEnd w:id="21"/>
      <w:r w:rsidRPr="0019215B">
        <w:t>1</w:t>
      </w:r>
      <w:bookmarkEnd w:id="22"/>
      <w:r w:rsidRPr="0019215B">
        <w:t xml:space="preserve"> </w:t>
      </w:r>
      <w:bookmarkEnd w:id="23"/>
      <w:bookmarkEnd w:id="24"/>
      <w:bookmarkEnd w:id="25"/>
      <w:r w:rsidR="00A978AC" w:rsidRPr="0019215B">
        <w:t>选题背景与意义</w:t>
      </w:r>
      <w:bookmarkEnd w:id="26"/>
    </w:p>
    <w:p w:rsidR="00A17218" w:rsidRPr="0019215B" w:rsidRDefault="003538E1" w:rsidP="003553C1">
      <w:pPr>
        <w:pStyle w:val="555-"/>
        <w:ind w:firstLine="480"/>
        <w:rPr>
          <w:color w:val="auto"/>
        </w:rPr>
      </w:pPr>
      <w:r w:rsidRPr="0019215B">
        <w:rPr>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19215B">
        <w:rPr>
          <w:color w:val="auto"/>
        </w:rPr>
        <w:t>17</w:t>
      </w:r>
      <w:r w:rsidR="00C0179F" w:rsidRPr="0019215B">
        <w:rPr>
          <w:color w:val="auto"/>
        </w:rPr>
        <w:t>世纪荷兰和英国成立了海外贸易公司。</w:t>
      </w:r>
      <w:r w:rsidRPr="0019215B">
        <w:rPr>
          <w:color w:val="auto"/>
        </w:rPr>
        <w:t>这些公司的建立是为了筹集资本。</w:t>
      </w:r>
      <w:r w:rsidR="0067769D" w:rsidRPr="0019215B">
        <w:rPr>
          <w:color w:val="auto"/>
        </w:rPr>
        <w:t>在经历了</w:t>
      </w:r>
      <w:r w:rsidR="0067769D" w:rsidRPr="0019215B">
        <w:rPr>
          <w:color w:val="auto"/>
        </w:rPr>
        <w:t>4</w:t>
      </w:r>
      <w:r w:rsidR="0067769D" w:rsidRPr="0019215B">
        <w:rPr>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w:t>
      </w:r>
      <w:r w:rsidR="0067769D" w:rsidRPr="0019215B">
        <w:rPr>
          <w:color w:val="auto"/>
        </w:rPr>
        <w:t>“</w:t>
      </w:r>
      <w:r w:rsidR="0067769D" w:rsidRPr="0019215B">
        <w:rPr>
          <w:color w:val="auto"/>
        </w:rPr>
        <w:t>股市有风险，入市需谨慎。</w:t>
      </w:r>
      <w:r w:rsidR="0067769D" w:rsidRPr="0019215B">
        <w:rPr>
          <w:color w:val="auto"/>
        </w:rPr>
        <w:t>”</w:t>
      </w:r>
      <w:r w:rsidR="0067769D" w:rsidRPr="0019215B">
        <w:rPr>
          <w:color w:val="auto"/>
        </w:rPr>
        <w:t>劝退了很多想进入股票市场分一杯羹的人。对于投资公司来讲，如果他们有办法预测股票未来的走向，毋庸置疑，他们就可以获得利润。所以，股票价格、走势的预测就成了上百年来人们追求的目标。</w:t>
      </w:r>
    </w:p>
    <w:p w:rsidR="003538E1" w:rsidRPr="0019215B" w:rsidRDefault="003538E1" w:rsidP="003538E1">
      <w:pPr>
        <w:pStyle w:val="3-3"/>
      </w:pPr>
      <w:bookmarkStart w:id="27" w:name="_Toc8970877"/>
      <w:r w:rsidRPr="0019215B">
        <w:t xml:space="preserve">1.1.1 </w:t>
      </w:r>
      <w:r w:rsidR="00C82CD7" w:rsidRPr="0019215B">
        <w:t>从</w:t>
      </w:r>
      <w:r w:rsidRPr="0019215B">
        <w:t>人工智能</w:t>
      </w:r>
      <w:r w:rsidR="00C82CD7" w:rsidRPr="0019215B">
        <w:t>到</w:t>
      </w:r>
      <w:r w:rsidR="006D7BFE" w:rsidRPr="0019215B">
        <w:t>深度学习</w:t>
      </w:r>
      <w:bookmarkEnd w:id="27"/>
    </w:p>
    <w:p w:rsidR="00F375B4" w:rsidRPr="0019215B" w:rsidRDefault="00F375B4" w:rsidP="00F375B4">
      <w:pPr>
        <w:pStyle w:val="555-"/>
        <w:ind w:firstLine="480"/>
      </w:pPr>
      <w:r w:rsidRPr="0019215B">
        <w:t>人工智能是一种使用计算机模拟人类的智能的方法和技术，它属于计算机科学。现有的图像识别技术、机器人、语音识别技术等都属于人工智能的范畴</w:t>
      </w:r>
      <w:r w:rsidR="005A5A20" w:rsidRPr="0019215B">
        <w:rPr>
          <w:vertAlign w:val="superscript"/>
        </w:rPr>
        <w:fldChar w:fldCharType="begin"/>
      </w:r>
      <w:r w:rsidR="007E330E">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dts0vxfegrsaaxe09275ww9j0dv22f2sf90d" timestamp="0"&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1" w:tooltip="Russell, 2016 #1" w:history="1">
        <w:r w:rsidR="00E15049" w:rsidRPr="0019215B">
          <w:rPr>
            <w:noProof/>
            <w:vertAlign w:val="superscript"/>
          </w:rPr>
          <w:t>1</w:t>
        </w:r>
      </w:hyperlink>
      <w:r w:rsidR="00BD735D" w:rsidRPr="0019215B">
        <w:rPr>
          <w:noProof/>
          <w:vertAlign w:val="superscript"/>
        </w:rPr>
        <w:t>]</w:t>
      </w:r>
      <w:r w:rsidR="005A5A20" w:rsidRPr="0019215B">
        <w:rPr>
          <w:vertAlign w:val="superscript"/>
        </w:rPr>
        <w:fldChar w:fldCharType="end"/>
      </w:r>
      <w:r w:rsidR="00CE6FB3" w:rsidRPr="0019215B">
        <w:t>。</w:t>
      </w:r>
    </w:p>
    <w:p w:rsidR="00A17218" w:rsidRPr="0019215B" w:rsidRDefault="002609A9" w:rsidP="00F375B4">
      <w:pPr>
        <w:pStyle w:val="555-"/>
        <w:ind w:firstLine="480"/>
        <w:rPr>
          <w:color w:val="auto"/>
        </w:rPr>
      </w:pPr>
      <w:r w:rsidRPr="0019215B">
        <w:rPr>
          <w:color w:val="auto"/>
        </w:rPr>
        <w:t>人工智能是在</w:t>
      </w:r>
      <w:r w:rsidRPr="0019215B">
        <w:rPr>
          <w:color w:val="auto"/>
        </w:rPr>
        <w:t>1956</w:t>
      </w:r>
      <w:r w:rsidRPr="0019215B">
        <w:rPr>
          <w:color w:val="auto"/>
        </w:rPr>
        <w:t>年的达特茅斯会议中由几个计算机科学家提出的。</w:t>
      </w:r>
      <w:r w:rsidR="00F375B4" w:rsidRPr="0019215B">
        <w:rPr>
          <w:color w:val="auto"/>
        </w:rPr>
        <w:t>他们预言人工智能会在不久的将来和人类一样智能，但是他们的预言显然没有成为现实。</w:t>
      </w:r>
    </w:p>
    <w:p w:rsidR="00A17218" w:rsidRPr="0019215B" w:rsidRDefault="003538E1" w:rsidP="006D7BFE">
      <w:pPr>
        <w:pStyle w:val="555-"/>
        <w:ind w:firstLine="480"/>
      </w:pPr>
      <w:r w:rsidRPr="0019215B">
        <w:t>随着时代的发展，计算机科学家们提出了机器学习的概念。机器学习属于人工智能的范畴，是使计算机</w:t>
      </w:r>
      <w:r w:rsidR="006D7BFE" w:rsidRPr="0019215B">
        <w:t>拥有</w:t>
      </w:r>
      <w:r w:rsidRPr="0019215B">
        <w:t>智能的最有效的途径。机器学习</w:t>
      </w:r>
      <w:r w:rsidR="006D7BFE" w:rsidRPr="0019215B">
        <w:t>使用计算机来执行一个没有给出明确指令的特定任务，它</w:t>
      </w:r>
      <w:r w:rsidRPr="0019215B">
        <w:t>要求计算机学习人类的智能行为。</w:t>
      </w:r>
    </w:p>
    <w:p w:rsidR="006D7BFE" w:rsidRPr="0019215B" w:rsidRDefault="006D7BFE" w:rsidP="006D7BFE">
      <w:pPr>
        <w:pStyle w:val="555-"/>
        <w:ind w:firstLine="480"/>
      </w:pPr>
      <w:r w:rsidRPr="0019215B">
        <w:rPr>
          <w:color w:val="auto"/>
        </w:rPr>
        <w:t>因为机器学习的提出、发展并解决了一系列问题</w:t>
      </w:r>
      <w:r w:rsidR="005A5A20" w:rsidRPr="0019215B">
        <w:rPr>
          <w:color w:val="auto"/>
          <w:vertAlign w:val="superscript"/>
        </w:rPr>
        <w:fldChar w:fldCharType="begin"/>
      </w:r>
      <w:r w:rsidR="007E330E">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dts0vxfegrsaaxe09275ww9j0dv22f2sf90d" timestamp="0"&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19215B">
        <w:rPr>
          <w:color w:val="auto"/>
          <w:vertAlign w:val="superscript"/>
        </w:rPr>
        <w:fldChar w:fldCharType="separate"/>
      </w:r>
      <w:r w:rsidR="00BD735D" w:rsidRPr="0019215B">
        <w:rPr>
          <w:noProof/>
          <w:color w:val="auto"/>
          <w:vertAlign w:val="superscript"/>
        </w:rPr>
        <w:t>[</w:t>
      </w:r>
      <w:hyperlink w:anchor="_ENREF_2" w:tooltip="Bishop, 2006 #3" w:history="1">
        <w:r w:rsidR="00E15049" w:rsidRPr="0019215B">
          <w:rPr>
            <w:noProof/>
            <w:color w:val="auto"/>
            <w:vertAlign w:val="superscript"/>
          </w:rPr>
          <w:t>2</w:t>
        </w:r>
      </w:hyperlink>
      <w:r w:rsidR="00BD735D" w:rsidRPr="0019215B">
        <w:rPr>
          <w:noProof/>
          <w:color w:val="auto"/>
          <w:vertAlign w:val="superscript"/>
        </w:rPr>
        <w:t>]</w:t>
      </w:r>
      <w:r w:rsidR="005A5A20" w:rsidRPr="0019215B">
        <w:rPr>
          <w:color w:val="auto"/>
          <w:vertAlign w:val="superscript"/>
        </w:rPr>
        <w:fldChar w:fldCharType="end"/>
      </w:r>
      <w:r w:rsidRPr="0019215B">
        <w:rPr>
          <w:color w:val="auto"/>
        </w:rPr>
        <w:t>，</w:t>
      </w:r>
      <w:r w:rsidR="001654EB" w:rsidRPr="0019215B">
        <w:rPr>
          <w:color w:val="auto"/>
        </w:rPr>
        <w:t>使</w:t>
      </w:r>
      <w:r w:rsidR="002609A9" w:rsidRPr="0019215B">
        <w:rPr>
          <w:color w:val="auto"/>
        </w:rPr>
        <w:t>人们再次关注到人工智能，许多研究者投入研究。</w:t>
      </w:r>
      <w:r w:rsidRPr="0019215B">
        <w:rPr>
          <w:color w:val="auto"/>
        </w:rPr>
        <w:t>在</w:t>
      </w:r>
      <w:r w:rsidR="00F375B4" w:rsidRPr="0019215B">
        <w:rPr>
          <w:color w:val="auto"/>
        </w:rPr>
        <w:t>经历了半个多世纪的今天，因为</w:t>
      </w:r>
      <w:r w:rsidR="00F375B4" w:rsidRPr="0019215B">
        <w:rPr>
          <w:color w:val="auto"/>
        </w:rPr>
        <w:t>GPU</w:t>
      </w:r>
      <w:r w:rsidR="00F375B4" w:rsidRPr="0019215B">
        <w:rPr>
          <w:color w:val="auto"/>
        </w:rPr>
        <w:t>的发展，运算速</w:t>
      </w:r>
      <w:r w:rsidR="00F375B4" w:rsidRPr="0019215B">
        <w:t>度变得更快，并且因为数据量的提升和存储设备的发展，使得</w:t>
      </w:r>
      <w:r w:rsidRPr="0019215B">
        <w:t>深度学习的热潮爆发。</w:t>
      </w:r>
    </w:p>
    <w:p w:rsidR="00564276" w:rsidRPr="0019215B" w:rsidRDefault="00564276" w:rsidP="00564276">
      <w:pPr>
        <w:pStyle w:val="555-"/>
        <w:ind w:firstLine="480"/>
      </w:pPr>
      <w:r w:rsidRPr="0019215B">
        <w:t>深度学习</w:t>
      </w:r>
      <w:r w:rsidR="005A5A20" w:rsidRPr="0019215B">
        <w:rPr>
          <w:vertAlign w:val="superscript"/>
        </w:rPr>
        <w:fldChar w:fldCharType="begin"/>
      </w:r>
      <w:r w:rsidR="00BD735D" w:rsidRPr="0019215B">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3" w:tooltip="LeCun, 2015 #4" w:history="1">
        <w:r w:rsidR="00E15049" w:rsidRPr="0019215B">
          <w:rPr>
            <w:noProof/>
            <w:vertAlign w:val="superscript"/>
          </w:rPr>
          <w:t>3</w:t>
        </w:r>
      </w:hyperlink>
      <w:r w:rsidR="00BD735D" w:rsidRPr="0019215B">
        <w:rPr>
          <w:noProof/>
          <w:vertAlign w:val="superscript"/>
        </w:rPr>
        <w:t>]</w:t>
      </w:r>
      <w:r w:rsidR="005A5A20" w:rsidRPr="0019215B">
        <w:rPr>
          <w:vertAlign w:val="superscript"/>
        </w:rPr>
        <w:fldChar w:fldCharType="end"/>
      </w:r>
      <w:r w:rsidR="00C82CD7" w:rsidRPr="0019215B">
        <w:t>是机器学习的一部分。深度学习主要通过搭建有层次的人工神经网络来解决问题，其中包括常用于目标检测的卷积神经网络</w:t>
      </w:r>
      <w:r w:rsidR="005A5A20" w:rsidRPr="0019215B">
        <w:rPr>
          <w:vertAlign w:val="superscript"/>
        </w:rPr>
        <w:fldChar w:fldCharType="begin"/>
      </w:r>
      <w:r w:rsidR="007E330E">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dts0vxfegrsaaxe09275ww9j0dv22f2sf90d" timestamp="0"&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4" w:tooltip="Krizhevsky, 2012 #5" w:history="1">
        <w:r w:rsidR="00E15049" w:rsidRPr="0019215B">
          <w:rPr>
            <w:noProof/>
            <w:vertAlign w:val="superscript"/>
          </w:rPr>
          <w:t>4</w:t>
        </w:r>
      </w:hyperlink>
      <w:r w:rsidR="00BD735D" w:rsidRPr="0019215B">
        <w:rPr>
          <w:noProof/>
          <w:vertAlign w:val="superscript"/>
        </w:rPr>
        <w:t>]</w:t>
      </w:r>
      <w:r w:rsidR="005A5A20" w:rsidRPr="0019215B">
        <w:rPr>
          <w:vertAlign w:val="superscript"/>
        </w:rPr>
        <w:fldChar w:fldCharType="end"/>
      </w:r>
      <w:r w:rsidR="00C82CD7" w:rsidRPr="0019215B">
        <w:t>和常用于处理时间序列的循环神经网络</w:t>
      </w:r>
      <w:r w:rsidR="00C82CD7" w:rsidRPr="0019215B">
        <w:rPr>
          <w:vertAlign w:val="superscript"/>
        </w:rPr>
        <w:fldChar w:fldCharType="begin"/>
      </w:r>
      <w:r w:rsidR="007E330E">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dts0vxfegrsaaxe09275ww9j0dv22f2sf90d" timestamp="0"&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dts0vxfegrsaaxe09275ww9j0dv22f2sf90d" timestamp="0"&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19215B">
        <w:rPr>
          <w:vertAlign w:val="superscript"/>
        </w:rPr>
        <w:fldChar w:fldCharType="separate"/>
      </w:r>
      <w:r w:rsidR="00BD735D" w:rsidRPr="0019215B">
        <w:rPr>
          <w:noProof/>
          <w:vertAlign w:val="superscript"/>
        </w:rPr>
        <w:t>[</w:t>
      </w:r>
      <w:hyperlink w:anchor="_ENREF_5" w:tooltip="Graves, 2013 #7" w:history="1">
        <w:r w:rsidR="00E15049" w:rsidRPr="0019215B">
          <w:rPr>
            <w:noProof/>
            <w:vertAlign w:val="superscript"/>
          </w:rPr>
          <w:t>5</w:t>
        </w:r>
      </w:hyperlink>
      <w:r w:rsidR="00BD735D" w:rsidRPr="0019215B">
        <w:rPr>
          <w:noProof/>
          <w:vertAlign w:val="superscript"/>
        </w:rPr>
        <w:t>,</w:t>
      </w:r>
      <w:hyperlink w:anchor="_ENREF_6" w:tooltip="Mikolov, 2010 #6" w:history="1">
        <w:r w:rsidR="00E15049" w:rsidRPr="0019215B">
          <w:rPr>
            <w:noProof/>
            <w:vertAlign w:val="superscript"/>
          </w:rPr>
          <w:t>6</w:t>
        </w:r>
      </w:hyperlink>
      <w:r w:rsidR="00BD735D" w:rsidRPr="0019215B">
        <w:rPr>
          <w:noProof/>
          <w:vertAlign w:val="superscript"/>
        </w:rPr>
        <w:t>]</w:t>
      </w:r>
      <w:r w:rsidR="00C82CD7" w:rsidRPr="0019215B">
        <w:rPr>
          <w:vertAlign w:val="superscript"/>
        </w:rPr>
        <w:fldChar w:fldCharType="end"/>
      </w:r>
      <w:r w:rsidR="00C82CD7" w:rsidRPr="0019215B">
        <w:t>。</w:t>
      </w:r>
    </w:p>
    <w:p w:rsidR="00564276" w:rsidRPr="0019215B" w:rsidRDefault="00564276" w:rsidP="00564276">
      <w:pPr>
        <w:pStyle w:val="3-3"/>
      </w:pPr>
      <w:bookmarkStart w:id="28" w:name="_Toc8970878"/>
      <w:r w:rsidRPr="0019215B">
        <w:lastRenderedPageBreak/>
        <w:t xml:space="preserve">1.1.2 </w:t>
      </w:r>
      <w:r w:rsidRPr="0019215B">
        <w:t>股票时间序列</w:t>
      </w:r>
      <w:r w:rsidR="002B1EE1" w:rsidRPr="0019215B">
        <w:t>的研究</w:t>
      </w:r>
      <w:bookmarkEnd w:id="28"/>
    </w:p>
    <w:p w:rsidR="008069D2" w:rsidRPr="0019215B" w:rsidRDefault="008069D2" w:rsidP="00564276">
      <w:pPr>
        <w:pStyle w:val="555-"/>
        <w:ind w:firstLine="480"/>
      </w:pPr>
      <w:r w:rsidRPr="0019215B">
        <w:t>股票数据和其它的类似于图片、文本等的数据不一样，它是一种时间序列数据，前面的数据会影响到后面的数据。股票数据与自然语言类似，是一种时间序列数据。</w:t>
      </w:r>
    </w:p>
    <w:p w:rsidR="008069D2" w:rsidRPr="0019215B" w:rsidRDefault="008069D2" w:rsidP="00564276">
      <w:pPr>
        <w:pStyle w:val="555-"/>
        <w:ind w:firstLine="480"/>
        <w:rPr>
          <w:color w:val="auto"/>
        </w:rPr>
      </w:pPr>
      <w:r w:rsidRPr="0019215B">
        <w:rPr>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有局限性</w:t>
      </w:r>
      <w:r w:rsidR="00162ACB" w:rsidRPr="0019215B">
        <w:rPr>
          <w:color w:val="auto"/>
        </w:rPr>
        <w:fldChar w:fldCharType="begin"/>
      </w:r>
      <w:r w:rsidR="007E330E">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dts0vxfegrsaaxe09275ww9j0dv22f2sf90d" timestamp="0"&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ages&gt;2593-2606&lt;/pages&gt;&lt;volume&gt;357&lt;/volume&gt;&lt;number&gt;1760&lt;/number&gt;&lt;dates&gt;&lt;year&gt;1999&lt;/year&gt;&lt;/dates&gt;&lt;urls&gt;&lt;/urls&gt;&lt;/record&gt;&lt;/Cite&gt;&lt;/EndNote&gt;</w:instrText>
      </w:r>
      <w:r w:rsidR="00162ACB" w:rsidRPr="0019215B">
        <w:rPr>
          <w:color w:val="auto"/>
        </w:rPr>
        <w:fldChar w:fldCharType="separate"/>
      </w:r>
      <w:r w:rsidR="00162ACB" w:rsidRPr="0019215B">
        <w:rPr>
          <w:noProof/>
          <w:color w:val="auto"/>
          <w:vertAlign w:val="superscript"/>
        </w:rPr>
        <w:t>[</w:t>
      </w:r>
      <w:hyperlink w:anchor="_ENREF_7" w:tooltip="Ramsey, 1999 #14" w:history="1">
        <w:r w:rsidR="00E15049" w:rsidRPr="0019215B">
          <w:rPr>
            <w:noProof/>
            <w:color w:val="auto"/>
            <w:vertAlign w:val="superscript"/>
          </w:rPr>
          <w:t>7</w:t>
        </w:r>
      </w:hyperlink>
      <w:r w:rsidR="00162ACB" w:rsidRPr="0019215B">
        <w:rPr>
          <w:noProof/>
          <w:color w:val="auto"/>
          <w:vertAlign w:val="superscript"/>
        </w:rPr>
        <w:t>]</w:t>
      </w:r>
      <w:r w:rsidR="00162ACB" w:rsidRPr="0019215B">
        <w:rPr>
          <w:color w:val="auto"/>
        </w:rPr>
        <w:fldChar w:fldCharType="end"/>
      </w:r>
      <w:r w:rsidRPr="0019215B">
        <w:rPr>
          <w:color w:val="auto"/>
        </w:rPr>
        <w:t>。</w:t>
      </w:r>
    </w:p>
    <w:p w:rsidR="008069D2" w:rsidRPr="0019215B" w:rsidRDefault="008069D2" w:rsidP="008069D2">
      <w:pPr>
        <w:pStyle w:val="555-"/>
        <w:ind w:firstLine="480"/>
        <w:rPr>
          <w:color w:val="auto"/>
        </w:rPr>
      </w:pPr>
      <w:r w:rsidRPr="0019215B">
        <w:rPr>
          <w:color w:val="auto"/>
        </w:rPr>
        <w:t>在深度学习领域，</w:t>
      </w:r>
      <w:r w:rsidRPr="0019215B">
        <w:t>针对这种时间序列数据，可</w:t>
      </w:r>
      <w:r w:rsidRPr="0019215B">
        <w:rPr>
          <w:color w:val="auto"/>
        </w:rPr>
        <w:t>以使用循环神经网络、长短期记忆网络等神经网络结构来处理这些数据的分析和研究问题。所以，有很多计算机科学家开始使用循环神经网络来分析时间序列数据，，所以使用深度学习来研究股票市场的时间序列数据是非常有前景的。</w:t>
      </w:r>
    </w:p>
    <w:p w:rsidR="00C0179F" w:rsidRPr="0019215B" w:rsidRDefault="003553C1" w:rsidP="008069D2">
      <w:pPr>
        <w:pStyle w:val="555-"/>
        <w:ind w:firstLine="480"/>
      </w:pPr>
      <w:r w:rsidRPr="0019215B">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Pr="0019215B" w:rsidRDefault="00A978AC" w:rsidP="00A978AC">
      <w:pPr>
        <w:pStyle w:val="2-2"/>
      </w:pPr>
      <w:bookmarkStart w:id="29" w:name="_Toc8970879"/>
      <w:r w:rsidRPr="0019215B">
        <w:t xml:space="preserve">1.2 </w:t>
      </w:r>
      <w:r w:rsidRPr="0019215B">
        <w:t>研究现状</w:t>
      </w:r>
      <w:bookmarkEnd w:id="29"/>
    </w:p>
    <w:p w:rsidR="00FD13F0" w:rsidRPr="0019215B" w:rsidRDefault="003553C1" w:rsidP="003553C1">
      <w:pPr>
        <w:pStyle w:val="555-"/>
        <w:ind w:firstLine="480"/>
        <w:rPr>
          <w:color w:val="auto"/>
        </w:rPr>
      </w:pPr>
      <w:r w:rsidRPr="0019215B">
        <w:rPr>
          <w:color w:val="auto"/>
        </w:rPr>
        <w:t>近年来，金融市场在我国发挥着的作用</w:t>
      </w:r>
      <w:r w:rsidR="008069D2" w:rsidRPr="0019215B">
        <w:rPr>
          <w:color w:val="auto"/>
        </w:rPr>
        <w:t>越来越</w:t>
      </w:r>
      <w:r w:rsidRPr="0019215B">
        <w:rPr>
          <w:color w:val="auto"/>
        </w:rPr>
        <w:t>显著</w:t>
      </w:r>
      <w:r w:rsidR="008069D2" w:rsidRPr="0019215B">
        <w:rPr>
          <w:color w:val="auto"/>
        </w:rPr>
        <w:t>、地位不断提升</w:t>
      </w:r>
      <w:r w:rsidRPr="0019215B">
        <w:rPr>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19215B">
        <w:rPr>
          <w:color w:val="auto"/>
        </w:rPr>
        <w:fldChar w:fldCharType="begin"/>
      </w:r>
      <w:r w:rsidR="007E330E">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dts0vxfegrsaaxe09275ww9j0dv22f2sf90d" timestamp="0"&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19215B">
        <w:rPr>
          <w:color w:val="auto"/>
        </w:rPr>
        <w:fldChar w:fldCharType="separate"/>
      </w:r>
      <w:r w:rsidR="00162ACB" w:rsidRPr="0019215B">
        <w:rPr>
          <w:noProof/>
          <w:color w:val="auto"/>
          <w:vertAlign w:val="superscript"/>
        </w:rPr>
        <w:t>[</w:t>
      </w:r>
      <w:hyperlink w:anchor="_ENREF_8" w:tooltip="Arel, 2009 #9" w:history="1">
        <w:r w:rsidR="00E15049" w:rsidRPr="0019215B">
          <w:rPr>
            <w:noProof/>
            <w:color w:val="auto"/>
            <w:vertAlign w:val="superscript"/>
          </w:rPr>
          <w:t>8</w:t>
        </w:r>
      </w:hyperlink>
      <w:r w:rsidR="00162ACB" w:rsidRPr="0019215B">
        <w:rPr>
          <w:noProof/>
          <w:color w:val="auto"/>
          <w:vertAlign w:val="superscript"/>
        </w:rPr>
        <w:t>]</w:t>
      </w:r>
      <w:r w:rsidR="00FD13F0" w:rsidRPr="0019215B">
        <w:rPr>
          <w:color w:val="auto"/>
        </w:rPr>
        <w:fldChar w:fldCharType="end"/>
      </w:r>
      <w:r w:rsidRPr="0019215B">
        <w:rPr>
          <w:color w:val="auto"/>
        </w:rPr>
        <w:t>、金融证券等领域得到了广泛的应用。</w:t>
      </w:r>
    </w:p>
    <w:p w:rsidR="00FD13F0" w:rsidRPr="0019215B" w:rsidRDefault="00FD13F0" w:rsidP="00FD13F0">
      <w:pPr>
        <w:pStyle w:val="3-3"/>
      </w:pPr>
      <w:bookmarkStart w:id="30" w:name="_Toc8970880"/>
      <w:r w:rsidRPr="0019215B">
        <w:t xml:space="preserve">1.2.1 </w:t>
      </w:r>
      <w:r w:rsidRPr="0019215B">
        <w:t>股票市场</w:t>
      </w:r>
      <w:r w:rsidR="00162ACB" w:rsidRPr="0019215B">
        <w:t>的相关研究</w:t>
      </w:r>
      <w:bookmarkEnd w:id="30"/>
    </w:p>
    <w:p w:rsidR="00C80B97" w:rsidRPr="0019215B" w:rsidRDefault="00162ACB" w:rsidP="004C7FC3">
      <w:pPr>
        <w:pStyle w:val="555-"/>
        <w:ind w:firstLine="480"/>
      </w:pPr>
      <w:r w:rsidRPr="0019215B">
        <w:t>James B. Ramsey</w:t>
      </w:r>
      <w:r w:rsidR="0027024C" w:rsidRPr="0019215B">
        <w:t>在</w:t>
      </w:r>
      <w:r w:rsidR="0027024C" w:rsidRPr="0019215B">
        <w:t>1999</w:t>
      </w:r>
      <w:r w:rsidR="0027024C" w:rsidRPr="0019215B">
        <w:t>年发表的论文中</w:t>
      </w:r>
      <w:r w:rsidR="0027024C" w:rsidRPr="0019215B">
        <w:fldChar w:fldCharType="begin"/>
      </w:r>
      <w:r w:rsidR="007E330E">
        <w:instrText xml:space="preserve"> ADDIN EN.CITE &lt;EndNote&gt;&lt;Cite&gt;&lt;Author&gt;Ramsey&lt;/Author&gt;&lt;Year&gt;1999&lt;/Year&gt;&lt;RecNum&gt;14&lt;/RecNum&gt;&lt;DisplayText&gt;&lt;style face="superscript"&gt;[7]&lt;/style&gt;&lt;/DisplayText&gt;&lt;record&gt;&lt;rec-number&gt;14&lt;/rec-number&gt;&lt;foreign-keys&gt;&lt;key app="EN" db-id="dts0vxfegrsaaxe09275ww9j0dv22f2sf90d" timestamp="0"&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ages&gt;2593-2606&lt;/pages&gt;&lt;volume&gt;357&lt;/volume&gt;&lt;number&gt;1760&lt;/number&gt;&lt;dates&gt;&lt;year&gt;1999&lt;/year&gt;&lt;/dates&gt;&lt;urls&gt;&lt;/urls&gt;&lt;/record&gt;&lt;/Cite&gt;&lt;/EndNote&gt;</w:instrText>
      </w:r>
      <w:r w:rsidR="0027024C" w:rsidRPr="0019215B">
        <w:fldChar w:fldCharType="separate"/>
      </w:r>
      <w:r w:rsidR="0027024C" w:rsidRPr="0019215B">
        <w:rPr>
          <w:noProof/>
          <w:vertAlign w:val="superscript"/>
        </w:rPr>
        <w:t>[</w:t>
      </w:r>
      <w:hyperlink w:anchor="_ENREF_7" w:tooltip="Ramsey, 1999 #14" w:history="1">
        <w:r w:rsidR="00E15049" w:rsidRPr="0019215B">
          <w:rPr>
            <w:noProof/>
            <w:vertAlign w:val="superscript"/>
          </w:rPr>
          <w:t>7</w:t>
        </w:r>
      </w:hyperlink>
      <w:r w:rsidR="0027024C" w:rsidRPr="0019215B">
        <w:rPr>
          <w:noProof/>
          <w:vertAlign w:val="superscript"/>
        </w:rPr>
        <w:t>]</w:t>
      </w:r>
      <w:r w:rsidR="0027024C" w:rsidRPr="0019215B">
        <w:fldChar w:fldCharType="end"/>
      </w:r>
      <w:r w:rsidRPr="0019215B">
        <w:t>综述了小波技术在金融时间序列分析领域的应用</w:t>
      </w:r>
      <w:r w:rsidR="00EE73CB" w:rsidRPr="0019215B">
        <w:t>，他得出了小波特别适用于处理金融市场变化莫测的时间序列数据的结论。</w:t>
      </w:r>
    </w:p>
    <w:p w:rsidR="00C80B97" w:rsidRPr="0019215B" w:rsidRDefault="006E070C" w:rsidP="004C7FC3">
      <w:pPr>
        <w:pStyle w:val="555-"/>
        <w:ind w:firstLine="480"/>
      </w:pPr>
      <w:proofErr w:type="spellStart"/>
      <w:r w:rsidRPr="0019215B">
        <w:t>Yakov</w:t>
      </w:r>
      <w:proofErr w:type="spellEnd"/>
      <w:r w:rsidRPr="0019215B">
        <w:t xml:space="preserve"> </w:t>
      </w:r>
      <w:proofErr w:type="spellStart"/>
      <w:r w:rsidRPr="0019215B">
        <w:t>Amihud</w:t>
      </w:r>
      <w:proofErr w:type="spellEnd"/>
      <w:r w:rsidRPr="0019215B">
        <w:t>在</w:t>
      </w:r>
      <w:r w:rsidRPr="0019215B">
        <w:t>2002</w:t>
      </w:r>
      <w:r w:rsidRPr="0019215B">
        <w:t>年发表的论文中</w:t>
      </w:r>
      <w:r w:rsidRPr="0019215B">
        <w:fldChar w:fldCharType="begin"/>
      </w:r>
      <w:r w:rsidR="007E330E">
        <w:instrText xml:space="preserve"> ADDIN EN.CITE &lt;EndNote&gt;&lt;Cite&gt;&lt;Author&gt;Amihud&lt;/Author&gt;&lt;Year&gt;2002&lt;/Year&gt;&lt;RecNum&gt;104&lt;/RecNum&gt;&lt;DisplayText&gt;&lt;style face="superscript"&gt;[9]&lt;/style&gt;&lt;/DisplayText&gt;&lt;record&gt;&lt;rec-number&gt;104&lt;/rec-number&gt;&lt;foreign-keys&gt;&lt;key app="EN" db-id="dts0vxfegrsaaxe09275ww9j0dv22f2sf90d" timestamp="0"&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rsidRPr="0019215B">
        <w:fldChar w:fldCharType="separate"/>
      </w:r>
      <w:r w:rsidRPr="0019215B">
        <w:rPr>
          <w:noProof/>
          <w:vertAlign w:val="superscript"/>
        </w:rPr>
        <w:t>[</w:t>
      </w:r>
      <w:hyperlink w:anchor="_ENREF_9" w:tooltip="Amihud, 2002 #104" w:history="1">
        <w:r w:rsidR="00E15049" w:rsidRPr="0019215B">
          <w:rPr>
            <w:noProof/>
            <w:vertAlign w:val="superscript"/>
          </w:rPr>
          <w:t>9</w:t>
        </w:r>
      </w:hyperlink>
      <w:r w:rsidRPr="0019215B">
        <w:rPr>
          <w:noProof/>
          <w:vertAlign w:val="superscript"/>
        </w:rPr>
        <w:t>]</w:t>
      </w:r>
      <w:r w:rsidRPr="0019215B">
        <w:fldChar w:fldCharType="end"/>
      </w:r>
      <w:r w:rsidR="00DB68FE" w:rsidRPr="0019215B">
        <w:t>通过研究股票的非流动性发现股票的流动性不足会对股票收益有一个正向的影响。</w:t>
      </w:r>
    </w:p>
    <w:p w:rsidR="00C80B97" w:rsidRPr="0019215B" w:rsidRDefault="005B66F1" w:rsidP="004C7FC3">
      <w:pPr>
        <w:pStyle w:val="555-"/>
        <w:ind w:firstLine="480"/>
      </w:pPr>
      <w:proofErr w:type="spellStart"/>
      <w:r w:rsidRPr="0019215B">
        <w:t>Qiang</w:t>
      </w:r>
      <w:proofErr w:type="spellEnd"/>
      <w:r w:rsidRPr="0019215B">
        <w:t xml:space="preserve"> Song</w:t>
      </w:r>
      <w:r w:rsidRPr="0019215B">
        <w:t>和</w:t>
      </w:r>
      <w:r w:rsidRPr="0019215B">
        <w:t xml:space="preserve">Brad S. </w:t>
      </w:r>
      <w:proofErr w:type="spellStart"/>
      <w:r w:rsidRPr="0019215B">
        <w:t>Chissom</w:t>
      </w:r>
      <w:proofErr w:type="spellEnd"/>
      <w:r w:rsidRPr="0019215B">
        <w:t>在论文中</w:t>
      </w:r>
      <w:r w:rsidR="00F86907" w:rsidRPr="0019215B">
        <w:fldChar w:fldCharType="begin"/>
      </w:r>
      <w:r w:rsidR="007E330E">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19215B">
        <w:fldChar w:fldCharType="separate"/>
      </w:r>
      <w:r w:rsidR="00F86907" w:rsidRPr="0019215B">
        <w:rPr>
          <w:noProof/>
          <w:vertAlign w:val="superscript"/>
        </w:rPr>
        <w:t>[</w:t>
      </w:r>
      <w:hyperlink w:anchor="_ENREF_10" w:tooltip="Song, 1993 #107" w:history="1">
        <w:r w:rsidR="00E15049" w:rsidRPr="0019215B">
          <w:rPr>
            <w:noProof/>
            <w:vertAlign w:val="superscript"/>
          </w:rPr>
          <w:t>10</w:t>
        </w:r>
      </w:hyperlink>
      <w:r w:rsidR="00F86907" w:rsidRPr="0019215B">
        <w:rPr>
          <w:noProof/>
          <w:vertAlign w:val="superscript"/>
        </w:rPr>
        <w:t>]</w:t>
      </w:r>
      <w:r w:rsidR="00F86907" w:rsidRPr="0019215B">
        <w:fldChar w:fldCharType="end"/>
      </w:r>
      <w:r w:rsidRPr="0019215B">
        <w:t>提出了模糊时间序列</w:t>
      </w:r>
      <w:r w:rsidR="00F86907" w:rsidRPr="0019215B">
        <w:t>模型的概念并讨论了模糊时间序列模型的性质。</w:t>
      </w:r>
    </w:p>
    <w:p w:rsidR="004C7FC3" w:rsidRPr="0019215B" w:rsidRDefault="00F86907" w:rsidP="004C7FC3">
      <w:pPr>
        <w:pStyle w:val="555-"/>
        <w:ind w:firstLine="480"/>
      </w:pPr>
      <w:proofErr w:type="spellStart"/>
      <w:r w:rsidRPr="0019215B">
        <w:lastRenderedPageBreak/>
        <w:t>Kunhuang</w:t>
      </w:r>
      <w:proofErr w:type="spellEnd"/>
      <w:r w:rsidRPr="0019215B">
        <w:t xml:space="preserve"> </w:t>
      </w:r>
      <w:proofErr w:type="spellStart"/>
      <w:r w:rsidRPr="0019215B">
        <w:t>Huarng</w:t>
      </w:r>
      <w:proofErr w:type="spellEnd"/>
      <w:r w:rsidRPr="0019215B">
        <w:t>和</w:t>
      </w:r>
      <w:r w:rsidRPr="0019215B">
        <w:t>Hui-</w:t>
      </w:r>
      <w:proofErr w:type="spellStart"/>
      <w:r w:rsidRPr="0019215B">
        <w:t>Kuang</w:t>
      </w:r>
      <w:proofErr w:type="spellEnd"/>
      <w:r w:rsidRPr="0019215B">
        <w:t xml:space="preserve"> Yu</w:t>
      </w:r>
      <w:r w:rsidRPr="0019215B">
        <w:t>在论文中</w:t>
      </w:r>
      <w:r w:rsidRPr="0019215B">
        <w:fldChar w:fldCharType="begin"/>
      </w:r>
      <w:r w:rsidR="007E330E">
        <w:instrText xml:space="preserve"> ADDIN EN.CITE &lt;EndNote&gt;&lt;Cite&gt;&lt;Author&gt;Huarng&lt;/Author&gt;&lt;Year&gt;2005&lt;/Year&gt;&lt;RecNum&gt;106&lt;/RecNum&gt;&lt;DisplayText&gt;&lt;style face="superscript"&gt;[11]&lt;/style&gt;&lt;/DisplayText&gt;&lt;record&gt;&lt;rec-number&gt;106&lt;/rec-number&gt;&lt;foreign-keys&gt;&lt;key app="EN" db-id="dts0vxfegrsaaxe09275ww9j0dv22f2sf90d" timestamp="0"&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rsidRPr="0019215B">
        <w:fldChar w:fldCharType="separate"/>
      </w:r>
      <w:r w:rsidRPr="0019215B">
        <w:rPr>
          <w:noProof/>
          <w:vertAlign w:val="superscript"/>
        </w:rPr>
        <w:t>[</w:t>
      </w:r>
      <w:hyperlink w:anchor="_ENREF_11" w:tooltip="Huarng, 2005 #106" w:history="1">
        <w:r w:rsidR="00E15049" w:rsidRPr="0019215B">
          <w:rPr>
            <w:noProof/>
            <w:vertAlign w:val="superscript"/>
          </w:rPr>
          <w:t>11</w:t>
        </w:r>
      </w:hyperlink>
      <w:r w:rsidRPr="0019215B">
        <w:rPr>
          <w:noProof/>
          <w:vertAlign w:val="superscript"/>
        </w:rPr>
        <w:t>]</w:t>
      </w:r>
      <w:r w:rsidRPr="0019215B">
        <w:fldChar w:fldCharType="end"/>
      </w:r>
      <w:r w:rsidRPr="0019215B">
        <w:t>针对</w:t>
      </w:r>
      <w:r w:rsidRPr="0019215B">
        <w:fldChar w:fldCharType="begin"/>
      </w:r>
      <w:r w:rsidR="007E330E">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19215B">
        <w:fldChar w:fldCharType="separate"/>
      </w:r>
      <w:r w:rsidRPr="0019215B">
        <w:rPr>
          <w:noProof/>
          <w:vertAlign w:val="superscript"/>
        </w:rPr>
        <w:t>[</w:t>
      </w:r>
      <w:hyperlink w:anchor="_ENREF_10" w:tooltip="Song, 1993 #107" w:history="1">
        <w:r w:rsidR="00E15049" w:rsidRPr="0019215B">
          <w:rPr>
            <w:noProof/>
            <w:vertAlign w:val="superscript"/>
          </w:rPr>
          <w:t>10</w:t>
        </w:r>
      </w:hyperlink>
      <w:r w:rsidRPr="0019215B">
        <w:rPr>
          <w:noProof/>
          <w:vertAlign w:val="superscript"/>
        </w:rPr>
        <w:t>]</w:t>
      </w:r>
      <w:r w:rsidRPr="0019215B">
        <w:fldChar w:fldCharType="end"/>
      </w:r>
      <w:r w:rsidRPr="0019215B">
        <w:t>的模糊时间序列模型提出了</w:t>
      </w:r>
      <w:r w:rsidRPr="0019215B">
        <w:t>Type 2</w:t>
      </w:r>
      <w:r w:rsidRPr="0019215B">
        <w:t>模糊时间序列模型，他们认为在预测方面</w:t>
      </w:r>
      <w:r w:rsidRPr="0019215B">
        <w:t>Type 2</w:t>
      </w:r>
      <w:r w:rsidRPr="0019215B">
        <w:t>模糊时间序列模型在预测方面表现的效果比</w:t>
      </w:r>
      <w:r w:rsidRPr="0019215B">
        <w:fldChar w:fldCharType="begin"/>
      </w:r>
      <w:r w:rsidR="007E330E">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19215B">
        <w:fldChar w:fldCharType="separate"/>
      </w:r>
      <w:r w:rsidRPr="0019215B">
        <w:rPr>
          <w:noProof/>
          <w:vertAlign w:val="superscript"/>
        </w:rPr>
        <w:t>[</w:t>
      </w:r>
      <w:hyperlink w:anchor="_ENREF_10" w:tooltip="Song, 1993 #107" w:history="1">
        <w:r w:rsidR="00E15049" w:rsidRPr="0019215B">
          <w:rPr>
            <w:noProof/>
            <w:vertAlign w:val="superscript"/>
          </w:rPr>
          <w:t>10</w:t>
        </w:r>
      </w:hyperlink>
      <w:r w:rsidRPr="0019215B">
        <w:rPr>
          <w:noProof/>
          <w:vertAlign w:val="superscript"/>
        </w:rPr>
        <w:t>]</w:t>
      </w:r>
      <w:r w:rsidRPr="0019215B">
        <w:fldChar w:fldCharType="end"/>
      </w:r>
      <w:r w:rsidRPr="0019215B">
        <w:t>中的模糊时间序列模型更好。</w:t>
      </w:r>
    </w:p>
    <w:p w:rsidR="009C0929" w:rsidRDefault="009C0929" w:rsidP="009C0929">
      <w:pPr>
        <w:pStyle w:val="555-"/>
        <w:ind w:firstLine="480"/>
      </w:pPr>
      <w:r w:rsidRPr="0019215B">
        <w:t xml:space="preserve">Salim </w:t>
      </w:r>
      <w:proofErr w:type="spellStart"/>
      <w:r w:rsidRPr="0019215B">
        <w:t>Lahmiri</w:t>
      </w:r>
      <w:proofErr w:type="spellEnd"/>
      <w:r w:rsidRPr="0019215B">
        <w:t>在其</w:t>
      </w:r>
      <w:r w:rsidRPr="0019215B">
        <w:t>2015</w:t>
      </w:r>
      <w:r w:rsidRPr="0019215B">
        <w:t>年的论文中</w:t>
      </w:r>
      <w:r w:rsidRPr="0019215B">
        <w:fldChar w:fldCharType="begin"/>
      </w:r>
      <w:r w:rsidR="007E330E">
        <w:instrText xml:space="preserve"> ADDIN EN.CITE &lt;EndNote&gt;&lt;Cite&gt;&lt;Author&gt;Lahmiri&lt;/Author&gt;&lt;Year&gt;2015&lt;/Year&gt;&lt;RecNum&gt;31&lt;/RecNum&gt;&lt;DisplayText&gt;&lt;style face="superscript"&gt;[12]&lt;/style&gt;&lt;/DisplayText&gt;&lt;record&gt;&lt;rec-number&gt;31&lt;/rec-number&gt;&lt;foreign-keys&gt;&lt;key app="EN" db-id="dts0vxfegrsaaxe09275ww9j0dv22f2sf90d" timestamp="0"&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ages&gt;130-138&lt;/pages&gt;&lt;volume&gt;437&lt;/volume&gt;&lt;dates&gt;&lt;year&gt;2015&lt;/year&gt;&lt;/dates&gt;&lt;urls&gt;&lt;/urls&gt;&lt;/record&gt;&lt;/Cite&gt;&lt;/EndNote&gt;</w:instrText>
      </w:r>
      <w:r w:rsidRPr="0019215B">
        <w:fldChar w:fldCharType="separate"/>
      </w:r>
      <w:r w:rsidRPr="0019215B">
        <w:rPr>
          <w:noProof/>
          <w:vertAlign w:val="superscript"/>
        </w:rPr>
        <w:t>[</w:t>
      </w:r>
      <w:hyperlink w:anchor="_ENREF_12" w:tooltip="Lahmiri, 2015 #31" w:history="1">
        <w:r w:rsidR="00E15049" w:rsidRPr="0019215B">
          <w:rPr>
            <w:noProof/>
            <w:vertAlign w:val="superscript"/>
          </w:rPr>
          <w:t>12</w:t>
        </w:r>
      </w:hyperlink>
      <w:r w:rsidRPr="0019215B">
        <w:rPr>
          <w:noProof/>
          <w:vertAlign w:val="superscript"/>
        </w:rPr>
        <w:t>]</w:t>
      </w:r>
      <w:r w:rsidRPr="0019215B">
        <w:fldChar w:fldCharType="end"/>
      </w:r>
      <w:r w:rsidRPr="0019215B">
        <w:t>提出了一个新模型：变分模式分解（</w:t>
      </w:r>
      <w:r w:rsidRPr="0019215B">
        <w:t>Variational mode decomposition, VMD</w:t>
      </w:r>
      <w:r w:rsidRPr="0019215B">
        <w:t>）。他使用了</w:t>
      </w:r>
      <w:r w:rsidRPr="0019215B">
        <w:t>2008</w:t>
      </w:r>
      <w:r w:rsidRPr="0019215B">
        <w:t>年经济危机的前、中、后的纳斯达克股指数据对模型的效果进行了评价，</w:t>
      </w:r>
    </w:p>
    <w:p w:rsidR="006D2DF1" w:rsidRDefault="006D2DF1" w:rsidP="006D2DF1">
      <w:pPr>
        <w:pStyle w:val="3-3"/>
      </w:pPr>
      <w:bookmarkStart w:id="31" w:name="_Toc8970881"/>
      <w:r>
        <w:rPr>
          <w:rFonts w:hint="eastAsia"/>
        </w:rPr>
        <w:t>1</w:t>
      </w:r>
      <w:r>
        <w:t>.2.</w:t>
      </w:r>
      <w:r w:rsidR="0052688A">
        <w:t>2</w:t>
      </w:r>
      <w:r>
        <w:t xml:space="preserve"> </w:t>
      </w:r>
      <w:r w:rsidR="0052688A">
        <w:rPr>
          <w:rFonts w:hint="eastAsia"/>
        </w:rPr>
        <w:t>深度学习的相关研究</w:t>
      </w:r>
      <w:bookmarkEnd w:id="31"/>
    </w:p>
    <w:p w:rsidR="00F976E6" w:rsidRDefault="006056B8" w:rsidP="0052688A">
      <w:pPr>
        <w:pStyle w:val="555-"/>
        <w:ind w:firstLine="480"/>
      </w:pPr>
      <w:r>
        <w:t xml:space="preserve">Ilya </w:t>
      </w:r>
      <w:proofErr w:type="spellStart"/>
      <w:r>
        <w:t>Sutskever</w:t>
      </w:r>
      <w:proofErr w:type="spellEnd"/>
      <w:r>
        <w:rPr>
          <w:rFonts w:hint="eastAsia"/>
        </w:rPr>
        <w:t>、</w:t>
      </w:r>
      <w:r>
        <w:rPr>
          <w:rFonts w:hint="eastAsia"/>
        </w:rPr>
        <w:t>O</w:t>
      </w:r>
      <w:r>
        <w:t xml:space="preserve">riol </w:t>
      </w:r>
      <w:proofErr w:type="spellStart"/>
      <w:r>
        <w:t>Vinyals</w:t>
      </w:r>
      <w:proofErr w:type="spellEnd"/>
      <w:r>
        <w:rPr>
          <w:rFonts w:hint="eastAsia"/>
        </w:rPr>
        <w:t>和</w:t>
      </w:r>
      <w:r>
        <w:rPr>
          <w:rFonts w:hint="eastAsia"/>
        </w:rPr>
        <w:t>Quoc</w:t>
      </w:r>
      <w:r>
        <w:t xml:space="preserve"> V. Le</w:t>
      </w:r>
      <w:r>
        <w:rPr>
          <w:rFonts w:hint="eastAsia"/>
        </w:rPr>
        <w:t>在他们</w:t>
      </w:r>
      <w:r>
        <w:rPr>
          <w:rFonts w:hint="eastAsia"/>
        </w:rPr>
        <w:t>2</w:t>
      </w:r>
      <w:r>
        <w:t>014</w:t>
      </w:r>
      <w:r>
        <w:rPr>
          <w:rFonts w:hint="eastAsia"/>
        </w:rPr>
        <w:t>年的论文中</w:t>
      </w:r>
      <w:r w:rsidR="008C5FE1">
        <w:rPr>
          <w:rFonts w:hint="eastAsia"/>
        </w:rPr>
        <w:t>认为虽然深度神经网络在训练集足够大时总能表现得很好，但是深度神经网络</w:t>
      </w:r>
      <w:r w:rsidR="004B0532">
        <w:rPr>
          <w:rFonts w:hint="eastAsia"/>
        </w:rPr>
        <w:t>不能匹配句子和句子，</w:t>
      </w:r>
      <w:r w:rsidR="00E82A2F">
        <w:rPr>
          <w:rFonts w:hint="eastAsia"/>
        </w:rPr>
        <w:t>他们使用了</w:t>
      </w:r>
      <w:r w:rsidR="00E82A2F">
        <w:rPr>
          <w:rFonts w:hint="eastAsia"/>
        </w:rPr>
        <w:t>LSTM</w:t>
      </w:r>
      <w:r w:rsidR="00E82A2F">
        <w:rPr>
          <w:rFonts w:hint="eastAsia"/>
        </w:rPr>
        <w:t>神经网络去使句子和一个中间量</w:t>
      </w:r>
      <w:r w:rsidR="006E3E17">
        <w:rPr>
          <w:rFonts w:hint="eastAsia"/>
        </w:rPr>
        <w:t>之间建立映射，同时使用另一个</w:t>
      </w:r>
      <w:r w:rsidR="006E3E17">
        <w:rPr>
          <w:rFonts w:hint="eastAsia"/>
        </w:rPr>
        <w:t>LSTM</w:t>
      </w:r>
      <w:r w:rsidR="006E3E17">
        <w:rPr>
          <w:rFonts w:hint="eastAsia"/>
        </w:rPr>
        <w:t>神经网络来解码这个中间量</w:t>
      </w:r>
      <w:r w:rsidR="004B0532">
        <w:fldChar w:fldCharType="begin"/>
      </w:r>
      <w:r w:rsidR="004B0532">
        <w:instrText xml:space="preserve"> ADDIN EN.CITE &lt;EndNote&gt;&lt;Cite&gt;&lt;Author&gt;Sutskever&lt;/Author&gt;&lt;Year&gt;2014&lt;/Year&gt;&lt;RecNum&gt;113&lt;/RecNum&gt;&lt;DisplayText&gt;&lt;style face="superscript"&gt;[13]&lt;/style&gt;&lt;/DisplayText&gt;&lt;record&gt;&lt;rec-number&gt;113&lt;/rec-number&gt;&lt;foreign-keys&gt;&lt;key app="EN" db-id="dts0vxfegrsaaxe09275ww9j0dv22f2sf90d" timestamp="1557991644"&gt;113&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4B0532">
        <w:fldChar w:fldCharType="separate"/>
      </w:r>
      <w:r w:rsidR="004B0532" w:rsidRPr="007E330E">
        <w:rPr>
          <w:noProof/>
          <w:vertAlign w:val="superscript"/>
        </w:rPr>
        <w:t>[</w:t>
      </w:r>
      <w:hyperlink w:anchor="_ENREF_13" w:tooltip="Sutskever, 2014 #113" w:history="1">
        <w:r w:rsidR="00E15049" w:rsidRPr="007E330E">
          <w:rPr>
            <w:noProof/>
            <w:vertAlign w:val="superscript"/>
          </w:rPr>
          <w:t>13</w:t>
        </w:r>
      </w:hyperlink>
      <w:r w:rsidR="004B0532" w:rsidRPr="007E330E">
        <w:rPr>
          <w:noProof/>
          <w:vertAlign w:val="superscript"/>
        </w:rPr>
        <w:t>]</w:t>
      </w:r>
      <w:r w:rsidR="004B0532">
        <w:fldChar w:fldCharType="end"/>
      </w:r>
      <w:r w:rsidR="004B0532">
        <w:rPr>
          <w:rFonts w:hint="eastAsia"/>
        </w:rPr>
        <w:t>。</w:t>
      </w:r>
    </w:p>
    <w:p w:rsidR="0052688A" w:rsidRDefault="00F976E6" w:rsidP="0052688A">
      <w:pPr>
        <w:pStyle w:val="555-"/>
        <w:ind w:firstLine="480"/>
      </w:pPr>
      <w:r>
        <w:rPr>
          <w:rFonts w:hint="eastAsia"/>
        </w:rPr>
        <w:t>Wo</w:t>
      </w:r>
      <w:r>
        <w:t>jciech Zaremba</w:t>
      </w:r>
      <w:r>
        <w:rPr>
          <w:rFonts w:hint="eastAsia"/>
        </w:rPr>
        <w:t>、</w:t>
      </w:r>
      <w:r>
        <w:t xml:space="preserve">Ilya </w:t>
      </w:r>
      <w:proofErr w:type="spellStart"/>
      <w:r>
        <w:t>Sutskever</w:t>
      </w:r>
      <w:proofErr w:type="spellEnd"/>
      <w:r>
        <w:rPr>
          <w:rFonts w:hint="eastAsia"/>
        </w:rPr>
        <w:t>和</w:t>
      </w:r>
      <w:r>
        <w:rPr>
          <w:rFonts w:hint="eastAsia"/>
        </w:rPr>
        <w:t>O</w:t>
      </w:r>
      <w:r>
        <w:t xml:space="preserve">riol </w:t>
      </w:r>
      <w:proofErr w:type="spellStart"/>
      <w:r>
        <w:t>Vinyals</w:t>
      </w:r>
      <w:proofErr w:type="spellEnd"/>
      <w:r>
        <w:rPr>
          <w:rFonts w:hint="eastAsia"/>
        </w:rPr>
        <w:t>在他们</w:t>
      </w:r>
      <w:r>
        <w:rPr>
          <w:rFonts w:hint="eastAsia"/>
        </w:rPr>
        <w:t>2</w:t>
      </w:r>
      <w:r>
        <w:t>014</w:t>
      </w:r>
      <w:r>
        <w:rPr>
          <w:rFonts w:hint="eastAsia"/>
        </w:rPr>
        <w:t>年的论文中</w:t>
      </w:r>
      <w:r w:rsidR="00EA62B0">
        <w:rPr>
          <w:rFonts w:hint="eastAsia"/>
        </w:rPr>
        <w:t>成功地将丢弃层加入了</w:t>
      </w:r>
      <w:r w:rsidR="00EA62B0">
        <w:rPr>
          <w:rFonts w:hint="eastAsia"/>
        </w:rPr>
        <w:t>LSTM</w:t>
      </w:r>
      <w:r w:rsidR="00AE41D3">
        <w:rPr>
          <w:rFonts w:hint="eastAsia"/>
        </w:rPr>
        <w:t>，以避免过度拟合</w:t>
      </w:r>
      <w:r w:rsidR="00E77B0D">
        <w:fldChar w:fldCharType="begin"/>
      </w:r>
      <w:r w:rsidR="00E77B0D">
        <w:instrText xml:space="preserve"> ADDIN EN.CITE &lt;EndNote&gt;&lt;Cite&gt;&lt;Author&gt;Zaremba&lt;/Author&gt;&lt;Year&gt;2014&lt;/Year&gt;&lt;RecNum&gt;114&lt;/RecNum&gt;&lt;DisplayText&gt;&lt;style face="superscript"&gt;[14]&lt;/style&gt;&lt;/DisplayText&gt;&lt;record&gt;&lt;rec-number&gt;114&lt;/rec-number&gt;&lt;foreign-keys&gt;&lt;key app="EN" db-id="dts0vxfegrsaaxe09275ww9j0dv22f2sf90d" timestamp="1557991697"&gt;114&lt;/key&gt;&lt;/foreign-keys&gt;&lt;ref-type name="Journal Article"&gt;17&lt;/ref-type&gt;&lt;contributors&gt;&lt;authors&gt;&lt;author&gt;Zaremba, Wojciech&lt;/author&gt;&lt;author&gt;Sutskever, Ilya&lt;/author&gt;&lt;author&gt;Vinyals, Oriol %J arXiv preprint arXiv:.&lt;/author&gt;&lt;/authors&gt;&lt;/contributors&gt;&lt;titles&gt;&lt;title&gt;Recurrent neural network regularization&lt;/title&gt;&lt;/titles&gt;&lt;dates&gt;&lt;year&gt;2014&lt;/year&gt;&lt;/dates&gt;&lt;urls&gt;&lt;/urls&gt;&lt;/record&gt;&lt;/Cite&gt;&lt;/EndNote&gt;</w:instrText>
      </w:r>
      <w:r w:rsidR="00E77B0D">
        <w:fldChar w:fldCharType="separate"/>
      </w:r>
      <w:r w:rsidR="00E77B0D" w:rsidRPr="00E77B0D">
        <w:rPr>
          <w:noProof/>
          <w:vertAlign w:val="superscript"/>
        </w:rPr>
        <w:t>[</w:t>
      </w:r>
      <w:hyperlink w:anchor="_ENREF_14" w:tooltip="Zaremba, 2014 #114" w:history="1">
        <w:r w:rsidR="00E15049" w:rsidRPr="00E77B0D">
          <w:rPr>
            <w:noProof/>
            <w:vertAlign w:val="superscript"/>
          </w:rPr>
          <w:t>14</w:t>
        </w:r>
      </w:hyperlink>
      <w:r w:rsidR="00E77B0D" w:rsidRPr="00E77B0D">
        <w:rPr>
          <w:noProof/>
          <w:vertAlign w:val="superscript"/>
        </w:rPr>
        <w:t>]</w:t>
      </w:r>
      <w:r w:rsidR="00E77B0D">
        <w:fldChar w:fldCharType="end"/>
      </w:r>
      <w:r w:rsidR="008E0B62">
        <w:rPr>
          <w:rFonts w:hint="eastAsia"/>
        </w:rPr>
        <w:t>。</w:t>
      </w:r>
    </w:p>
    <w:p w:rsidR="00B464B5" w:rsidRPr="0019215B" w:rsidRDefault="00E77B0D" w:rsidP="00E15049">
      <w:pPr>
        <w:pStyle w:val="555-"/>
        <w:ind w:firstLine="480"/>
      </w:pPr>
      <w:proofErr w:type="spellStart"/>
      <w:r>
        <w:rPr>
          <w:rFonts w:hint="eastAsia"/>
        </w:rPr>
        <w:t>Rafal</w:t>
      </w:r>
      <w:proofErr w:type="spellEnd"/>
      <w:r>
        <w:t xml:space="preserve"> </w:t>
      </w:r>
      <w:proofErr w:type="spellStart"/>
      <w:r>
        <w:t>Jozefowicz</w:t>
      </w:r>
      <w:proofErr w:type="spellEnd"/>
      <w:r>
        <w:rPr>
          <w:rFonts w:hint="eastAsia"/>
        </w:rPr>
        <w:t>、</w:t>
      </w:r>
      <w:r>
        <w:rPr>
          <w:rFonts w:hint="eastAsia"/>
        </w:rPr>
        <w:t>W</w:t>
      </w:r>
      <w:r>
        <w:t>ojciech Zaremba</w:t>
      </w:r>
      <w:r>
        <w:rPr>
          <w:rFonts w:hint="eastAsia"/>
        </w:rPr>
        <w:t>和</w:t>
      </w:r>
      <w:r>
        <w:rPr>
          <w:rFonts w:hint="eastAsia"/>
        </w:rPr>
        <w:t>I</w:t>
      </w:r>
      <w:r>
        <w:t xml:space="preserve">lya </w:t>
      </w:r>
      <w:proofErr w:type="spellStart"/>
      <w:r>
        <w:t>Sutskever</w:t>
      </w:r>
      <w:proofErr w:type="spellEnd"/>
      <w:r>
        <w:rPr>
          <w:rFonts w:hint="eastAsia"/>
        </w:rPr>
        <w:t>在他们</w:t>
      </w:r>
      <w:r>
        <w:rPr>
          <w:rFonts w:hint="eastAsia"/>
        </w:rPr>
        <w:t>2</w:t>
      </w:r>
      <w:r>
        <w:t>015</w:t>
      </w:r>
      <w:r>
        <w:rPr>
          <w:rFonts w:hint="eastAsia"/>
        </w:rPr>
        <w:t>年的论文中</w:t>
      </w:r>
      <w:r w:rsidR="00973FBD">
        <w:rPr>
          <w:rFonts w:hint="eastAsia"/>
        </w:rPr>
        <w:t>比较了</w:t>
      </w:r>
      <w:r w:rsidR="00973FBD">
        <w:rPr>
          <w:rFonts w:hint="eastAsia"/>
        </w:rPr>
        <w:t>RNN</w:t>
      </w:r>
      <w:r w:rsidR="00973FBD">
        <w:rPr>
          <w:rFonts w:hint="eastAsia"/>
        </w:rPr>
        <w:t>、</w:t>
      </w:r>
      <w:r w:rsidR="00973FBD">
        <w:rPr>
          <w:rFonts w:hint="eastAsia"/>
        </w:rPr>
        <w:t>LSTM</w:t>
      </w:r>
      <w:r w:rsidR="00973FBD">
        <w:rPr>
          <w:rFonts w:hint="eastAsia"/>
        </w:rPr>
        <w:t>和</w:t>
      </w:r>
      <w:r w:rsidR="00973FBD">
        <w:rPr>
          <w:rFonts w:hint="eastAsia"/>
        </w:rPr>
        <w:t>GRU</w:t>
      </w:r>
      <w:r w:rsidR="00973FBD">
        <w:rPr>
          <w:rFonts w:hint="eastAsia"/>
        </w:rPr>
        <w:t>三种神经网络结构</w:t>
      </w:r>
      <w:r>
        <w:fldChar w:fldCharType="begin"/>
      </w:r>
      <w:r>
        <w:instrText xml:space="preserve"> ADDIN EN.CITE &lt;EndNote&gt;&lt;Cite&gt;&lt;Author&gt;Jozefowicz&lt;/Author&gt;&lt;Year&gt;2015&lt;/Year&gt;&lt;RecNum&gt;115&lt;/RecNum&gt;&lt;DisplayText&gt;&lt;style face="superscript"&gt;[15]&lt;/style&gt;&lt;/DisplayText&gt;&lt;record&gt;&lt;rec-number&gt;115&lt;/rec-number&gt;&lt;foreign-keys&gt;&lt;key app="EN" db-id="dts0vxfegrsaaxe09275ww9j0dv22f2sf90d" timestamp="1557991716"&gt;115&lt;/key&gt;&lt;/foreign-keys&gt;&lt;ref-type name="Conference Proceedings"&gt;10&lt;/ref-type&gt;&lt;contributors&gt;&lt;authors&gt;&lt;author&gt;Jozefowicz, Rafal&lt;/author&gt;&lt;author&gt;Zaremba, Wojciech&lt;/author&gt;&lt;author&gt;Sutskever, Ilya&lt;/author&gt;&lt;/authors&gt;&lt;/contributors&gt;&lt;titles&gt;&lt;title&gt;An empirical exploration of recurrent network architectures&lt;/title&gt;&lt;secondary-title&gt;International Conference on Machine Learning&lt;/secondary-title&gt;&lt;/titles&gt;&lt;pages&gt;2342-2350&lt;/pages&gt;&lt;dates&gt;&lt;year&gt;2015&lt;/year&gt;&lt;/dates&gt;&lt;urls&gt;&lt;/urls&gt;&lt;/record&gt;&lt;/Cite&gt;&lt;/EndNote&gt;</w:instrText>
      </w:r>
      <w:r>
        <w:fldChar w:fldCharType="separate"/>
      </w:r>
      <w:r w:rsidRPr="00E77B0D">
        <w:rPr>
          <w:noProof/>
          <w:vertAlign w:val="superscript"/>
        </w:rPr>
        <w:t>[</w:t>
      </w:r>
      <w:hyperlink w:anchor="_ENREF_15" w:tooltip="Jozefowicz, 2015 #115" w:history="1">
        <w:r w:rsidR="00E15049" w:rsidRPr="00E77B0D">
          <w:rPr>
            <w:noProof/>
            <w:vertAlign w:val="superscript"/>
          </w:rPr>
          <w:t>15</w:t>
        </w:r>
      </w:hyperlink>
      <w:r w:rsidRPr="00E77B0D">
        <w:rPr>
          <w:noProof/>
          <w:vertAlign w:val="superscript"/>
        </w:rPr>
        <w:t>]</w:t>
      </w:r>
      <w:r>
        <w:fldChar w:fldCharType="end"/>
      </w:r>
      <w:r w:rsidR="00973FBD">
        <w:rPr>
          <w:rFonts w:hint="eastAsia"/>
        </w:rPr>
        <w:t>。</w:t>
      </w:r>
    </w:p>
    <w:p w:rsidR="00F8000D" w:rsidRPr="0019215B" w:rsidRDefault="00F8000D" w:rsidP="00F8000D">
      <w:pPr>
        <w:pStyle w:val="3-3"/>
      </w:pPr>
      <w:bookmarkStart w:id="32" w:name="_Toc8970882"/>
      <w:r w:rsidRPr="0019215B">
        <w:t>1.2.</w:t>
      </w:r>
      <w:r w:rsidR="0052688A">
        <w:t>3</w:t>
      </w:r>
      <w:r w:rsidRPr="0019215B">
        <w:t xml:space="preserve"> </w:t>
      </w:r>
      <w:r w:rsidRPr="0019215B">
        <w:t>深度学习在股票市场的相关研究</w:t>
      </w:r>
      <w:bookmarkEnd w:id="32"/>
    </w:p>
    <w:p w:rsidR="00C80B97" w:rsidRPr="0019215B" w:rsidRDefault="001654EB" w:rsidP="00871A67">
      <w:pPr>
        <w:pStyle w:val="555-"/>
        <w:ind w:firstLine="480"/>
      </w:pPr>
      <w:r w:rsidRPr="0019215B">
        <w:t>深度学习与股票市场的结合，最早可以追溯到</w:t>
      </w:r>
      <w:r w:rsidRPr="0019215B">
        <w:t>1988</w:t>
      </w:r>
      <w:r w:rsidRPr="0019215B">
        <w:t>年，</w:t>
      </w:r>
      <w:r w:rsidRPr="0019215B">
        <w:t>White</w:t>
      </w:r>
      <w:r w:rsidRPr="0019215B">
        <w:t>和</w:t>
      </w:r>
      <w:proofErr w:type="spellStart"/>
      <w:r w:rsidRPr="0019215B">
        <w:t>Helbert</w:t>
      </w:r>
      <w:proofErr w:type="spellEnd"/>
      <w:r w:rsidR="00871A67" w:rsidRPr="0019215B">
        <w:t>第一次使用神经网络预测股票市场时间序列，他们使用</w:t>
      </w:r>
      <w:r w:rsidR="00871A67" w:rsidRPr="0019215B">
        <w:t>IBM</w:t>
      </w:r>
      <w:r w:rsidR="00871A67" w:rsidRPr="0019215B">
        <w:t>公司股票</w:t>
      </w:r>
      <w:proofErr w:type="gramStart"/>
      <w:r w:rsidR="00871A67" w:rsidRPr="0019215B">
        <w:t>日收益</w:t>
      </w:r>
      <w:proofErr w:type="gramEnd"/>
      <w:r w:rsidR="00871A67" w:rsidRPr="0019215B">
        <w:t>作为研究对象</w:t>
      </w:r>
      <w:r w:rsidR="00871A67" w:rsidRPr="0019215B">
        <w:fldChar w:fldCharType="begin"/>
      </w:r>
      <w:r w:rsidR="00E77B0D">
        <w:instrText xml:space="preserve"> ADDIN EN.CITE &lt;EndNote&gt;&lt;Cite&gt;&lt;Author&gt;White&lt;/Author&gt;&lt;Year&gt;1988&lt;/Year&gt;&lt;RecNum&gt;12&lt;/RecNum&gt;&lt;DisplayText&gt;&lt;style face="superscript"&gt;[16]&lt;/style&gt;&lt;/DisplayText&gt;&lt;record&gt;&lt;rec-number&gt;12&lt;/rec-number&gt;&lt;foreign-keys&gt;&lt;key app="EN" db-id="dts0vxfegrsaaxe09275ww9j0dv22f2sf90d" timestamp="0"&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rsidRPr="0019215B">
        <w:fldChar w:fldCharType="separate"/>
      </w:r>
      <w:r w:rsidR="00E77B0D" w:rsidRPr="00E77B0D">
        <w:rPr>
          <w:noProof/>
          <w:vertAlign w:val="superscript"/>
        </w:rPr>
        <w:t>[</w:t>
      </w:r>
      <w:hyperlink w:anchor="_ENREF_16" w:tooltip="White, 1988 #12" w:history="1">
        <w:r w:rsidR="00E15049" w:rsidRPr="00E77B0D">
          <w:rPr>
            <w:noProof/>
            <w:vertAlign w:val="superscript"/>
          </w:rPr>
          <w:t>16</w:t>
        </w:r>
      </w:hyperlink>
      <w:r w:rsidR="00E77B0D" w:rsidRPr="00E77B0D">
        <w:rPr>
          <w:noProof/>
          <w:vertAlign w:val="superscript"/>
        </w:rPr>
        <w:t>]</w:t>
      </w:r>
      <w:r w:rsidR="00871A67" w:rsidRPr="0019215B">
        <w:fldChar w:fldCharType="end"/>
      </w:r>
      <w:r w:rsidR="00871A67" w:rsidRPr="0019215B">
        <w:t>。</w:t>
      </w:r>
    </w:p>
    <w:p w:rsidR="00C80B97" w:rsidRPr="0019215B" w:rsidRDefault="003553C1" w:rsidP="003553C1">
      <w:pPr>
        <w:pStyle w:val="555-"/>
        <w:ind w:firstLine="480"/>
      </w:pPr>
      <w:r w:rsidRPr="0019215B">
        <w:t>在</w:t>
      </w:r>
      <w:proofErr w:type="spellStart"/>
      <w:r w:rsidRPr="0019215B">
        <w:t>Kamijo</w:t>
      </w:r>
      <w:proofErr w:type="spellEnd"/>
      <w:r w:rsidRPr="0019215B">
        <w:t>和</w:t>
      </w:r>
      <w:proofErr w:type="spellStart"/>
      <w:r w:rsidRPr="0019215B">
        <w:t>Tanigawa</w:t>
      </w:r>
      <w:proofErr w:type="spellEnd"/>
      <w:r w:rsidR="00BD5EF8" w:rsidRPr="0019215B">
        <w:t>的研究中</w:t>
      </w:r>
      <w:r w:rsidRPr="0019215B">
        <w:t>已经使用</w:t>
      </w:r>
      <w:r w:rsidRPr="0019215B">
        <w:t>RNN</w:t>
      </w:r>
      <w:r w:rsidRPr="0019215B">
        <w:t>代替了波动性预测模型来预测股价</w:t>
      </w:r>
      <w:r w:rsidR="00BD5EF8" w:rsidRPr="0019215B">
        <w:fldChar w:fldCharType="begin"/>
      </w:r>
      <w:r w:rsidR="00E77B0D">
        <w:instrText xml:space="preserve"> ADDIN EN.CITE &lt;EndNote&gt;&lt;Cite&gt;&lt;Author&gt;Kamijo&lt;/Author&gt;&lt;RecNum&gt;13&lt;/RecNum&gt;&lt;DisplayText&gt;&lt;style face="superscript"&gt;[17]&lt;/style&gt;&lt;/DisplayText&gt;&lt;record&gt;&lt;rec-number&gt;13&lt;/rec-number&gt;&lt;foreign-keys&gt;&lt;key app="EN" db-id="dts0vxfegrsaaxe09275ww9j0dv22f2sf90d" timestamp="0"&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rsidRPr="0019215B">
        <w:fldChar w:fldCharType="separate"/>
      </w:r>
      <w:r w:rsidR="00E77B0D" w:rsidRPr="00E77B0D">
        <w:rPr>
          <w:noProof/>
          <w:vertAlign w:val="superscript"/>
        </w:rPr>
        <w:t>[</w:t>
      </w:r>
      <w:hyperlink w:anchor="_ENREF_17" w:tooltip="Kamijo,  #13" w:history="1">
        <w:r w:rsidR="00E15049" w:rsidRPr="00E77B0D">
          <w:rPr>
            <w:noProof/>
            <w:vertAlign w:val="superscript"/>
          </w:rPr>
          <w:t>17</w:t>
        </w:r>
      </w:hyperlink>
      <w:r w:rsidR="00E77B0D" w:rsidRPr="00E77B0D">
        <w:rPr>
          <w:noProof/>
          <w:vertAlign w:val="superscript"/>
        </w:rPr>
        <w:t>]</w:t>
      </w:r>
      <w:r w:rsidR="00BD5EF8" w:rsidRPr="0019215B">
        <w:fldChar w:fldCharType="end"/>
      </w:r>
      <w:r w:rsidRPr="0019215B">
        <w:t>。</w:t>
      </w:r>
    </w:p>
    <w:p w:rsidR="00C80B97" w:rsidRPr="0019215B" w:rsidRDefault="00F5073B" w:rsidP="003553C1">
      <w:pPr>
        <w:pStyle w:val="555-"/>
        <w:ind w:firstLine="480"/>
      </w:pPr>
      <w:r w:rsidRPr="0019215B">
        <w:t>Tsung-Jung Hsieh</w:t>
      </w:r>
      <w:r w:rsidRPr="0019215B">
        <w:t>、</w:t>
      </w:r>
      <w:r w:rsidRPr="0019215B">
        <w:t>Hsiao-Fen Hsiao</w:t>
      </w:r>
      <w:r w:rsidRPr="0019215B">
        <w:t>和</w:t>
      </w:r>
      <w:r w:rsidRPr="0019215B">
        <w:t>Wei-Chang Yeh</w:t>
      </w:r>
      <w:r w:rsidRPr="0019215B">
        <w:t>在</w:t>
      </w:r>
      <w:r w:rsidRPr="0019215B">
        <w:t>2011</w:t>
      </w:r>
      <w:r w:rsidRPr="0019215B">
        <w:t>年的论文中</w:t>
      </w:r>
      <w:r w:rsidRPr="0019215B">
        <w:fldChar w:fldCharType="begin"/>
      </w:r>
      <w:r w:rsidR="00E77B0D">
        <w:instrText xml:space="preserve"> ADDIN EN.CITE &lt;EndNote&gt;&lt;Cite&gt;&lt;Author&gt;Hsieh&lt;/Author&gt;&lt;Year&gt;2011&lt;/Year&gt;&lt;RecNum&gt;19&lt;/RecNum&gt;&lt;DisplayText&gt;&lt;style face="superscript"&gt;[18]&lt;/style&gt;&lt;/DisplayText&gt;&lt;record&gt;&lt;rec-number&gt;19&lt;/rec-number&gt;&lt;foreign-keys&gt;&lt;key app="EN" db-id="dts0vxfegrsaaxe09275ww9j0dv22f2sf90d" timestamp="0"&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ages&gt;2510-2525&lt;/pages&gt;&lt;volume&gt;11&lt;/volume&gt;&lt;number&gt;2&lt;/number&gt;&lt;dates&gt;&lt;year&gt;2011&lt;/year&gt;&lt;/dates&gt;&lt;urls&gt;&lt;/urls&gt;&lt;/record&gt;&lt;/Cite&gt;&lt;/EndNote&gt;</w:instrText>
      </w:r>
      <w:r w:rsidRPr="0019215B">
        <w:fldChar w:fldCharType="separate"/>
      </w:r>
      <w:r w:rsidR="00E77B0D" w:rsidRPr="00E77B0D">
        <w:rPr>
          <w:noProof/>
          <w:vertAlign w:val="superscript"/>
        </w:rPr>
        <w:t>[</w:t>
      </w:r>
      <w:hyperlink w:anchor="_ENREF_18" w:tooltip="Hsieh, 2011 #19" w:history="1">
        <w:r w:rsidR="00E15049" w:rsidRPr="00E77B0D">
          <w:rPr>
            <w:noProof/>
            <w:vertAlign w:val="superscript"/>
          </w:rPr>
          <w:t>18</w:t>
        </w:r>
      </w:hyperlink>
      <w:r w:rsidR="00E77B0D" w:rsidRPr="00E77B0D">
        <w:rPr>
          <w:noProof/>
          <w:vertAlign w:val="superscript"/>
        </w:rPr>
        <w:t>]</w:t>
      </w:r>
      <w:r w:rsidRPr="0019215B">
        <w:fldChar w:fldCharType="end"/>
      </w:r>
      <w:r w:rsidRPr="0019215B">
        <w:t>，使用了小波变换和循环神经网络结合的方法，并使用人工蜂群算法对循环神经网络进行优化，实现了对道琼工业指数、伦敦</w:t>
      </w:r>
      <w:r w:rsidRPr="0019215B">
        <w:t>FTSE100</w:t>
      </w:r>
      <w:r w:rsidRPr="0019215B">
        <w:t>指数、东京</w:t>
      </w:r>
      <w:r w:rsidRPr="0019215B">
        <w:t>Nikkei225</w:t>
      </w:r>
      <w:r w:rsidRPr="0019215B">
        <w:t>指数、台湾证券交易所资本化加权股票指数的预测。</w:t>
      </w:r>
    </w:p>
    <w:p w:rsidR="00DB68FE" w:rsidRPr="0019215B" w:rsidRDefault="00307061" w:rsidP="003553C1">
      <w:pPr>
        <w:pStyle w:val="555-"/>
        <w:ind w:firstLine="480"/>
      </w:pPr>
      <w:r w:rsidRPr="0019215B">
        <w:t>Lawrence Takeuchi</w:t>
      </w:r>
      <w:r w:rsidRPr="0019215B">
        <w:t>和</w:t>
      </w:r>
      <w:r w:rsidRPr="0019215B">
        <w:t>Yu-Ying (Albert) Lee</w:t>
      </w:r>
      <w:r w:rsidRPr="0019215B">
        <w:t>在</w:t>
      </w:r>
      <w:r w:rsidRPr="0019215B">
        <w:t>2013</w:t>
      </w:r>
      <w:r w:rsidRPr="0019215B">
        <w:t>年的论文中</w:t>
      </w:r>
      <w:r w:rsidRPr="0019215B">
        <w:fldChar w:fldCharType="begin"/>
      </w:r>
      <w:r w:rsidR="00E77B0D">
        <w:instrText xml:space="preserve"> ADDIN EN.CITE &lt;EndNote&gt;&lt;Cite&gt;&lt;Author&gt;Takeuchi&lt;/Author&gt;&lt;Year&gt;2013&lt;/Year&gt;&lt;RecNum&gt;21&lt;/RecNum&gt;&lt;DisplayText&gt;&lt;style face="superscript"&gt;[19]&lt;/style&gt;&lt;/DisplayText&gt;&lt;record&gt;&lt;rec-number&gt;21&lt;/rec-number&gt;&lt;foreign-keys&gt;&lt;key app="EN" db-id="dts0vxfegrsaaxe09275ww9j0dv22f2sf90d" timestamp="0"&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rsidRPr="0019215B">
        <w:fldChar w:fldCharType="separate"/>
      </w:r>
      <w:r w:rsidR="00E77B0D" w:rsidRPr="00E77B0D">
        <w:rPr>
          <w:noProof/>
          <w:vertAlign w:val="superscript"/>
        </w:rPr>
        <w:t>[</w:t>
      </w:r>
      <w:hyperlink w:anchor="_ENREF_19" w:tooltip="Takeuchi, 2013 #21" w:history="1">
        <w:r w:rsidR="00E15049" w:rsidRPr="00E77B0D">
          <w:rPr>
            <w:noProof/>
            <w:vertAlign w:val="superscript"/>
          </w:rPr>
          <w:t>19</w:t>
        </w:r>
      </w:hyperlink>
      <w:r w:rsidR="00E77B0D" w:rsidRPr="00E77B0D">
        <w:rPr>
          <w:noProof/>
          <w:vertAlign w:val="superscript"/>
        </w:rPr>
        <w:t>]</w:t>
      </w:r>
      <w:r w:rsidRPr="0019215B">
        <w:fldChar w:fldCharType="end"/>
      </w:r>
      <w:r w:rsidRPr="0019215B">
        <w:t>使用深度学习制作了一个分类器，这个分类器可以提供股票购买策略。使用这个分类器提供的购买策略可以使股票收益达到</w:t>
      </w:r>
      <w:r w:rsidRPr="0019215B">
        <w:t>45.93%</w:t>
      </w:r>
      <w:r w:rsidRPr="0019215B">
        <w:t>。</w:t>
      </w:r>
      <w:r w:rsidR="007C4E82" w:rsidRPr="0019215B">
        <w:t xml:space="preserve">Takashi </w:t>
      </w:r>
      <w:proofErr w:type="spellStart"/>
      <w:r w:rsidR="007C4E82" w:rsidRPr="0019215B">
        <w:t>Huremoto</w:t>
      </w:r>
      <w:proofErr w:type="spellEnd"/>
      <w:r w:rsidR="007C4E82" w:rsidRPr="0019215B">
        <w:t>在</w:t>
      </w:r>
      <w:r w:rsidR="007C4E82" w:rsidRPr="0019215B">
        <w:t>2014</w:t>
      </w:r>
      <w:r w:rsidR="007C4E82" w:rsidRPr="0019215B">
        <w:t>年的论文中</w:t>
      </w:r>
      <w:r w:rsidR="007C4E82" w:rsidRPr="0019215B">
        <w:fldChar w:fldCharType="begin"/>
      </w:r>
      <w:r w:rsidR="00E77B0D">
        <w:instrText xml:space="preserve"> ADDIN EN.CITE &lt;EndNote&gt;&lt;Cite&gt;&lt;Author&gt;Kuremoto&lt;/Author&gt;&lt;Year&gt;2014&lt;/Year&gt;&lt;RecNum&gt;23&lt;/RecNum&gt;&lt;DisplayText&gt;&lt;style face="superscript"&gt;[20]&lt;/style&gt;&lt;/DisplayText&gt;&lt;record&gt;&lt;rec-number&gt;23&lt;/rec-number&gt;&lt;foreign-keys&gt;&lt;key app="EN" db-id="dts0vxfegrsaaxe09275ww9j0dv22f2sf90d" timestamp="0"&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ages&gt;47-56&lt;/pages&gt;&lt;volume&gt;137&lt;/volume&gt;&lt;dates&gt;&lt;year&gt;2014&lt;/year&gt;&lt;/dates&gt;&lt;urls&gt;&lt;/urls&gt;&lt;/record&gt;&lt;/Cite&gt;&lt;/EndNote&gt;</w:instrText>
      </w:r>
      <w:r w:rsidR="007C4E82" w:rsidRPr="0019215B">
        <w:fldChar w:fldCharType="separate"/>
      </w:r>
      <w:r w:rsidR="00E77B0D" w:rsidRPr="00E77B0D">
        <w:rPr>
          <w:noProof/>
          <w:vertAlign w:val="superscript"/>
        </w:rPr>
        <w:t>[</w:t>
      </w:r>
      <w:hyperlink w:anchor="_ENREF_20" w:tooltip="Kuremoto, 2014 #23" w:history="1">
        <w:r w:rsidR="00E15049" w:rsidRPr="00E77B0D">
          <w:rPr>
            <w:noProof/>
            <w:vertAlign w:val="superscript"/>
          </w:rPr>
          <w:t>20</w:t>
        </w:r>
      </w:hyperlink>
      <w:r w:rsidR="00E77B0D" w:rsidRPr="00E77B0D">
        <w:rPr>
          <w:noProof/>
          <w:vertAlign w:val="superscript"/>
        </w:rPr>
        <w:t>]</w:t>
      </w:r>
      <w:r w:rsidR="007C4E82" w:rsidRPr="0019215B">
        <w:fldChar w:fldCharType="end"/>
      </w:r>
      <w:r w:rsidR="007C4E82" w:rsidRPr="0019215B">
        <w:t>再次使用了深度信念网络和限制玻尔兹曼机结合的方法对</w:t>
      </w:r>
      <w:r w:rsidR="00CD7FE4" w:rsidRPr="0019215B">
        <w:t>CATS</w:t>
      </w:r>
      <w:r w:rsidR="00C80B97" w:rsidRPr="0019215B">
        <w:t>基准</w:t>
      </w:r>
      <w:r w:rsidR="007C4E82" w:rsidRPr="0019215B">
        <w:t>时间序列</w:t>
      </w:r>
      <w:r w:rsidR="00CD7FE4" w:rsidRPr="0019215B">
        <w:t>数据</w:t>
      </w:r>
      <w:r w:rsidR="007C4E82" w:rsidRPr="0019215B">
        <w:t>进行了预测，并且加入了粒子群算法</w:t>
      </w:r>
      <w:r w:rsidR="00C80B97" w:rsidRPr="0019215B">
        <w:t>。</w:t>
      </w:r>
    </w:p>
    <w:p w:rsidR="00F046F7" w:rsidRPr="0019215B" w:rsidRDefault="004F4176" w:rsidP="00187447">
      <w:pPr>
        <w:pStyle w:val="555-"/>
        <w:ind w:firstLine="480"/>
      </w:pPr>
      <w:r w:rsidRPr="0019215B">
        <w:t xml:space="preserve">Luca Di </w:t>
      </w:r>
      <w:proofErr w:type="spellStart"/>
      <w:r w:rsidRPr="0019215B">
        <w:t>Persio</w:t>
      </w:r>
      <w:proofErr w:type="spellEnd"/>
      <w:r w:rsidRPr="0019215B">
        <w:t>和</w:t>
      </w:r>
      <w:r w:rsidRPr="0019215B">
        <w:t xml:space="preserve">Oleksandr </w:t>
      </w:r>
      <w:proofErr w:type="spellStart"/>
      <w:r w:rsidRPr="0019215B">
        <w:t>Honchar</w:t>
      </w:r>
      <w:proofErr w:type="spellEnd"/>
      <w:r w:rsidRPr="0019215B">
        <w:t>在</w:t>
      </w:r>
      <w:r w:rsidRPr="0019215B">
        <w:t>2016</w:t>
      </w:r>
      <w:r w:rsidRPr="0019215B">
        <w:t>年的论文中</w:t>
      </w:r>
      <w:r w:rsidR="00F046F7" w:rsidRPr="0019215B">
        <w:fldChar w:fldCharType="begin"/>
      </w:r>
      <w:r w:rsidR="00E77B0D">
        <w:instrText xml:space="preserve"> ADDIN EN.CITE &lt;EndNote&gt;&lt;Cite&gt;&lt;Author&gt;Di Persio&lt;/Author&gt;&lt;Year&gt;2016&lt;/Year&gt;&lt;RecNum&gt;46&lt;/RecNum&gt;&lt;DisplayText&gt;&lt;style face="superscript"&gt;[21]&lt;/style&gt;&lt;/DisplayText&gt;&lt;record&gt;&lt;rec-number&gt;46&lt;/rec-number&gt;&lt;foreign-keys&gt;&lt;key app="EN" db-id="dts0vxfegrsaaxe09275ww9j0dv22f2sf90d" timestamp="0"&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ages&gt;403-413&lt;/pages&gt;&lt;volume&gt;10&lt;/volume&gt;&lt;dates&gt;&lt;year&gt;2016&lt;/year&gt;&lt;/dates&gt;&lt;urls&gt;&lt;/urls&gt;&lt;/record&gt;&lt;/Cite&gt;&lt;/EndNote&gt;</w:instrText>
      </w:r>
      <w:r w:rsidR="00F046F7" w:rsidRPr="0019215B">
        <w:fldChar w:fldCharType="separate"/>
      </w:r>
      <w:r w:rsidR="00E77B0D" w:rsidRPr="00E77B0D">
        <w:rPr>
          <w:noProof/>
          <w:vertAlign w:val="superscript"/>
        </w:rPr>
        <w:t>[</w:t>
      </w:r>
      <w:hyperlink w:anchor="_ENREF_21" w:tooltip="Di Persio, 2016 #46" w:history="1">
        <w:r w:rsidR="00E15049" w:rsidRPr="00E77B0D">
          <w:rPr>
            <w:noProof/>
            <w:vertAlign w:val="superscript"/>
          </w:rPr>
          <w:t>21</w:t>
        </w:r>
      </w:hyperlink>
      <w:r w:rsidR="00E77B0D" w:rsidRPr="00E77B0D">
        <w:rPr>
          <w:noProof/>
          <w:vertAlign w:val="superscript"/>
        </w:rPr>
        <w:t>]</w:t>
      </w:r>
      <w:r w:rsidR="00F046F7" w:rsidRPr="0019215B">
        <w:fldChar w:fldCharType="end"/>
      </w:r>
      <w:r w:rsidR="00F046F7" w:rsidRPr="0019215B">
        <w:t>使用了多层感知器</w:t>
      </w:r>
      <w:r w:rsidR="00F046F7" w:rsidRPr="0019215B">
        <w:lastRenderedPageBreak/>
        <w:t>（</w:t>
      </w:r>
      <w:r w:rsidR="00F046F7" w:rsidRPr="0019215B">
        <w:t>MLP</w:t>
      </w:r>
      <w:r w:rsidR="00F046F7" w:rsidRPr="0019215B">
        <w:t>）、卷积神经网络、长短期记忆网络来预测股票的涨跌。他们把股票市场的预测看成一个分类问题，使用标准普尔指数作为训练和测试的数据。他们的模型可以达到</w:t>
      </w:r>
      <w:r w:rsidR="00F046F7" w:rsidRPr="0019215B">
        <w:t>56.9%</w:t>
      </w:r>
      <w:r w:rsidR="00F046F7" w:rsidRPr="0019215B">
        <w:t>的准确度。</w:t>
      </w:r>
    </w:p>
    <w:p w:rsidR="00187447" w:rsidRPr="0019215B" w:rsidRDefault="00187447" w:rsidP="00187447">
      <w:pPr>
        <w:pStyle w:val="555-"/>
        <w:ind w:firstLine="480"/>
      </w:pPr>
      <w:r w:rsidRPr="0019215B">
        <w:t>Matthew Dixon</w:t>
      </w:r>
      <w:r w:rsidRPr="0019215B">
        <w:t>、</w:t>
      </w:r>
      <w:r w:rsidRPr="0019215B">
        <w:t xml:space="preserve">Diego </w:t>
      </w:r>
      <w:proofErr w:type="spellStart"/>
      <w:r w:rsidRPr="0019215B">
        <w:t>Klabjan</w:t>
      </w:r>
      <w:proofErr w:type="spellEnd"/>
      <w:r w:rsidRPr="0019215B">
        <w:t>和</w:t>
      </w:r>
      <w:proofErr w:type="spellStart"/>
      <w:r w:rsidRPr="0019215B">
        <w:t>Jin</w:t>
      </w:r>
      <w:proofErr w:type="spellEnd"/>
      <w:r w:rsidRPr="0019215B">
        <w:t xml:space="preserve"> </w:t>
      </w:r>
      <w:proofErr w:type="spellStart"/>
      <w:r w:rsidRPr="0019215B">
        <w:t>Hoon</w:t>
      </w:r>
      <w:proofErr w:type="spellEnd"/>
      <w:r w:rsidRPr="0019215B">
        <w:t xml:space="preserve"> Bang</w:t>
      </w:r>
      <w:r w:rsidRPr="0019215B">
        <w:t>在他们</w:t>
      </w:r>
      <w:r w:rsidRPr="0019215B">
        <w:t>201</w:t>
      </w:r>
      <w:r w:rsidR="00C007A0" w:rsidRPr="0019215B">
        <w:t>6</w:t>
      </w:r>
      <w:r w:rsidRPr="0019215B">
        <w:t>年的论文中</w:t>
      </w:r>
      <w:r w:rsidRPr="0019215B">
        <w:fldChar w:fldCharType="begin"/>
      </w:r>
      <w:r w:rsidR="00E77B0D">
        <w:instrText xml:space="preserve"> ADDIN EN.CITE &lt;EndNote&gt;&lt;Cite&gt;&lt;Author&gt;Dixon&lt;/Author&gt;&lt;Year&gt;2016&lt;/Year&gt;&lt;RecNum&gt;47&lt;/RecNum&gt;&lt;DisplayText&gt;&lt;style face="superscript"&gt;[22]&lt;/style&gt;&lt;/DisplayText&gt;&lt;record&gt;&lt;rec-number&gt;47&lt;/rec-number&gt;&lt;foreign-keys&gt;&lt;key app="EN" db-id="dts0vxfegrsaaxe09275ww9j0dv22f2sf90d" timestamp="0"&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ages&gt;1-11&lt;/pages&gt;&lt;number&gt;Preprint&lt;/number&gt;&lt;dates&gt;&lt;year&gt;2016&lt;/year&gt;&lt;/dates&gt;&lt;urls&gt;&lt;/urls&gt;&lt;/record&gt;&lt;/Cite&gt;&lt;/EndNote&gt;</w:instrText>
      </w:r>
      <w:r w:rsidRPr="0019215B">
        <w:fldChar w:fldCharType="separate"/>
      </w:r>
      <w:r w:rsidR="00E77B0D" w:rsidRPr="00E77B0D">
        <w:rPr>
          <w:noProof/>
          <w:vertAlign w:val="superscript"/>
        </w:rPr>
        <w:t>[</w:t>
      </w:r>
      <w:hyperlink w:anchor="_ENREF_22" w:tooltip="Dixon, 2016 #47" w:history="1">
        <w:r w:rsidR="00E15049" w:rsidRPr="00E77B0D">
          <w:rPr>
            <w:noProof/>
            <w:vertAlign w:val="superscript"/>
          </w:rPr>
          <w:t>22</w:t>
        </w:r>
      </w:hyperlink>
      <w:r w:rsidR="00E77B0D" w:rsidRPr="00E77B0D">
        <w:rPr>
          <w:noProof/>
          <w:vertAlign w:val="superscript"/>
        </w:rPr>
        <w:t>]</w:t>
      </w:r>
      <w:r w:rsidRPr="0019215B">
        <w:fldChar w:fldCharType="end"/>
      </w:r>
      <w:r w:rsidRPr="0019215B">
        <w:t>使用了一个深度神经网络并配合</w:t>
      </w:r>
      <w:r w:rsidRPr="0019215B">
        <w:t>SGD</w:t>
      </w:r>
      <w:r w:rsidRPr="0019215B">
        <w:t>算法实现了对于金融数据的预测，他们的优势点是预测速度更快。</w:t>
      </w:r>
    </w:p>
    <w:p w:rsidR="00C007A0" w:rsidRPr="0019215B" w:rsidRDefault="00C007A0" w:rsidP="00C007A0">
      <w:pPr>
        <w:pStyle w:val="555-"/>
        <w:ind w:firstLine="480"/>
      </w:pPr>
      <w:r w:rsidRPr="0019215B">
        <w:t xml:space="preserve">Jacinta Chan </w:t>
      </w:r>
      <w:proofErr w:type="spellStart"/>
      <w:r w:rsidRPr="0019215B">
        <w:t>Phooi</w:t>
      </w:r>
      <w:proofErr w:type="spellEnd"/>
      <w:r w:rsidRPr="0019215B">
        <w:t xml:space="preserve"> </w:t>
      </w:r>
      <w:proofErr w:type="spellStart"/>
      <w:r w:rsidRPr="0019215B">
        <w:t>M</w:t>
      </w:r>
      <w:proofErr w:type="gramStart"/>
      <w:r w:rsidRPr="0019215B">
        <w:t>’</w:t>
      </w:r>
      <w:proofErr w:type="gramEnd"/>
      <w:r w:rsidRPr="0019215B">
        <w:t>ng</w:t>
      </w:r>
      <w:proofErr w:type="spellEnd"/>
      <w:r w:rsidRPr="0019215B">
        <w:t>和</w:t>
      </w:r>
      <w:proofErr w:type="spellStart"/>
      <w:r w:rsidRPr="0019215B">
        <w:t>Mohammadali</w:t>
      </w:r>
      <w:proofErr w:type="spellEnd"/>
      <w:r w:rsidRPr="0019215B">
        <w:t xml:space="preserve"> </w:t>
      </w:r>
      <w:proofErr w:type="spellStart"/>
      <w:r w:rsidRPr="0019215B">
        <w:t>Mehralizadeh</w:t>
      </w:r>
      <w:proofErr w:type="spellEnd"/>
      <w:r w:rsidRPr="0019215B">
        <w:t>在他们</w:t>
      </w:r>
      <w:r w:rsidRPr="0019215B">
        <w:t>2016</w:t>
      </w:r>
      <w:r w:rsidRPr="0019215B">
        <w:t>年的论文中</w:t>
      </w:r>
      <w:r w:rsidRPr="0019215B">
        <w:fldChar w:fldCharType="begin"/>
      </w:r>
      <w:r w:rsidR="00E77B0D">
        <w:instrText xml:space="preserve"> ADDIN EN.CITE &lt;EndNote&gt;&lt;Cite&gt;&lt;Author&gt;M’ng&lt;/Author&gt;&lt;Year&gt;2016&lt;/Year&gt;&lt;RecNum&gt;50&lt;/RecNum&gt;&lt;DisplayText&gt;&lt;style face="superscript"&gt;[23]&lt;/style&gt;&lt;/DisplayText&gt;&lt;record&gt;&lt;rec-number&gt;50&lt;/rec-number&gt;&lt;foreign-keys&gt;&lt;key app="EN" db-id="dts0vxfegrsaaxe09275ww9j0dv22f2sf90d" timestamp="0"&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ages&gt;e0156338-e0156338&lt;/pages&gt;&lt;volume&gt;11&lt;/volume&gt;&lt;number&gt;6&lt;/number&gt;&lt;dates&gt;&lt;year&gt;2016&lt;/year&gt;&lt;/dates&gt;&lt;urls&gt;&lt;/urls&gt;&lt;/record&gt;&lt;/Cite&gt;&lt;/EndNote&gt;</w:instrText>
      </w:r>
      <w:r w:rsidRPr="0019215B">
        <w:fldChar w:fldCharType="separate"/>
      </w:r>
      <w:r w:rsidR="00E77B0D" w:rsidRPr="00E77B0D">
        <w:rPr>
          <w:noProof/>
          <w:vertAlign w:val="superscript"/>
        </w:rPr>
        <w:t>[</w:t>
      </w:r>
      <w:hyperlink w:anchor="_ENREF_23" w:tooltip="M’ng, 2016 #50" w:history="1">
        <w:r w:rsidR="00E15049" w:rsidRPr="00E77B0D">
          <w:rPr>
            <w:noProof/>
            <w:vertAlign w:val="superscript"/>
          </w:rPr>
          <w:t>23</w:t>
        </w:r>
      </w:hyperlink>
      <w:r w:rsidR="00E77B0D" w:rsidRPr="00E77B0D">
        <w:rPr>
          <w:noProof/>
          <w:vertAlign w:val="superscript"/>
        </w:rPr>
        <w:t>]</w:t>
      </w:r>
      <w:r w:rsidRPr="0019215B">
        <w:fldChar w:fldCharType="end"/>
      </w:r>
      <w:r w:rsidRPr="0019215B">
        <w:t>使用了小波将噪声配合人工神经网络的方法实现了对东亚股指的预测，他们分别预测了香港、日本、韩国</w:t>
      </w:r>
      <w:r w:rsidR="00FF5109" w:rsidRPr="0019215B">
        <w:t>、新加坡的股指。他们对比了小波主成分分析和神经网络结合算法（</w:t>
      </w:r>
      <w:r w:rsidR="00FF5109" w:rsidRPr="0019215B">
        <w:t>WPCA-NN</w:t>
      </w:r>
      <w:r w:rsidR="00FF5109" w:rsidRPr="0019215B">
        <w:t>）、小波和神经网络结合算法（</w:t>
      </w:r>
      <w:r w:rsidR="00FF5109" w:rsidRPr="0019215B">
        <w:t>WNN</w:t>
      </w:r>
      <w:r w:rsidR="00FF5109" w:rsidRPr="0019215B">
        <w:t>）、神经网络算法（</w:t>
      </w:r>
      <w:r w:rsidR="00FF5109" w:rsidRPr="0019215B">
        <w:t>NN</w:t>
      </w:r>
      <w:r w:rsidR="00FF5109" w:rsidRPr="0019215B">
        <w:t>）三种算法得出</w:t>
      </w:r>
      <w:r w:rsidR="00FF5109" w:rsidRPr="0019215B">
        <w:t>WPCA-NN</w:t>
      </w:r>
      <w:r w:rsidR="00FF5109" w:rsidRPr="0019215B">
        <w:t>算法更优的结论。</w:t>
      </w:r>
    </w:p>
    <w:p w:rsidR="000844A1" w:rsidRPr="0019215B" w:rsidRDefault="00B9084A" w:rsidP="000844A1">
      <w:pPr>
        <w:pStyle w:val="555-"/>
        <w:ind w:firstLine="480"/>
      </w:pPr>
      <w:r w:rsidRPr="0019215B">
        <w:t>Wei Ba</w:t>
      </w:r>
      <w:r w:rsidR="000844A1" w:rsidRPr="0019215B">
        <w:t>o</w:t>
      </w:r>
      <w:r w:rsidR="000844A1" w:rsidRPr="0019215B">
        <w:t>、</w:t>
      </w:r>
      <w:r w:rsidR="000844A1" w:rsidRPr="0019215B">
        <w:t>Jun Yue</w:t>
      </w:r>
      <w:r w:rsidR="000844A1" w:rsidRPr="0019215B">
        <w:t>和</w:t>
      </w:r>
      <w:proofErr w:type="spellStart"/>
      <w:r w:rsidR="000844A1" w:rsidRPr="0019215B">
        <w:t>Yulei</w:t>
      </w:r>
      <w:proofErr w:type="spellEnd"/>
      <w:r w:rsidR="000844A1" w:rsidRPr="0019215B">
        <w:t xml:space="preserve"> Rao</w:t>
      </w:r>
      <w:r w:rsidR="000844A1" w:rsidRPr="0019215B">
        <w:t>在他们</w:t>
      </w:r>
      <w:r w:rsidR="000844A1" w:rsidRPr="0019215B">
        <w:t>2017</w:t>
      </w:r>
      <w:r w:rsidR="000844A1" w:rsidRPr="0019215B">
        <w:t>年的论文中</w:t>
      </w:r>
      <w:r w:rsidR="000844A1" w:rsidRPr="0019215B">
        <w:fldChar w:fldCharType="begin"/>
      </w:r>
      <w:r w:rsidR="00E77B0D">
        <w:instrText xml:space="preserve"> ADDIN EN.CITE &lt;EndNote&gt;&lt;Cite&gt;&lt;Author&gt;Bao&lt;/Author&gt;&lt;Year&gt;2017&lt;/Year&gt;&lt;RecNum&gt;58&lt;/RecNum&gt;&lt;DisplayText&gt;&lt;style face="superscript"&gt;[24]&lt;/style&gt;&lt;/DisplayText&gt;&lt;record&gt;&lt;rec-number&gt;58&lt;/rec-number&gt;&lt;foreign-keys&gt;&lt;key app="EN" db-id="dts0vxfegrsaaxe09275ww9j0dv22f2sf90d" timestamp="0"&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ages&gt;e0180944-e0180944&lt;/pages&gt;&lt;volume&gt;12&lt;/volume&gt;&lt;number&gt;7&lt;/number&gt;&lt;dates&gt;&lt;year&gt;2017&lt;/year&gt;&lt;/dates&gt;&lt;urls&gt;&lt;/urls&gt;&lt;/record&gt;&lt;/Cite&gt;&lt;/EndNote&gt;</w:instrText>
      </w:r>
      <w:r w:rsidR="000844A1" w:rsidRPr="0019215B">
        <w:fldChar w:fldCharType="separate"/>
      </w:r>
      <w:r w:rsidR="00E77B0D" w:rsidRPr="00E77B0D">
        <w:rPr>
          <w:noProof/>
          <w:vertAlign w:val="superscript"/>
        </w:rPr>
        <w:t>[</w:t>
      </w:r>
      <w:hyperlink w:anchor="_ENREF_24" w:tooltip="Bao, 2017 #58" w:history="1">
        <w:r w:rsidR="00E15049" w:rsidRPr="00E77B0D">
          <w:rPr>
            <w:noProof/>
            <w:vertAlign w:val="superscript"/>
          </w:rPr>
          <w:t>24</w:t>
        </w:r>
      </w:hyperlink>
      <w:r w:rsidR="00E77B0D" w:rsidRPr="00E77B0D">
        <w:rPr>
          <w:noProof/>
          <w:vertAlign w:val="superscript"/>
        </w:rPr>
        <w:t>]</w:t>
      </w:r>
      <w:r w:rsidR="000844A1" w:rsidRPr="0019215B">
        <w:fldChar w:fldCharType="end"/>
      </w:r>
      <w:r w:rsidR="000844A1" w:rsidRPr="0019215B">
        <w:t>提出了一个使用小波变换来对股票数据降噪声，使用</w:t>
      </w:r>
      <w:proofErr w:type="gramStart"/>
      <w:r w:rsidR="000844A1" w:rsidRPr="0019215B">
        <w:t>栈</w:t>
      </w:r>
      <w:proofErr w:type="gramEnd"/>
      <w:r w:rsidR="000844A1" w:rsidRPr="0019215B">
        <w:t>式自编码器处理股票数据，最后用长短期记忆网络进行股价预测的模型，他们预测的是六个股票市场股指的收盘价。通过他们的模型，一年的收益低于</w:t>
      </w:r>
      <w:r w:rsidR="000844A1" w:rsidRPr="0019215B">
        <w:t>40%</w:t>
      </w:r>
      <w:r w:rsidR="000844A1" w:rsidRPr="0019215B">
        <w:t>。</w:t>
      </w:r>
    </w:p>
    <w:p w:rsidR="000844A1" w:rsidRPr="0019215B" w:rsidRDefault="00FB4F0F" w:rsidP="000844A1">
      <w:pPr>
        <w:pStyle w:val="555-"/>
        <w:ind w:firstLine="480"/>
      </w:pPr>
      <w:r w:rsidRPr="0019215B">
        <w:t>Hao Chen</w:t>
      </w:r>
      <w:r w:rsidRPr="0019215B">
        <w:t>、</w:t>
      </w:r>
      <w:r w:rsidRPr="0019215B">
        <w:t>Keli Xiao</w:t>
      </w:r>
      <w:r w:rsidRPr="0019215B">
        <w:t>、</w:t>
      </w:r>
      <w:proofErr w:type="spellStart"/>
      <w:r w:rsidRPr="0019215B">
        <w:t>Jinwen</w:t>
      </w:r>
      <w:proofErr w:type="spellEnd"/>
      <w:r w:rsidRPr="0019215B">
        <w:t xml:space="preserve"> Sun</w:t>
      </w:r>
      <w:r w:rsidRPr="0019215B">
        <w:t>和</w:t>
      </w:r>
      <w:r w:rsidRPr="0019215B">
        <w:t>Song Wu</w:t>
      </w:r>
      <w:r w:rsidRPr="0019215B">
        <w:t>在</w:t>
      </w:r>
      <w:r w:rsidRPr="0019215B">
        <w:t>2017</w:t>
      </w:r>
      <w:r w:rsidRPr="0019215B">
        <w:t>年的论文中</w:t>
      </w:r>
      <w:r w:rsidRPr="0019215B">
        <w:fldChar w:fldCharType="begin"/>
      </w:r>
      <w:r w:rsidR="00E77B0D">
        <w:instrText xml:space="preserve"> ADDIN EN.CITE &lt;EndNote&gt;&lt;Cite&gt;&lt;Author&gt;Chen&lt;/Author&gt;&lt;Year&gt;2017&lt;/Year&gt;&lt;RecNum&gt;61&lt;/RecNum&gt;&lt;DisplayText&gt;&lt;style face="superscript"&gt;[25]&lt;/style&gt;&lt;/DisplayText&gt;&lt;record&gt;&lt;rec-number&gt;61&lt;/rec-number&gt;&lt;foreign-keys&gt;&lt;key app="EN" db-id="dts0vxfegrsaaxe09275ww9j0dv22f2sf90d" timestamp="0"&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ages&gt;11-11&lt;/pages&gt;&lt;volume&gt;7&lt;/volume&gt;&lt;number&gt;4&lt;/number&gt;&lt;dates&gt;&lt;year&gt;2017&lt;/year&gt;&lt;/dates&gt;&lt;urls&gt;&lt;/urls&gt;&lt;/record&gt;&lt;/Cite&gt;&lt;/EndNote&gt;</w:instrText>
      </w:r>
      <w:r w:rsidRPr="0019215B">
        <w:fldChar w:fldCharType="separate"/>
      </w:r>
      <w:r w:rsidR="00E77B0D" w:rsidRPr="00E77B0D">
        <w:rPr>
          <w:noProof/>
          <w:vertAlign w:val="superscript"/>
        </w:rPr>
        <w:t>[</w:t>
      </w:r>
      <w:hyperlink w:anchor="_ENREF_25" w:tooltip="Chen, 2017 #61" w:history="1">
        <w:r w:rsidR="00E15049" w:rsidRPr="00E77B0D">
          <w:rPr>
            <w:noProof/>
            <w:vertAlign w:val="superscript"/>
          </w:rPr>
          <w:t>25</w:t>
        </w:r>
      </w:hyperlink>
      <w:r w:rsidR="00E77B0D" w:rsidRPr="00E77B0D">
        <w:rPr>
          <w:noProof/>
          <w:vertAlign w:val="superscript"/>
        </w:rPr>
        <w:t>]</w:t>
      </w:r>
      <w:r w:rsidRPr="0019215B">
        <w:fldChar w:fldCharType="end"/>
      </w:r>
      <w:r w:rsidRPr="0019215B">
        <w:t>提出了一个双层神经网络模型对</w:t>
      </w:r>
      <w:r w:rsidRPr="0019215B">
        <w:t>100</w:t>
      </w:r>
      <w:r w:rsidRPr="0019215B">
        <w:t>支标准普尔</w:t>
      </w:r>
      <w:r w:rsidR="00AF5E88" w:rsidRPr="0019215B">
        <w:t>指数中的股票进行预测</w:t>
      </w:r>
      <w:r w:rsidR="00622220" w:rsidRPr="0019215B">
        <w:t>。他们对比了算法对于信息、健康、工具、金融、消费、能源、材料、通信几个领域的效果。</w:t>
      </w:r>
    </w:p>
    <w:p w:rsidR="00FF5109" w:rsidRPr="0019215B" w:rsidRDefault="00656E43" w:rsidP="00C007A0">
      <w:pPr>
        <w:pStyle w:val="555-"/>
        <w:ind w:firstLine="480"/>
      </w:pPr>
      <w:proofErr w:type="spellStart"/>
      <w:r w:rsidRPr="0019215B">
        <w:t>Yanhui</w:t>
      </w:r>
      <w:proofErr w:type="spellEnd"/>
      <w:r w:rsidRPr="0019215B">
        <w:t xml:space="preserve"> Chen</w:t>
      </w:r>
      <w:r w:rsidRPr="0019215B">
        <w:t>、</w:t>
      </w:r>
      <w:proofErr w:type="spellStart"/>
      <w:r w:rsidRPr="0019215B">
        <w:t>Kaijian</w:t>
      </w:r>
      <w:proofErr w:type="spellEnd"/>
      <w:r w:rsidRPr="0019215B">
        <w:t xml:space="preserve"> He</w:t>
      </w:r>
      <w:r w:rsidRPr="0019215B">
        <w:t>、</w:t>
      </w:r>
      <w:r w:rsidRPr="0019215B">
        <w:t>Geoffrey K.F. Tso</w:t>
      </w:r>
      <w:r w:rsidRPr="0019215B">
        <w:t>在</w:t>
      </w:r>
      <w:r w:rsidRPr="0019215B">
        <w:t>2017</w:t>
      </w:r>
      <w:r w:rsidRPr="0019215B">
        <w:t>年的论文中</w:t>
      </w:r>
      <w:r w:rsidRPr="0019215B">
        <w:fldChar w:fldCharType="begin"/>
      </w:r>
      <w:r w:rsidR="00E77B0D">
        <w:instrText xml:space="preserve"> ADDIN EN.CITE &lt;EndNote&gt;&lt;Cite&gt;&lt;Author&gt;Chen&lt;/Author&gt;&lt;Year&gt;2017&lt;/Year&gt;&lt;RecNum&gt;62&lt;/RecNum&gt;&lt;DisplayText&gt;&lt;style face="superscript"&gt;[26]&lt;/style&gt;&lt;/DisplayText&gt;&lt;record&gt;&lt;rec-number&gt;62&lt;/rec-number&gt;&lt;foreign-keys&gt;&lt;key app="EN" db-id="dts0vxfegrsaaxe09275ww9j0dv22f2sf90d" timestamp="0"&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ages&gt;300-307&lt;/pages&gt;&lt;volume&gt;122&lt;/volume&gt;&lt;dates&gt;&lt;year&gt;2017&lt;/year&gt;&lt;/dates&gt;&lt;urls&gt;&lt;/urls&gt;&lt;/record&gt;&lt;/Cite&gt;&lt;/EndNote&gt;</w:instrText>
      </w:r>
      <w:r w:rsidRPr="0019215B">
        <w:fldChar w:fldCharType="separate"/>
      </w:r>
      <w:r w:rsidR="00E77B0D" w:rsidRPr="00E77B0D">
        <w:rPr>
          <w:noProof/>
          <w:vertAlign w:val="superscript"/>
        </w:rPr>
        <w:t>[</w:t>
      </w:r>
      <w:hyperlink w:anchor="_ENREF_26" w:tooltip="Chen, 2017 #62" w:history="1">
        <w:r w:rsidR="00E15049" w:rsidRPr="00E77B0D">
          <w:rPr>
            <w:noProof/>
            <w:vertAlign w:val="superscript"/>
          </w:rPr>
          <w:t>26</w:t>
        </w:r>
      </w:hyperlink>
      <w:r w:rsidR="00E77B0D" w:rsidRPr="00E77B0D">
        <w:rPr>
          <w:noProof/>
          <w:vertAlign w:val="superscript"/>
        </w:rPr>
        <w:t>]</w:t>
      </w:r>
      <w:r w:rsidRPr="0019215B">
        <w:fldChar w:fldCharType="end"/>
      </w:r>
      <w:r w:rsidRPr="0019215B">
        <w:t>使用了深度信念网络和长短期记忆网络对石油价格的涨跌进行了预测。</w:t>
      </w:r>
    </w:p>
    <w:p w:rsidR="001F1EFA" w:rsidRPr="0019215B" w:rsidRDefault="001F1EFA" w:rsidP="00C007A0">
      <w:pPr>
        <w:pStyle w:val="555-"/>
        <w:ind w:firstLine="480"/>
      </w:pPr>
      <w:r w:rsidRPr="0019215B">
        <w:t>Thomas Fischer</w:t>
      </w:r>
      <w:r w:rsidRPr="0019215B">
        <w:t>和</w:t>
      </w:r>
      <w:r w:rsidRPr="0019215B">
        <w:t>Christopher Krauss</w:t>
      </w:r>
      <w:r w:rsidRPr="0019215B">
        <w:t>在他们</w:t>
      </w:r>
      <w:r w:rsidRPr="0019215B">
        <w:t>2018</w:t>
      </w:r>
      <w:r w:rsidRPr="0019215B">
        <w:t>年的论文中也使用了长短期记忆网络对金融市场进行预测</w:t>
      </w:r>
      <w:r w:rsidR="001B2976" w:rsidRPr="0019215B">
        <w:t>。在他们的研究中，使用了一个逻辑回归分类器，使用</w:t>
      </w:r>
      <w:r w:rsidR="001B2976" w:rsidRPr="0019215B">
        <w:t>LSTM</w:t>
      </w:r>
      <w:r w:rsidR="001B2976" w:rsidRPr="0019215B">
        <w:t>算法，年收益率可以达到</w:t>
      </w:r>
      <w:r w:rsidR="001B2976" w:rsidRPr="0019215B">
        <w:t>43%</w:t>
      </w:r>
      <w:r w:rsidR="001B2976" w:rsidRPr="0019215B">
        <w:t>左右。</w:t>
      </w:r>
    </w:p>
    <w:p w:rsidR="00E32E44" w:rsidRPr="0019215B" w:rsidRDefault="004114DC" w:rsidP="000844A1">
      <w:pPr>
        <w:pStyle w:val="555-"/>
        <w:ind w:firstLine="480"/>
      </w:pPr>
      <w:proofErr w:type="spellStart"/>
      <w:r w:rsidRPr="0019215B">
        <w:t>Hongju</w:t>
      </w:r>
      <w:proofErr w:type="spellEnd"/>
      <w:r w:rsidRPr="0019215B">
        <w:t xml:space="preserve"> Yan</w:t>
      </w:r>
      <w:r w:rsidRPr="0019215B">
        <w:t>和</w:t>
      </w:r>
      <w:proofErr w:type="spellStart"/>
      <w:r w:rsidRPr="0019215B">
        <w:t>Hongbing</w:t>
      </w:r>
      <w:proofErr w:type="spellEnd"/>
      <w:r w:rsidRPr="0019215B">
        <w:t xml:space="preserve"> Ouyang</w:t>
      </w:r>
      <w:r w:rsidRPr="0019215B">
        <w:t>在</w:t>
      </w:r>
      <w:r w:rsidRPr="0019215B">
        <w:t>2018</w:t>
      </w:r>
      <w:r w:rsidRPr="0019215B">
        <w:t>年的</w:t>
      </w:r>
      <w:r w:rsidR="0001149A" w:rsidRPr="0019215B">
        <w:t>论文中</w:t>
      </w:r>
      <w:r w:rsidR="0001149A" w:rsidRPr="0019215B">
        <w:fldChar w:fldCharType="begin"/>
      </w:r>
      <w:r w:rsidR="00E77B0D">
        <w:instrText xml:space="preserve"> ADDIN EN.CITE &lt;EndNote&gt;&lt;Cite&gt;&lt;Author&gt;Yan&lt;/Author&gt;&lt;Year&gt;2018&lt;/Year&gt;&lt;RecNum&gt;102&lt;/RecNum&gt;&lt;DisplayText&gt;&lt;style face="superscript"&gt;[27]&lt;/style&gt;&lt;/DisplayText&gt;&lt;record&gt;&lt;rec-number&gt;102&lt;/rec-number&gt;&lt;foreign-keys&gt;&lt;key app="EN" db-id="dts0vxfegrsaaxe09275ww9j0dv22f2sf90d" timestamp="0"&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ages&gt;683-700&lt;/pages&gt;&lt;volume&gt;102&lt;/volume&gt;&lt;number&gt;2&lt;/number&gt;&lt;dates&gt;&lt;year&gt;2018&lt;/year&gt;&lt;/dates&gt;&lt;urls&gt;&lt;/urls&gt;&lt;/record&gt;&lt;/Cite&gt;&lt;/EndNote&gt;</w:instrText>
      </w:r>
      <w:r w:rsidR="0001149A" w:rsidRPr="0019215B">
        <w:fldChar w:fldCharType="separate"/>
      </w:r>
      <w:r w:rsidR="00E77B0D" w:rsidRPr="00E77B0D">
        <w:rPr>
          <w:noProof/>
          <w:vertAlign w:val="superscript"/>
        </w:rPr>
        <w:t>[</w:t>
      </w:r>
      <w:hyperlink w:anchor="_ENREF_27" w:tooltip="Yan, 2018 #102" w:history="1">
        <w:r w:rsidR="00E15049" w:rsidRPr="00E77B0D">
          <w:rPr>
            <w:noProof/>
            <w:vertAlign w:val="superscript"/>
          </w:rPr>
          <w:t>27</w:t>
        </w:r>
      </w:hyperlink>
      <w:r w:rsidR="00E77B0D" w:rsidRPr="00E77B0D">
        <w:rPr>
          <w:noProof/>
          <w:vertAlign w:val="superscript"/>
        </w:rPr>
        <w:t>]</w:t>
      </w:r>
      <w:r w:rsidR="0001149A" w:rsidRPr="0019215B">
        <w:fldChar w:fldCharType="end"/>
      </w:r>
      <w:r w:rsidR="0001149A" w:rsidRPr="0019215B">
        <w:t>同样使用了小波分析和长短期记忆网络结合的方法对金融时间序列数据进行预测。他们使用数据的是上证指数。他们对比了</w:t>
      </w:r>
      <w:r w:rsidR="0001149A" w:rsidRPr="0019215B">
        <w:t>LSTM</w:t>
      </w:r>
      <w:r w:rsidR="0001149A" w:rsidRPr="0019215B">
        <w:t>、</w:t>
      </w:r>
      <w:r w:rsidR="0001149A" w:rsidRPr="0019215B">
        <w:t>MLP</w:t>
      </w:r>
      <w:r w:rsidR="0001149A" w:rsidRPr="0019215B">
        <w:t>、</w:t>
      </w:r>
      <w:r w:rsidR="0001149A" w:rsidRPr="0019215B">
        <w:t>SVM</w:t>
      </w:r>
      <w:r w:rsidR="0001149A" w:rsidRPr="0019215B">
        <w:t>、</w:t>
      </w:r>
      <w:r w:rsidR="0001149A" w:rsidRPr="0019215B">
        <w:t>KNN</w:t>
      </w:r>
      <w:r w:rsidR="0001149A" w:rsidRPr="0019215B">
        <w:t>几个算法求得的</w:t>
      </w:r>
      <w:r w:rsidR="0001149A" w:rsidRPr="0019215B">
        <w:t>Theil</w:t>
      </w:r>
      <w:r w:rsidR="0001149A" w:rsidRPr="0019215B">
        <w:t>值和</w:t>
      </w:r>
      <w:r w:rsidR="0001149A" w:rsidRPr="0019215B">
        <w:t>MAPE</w:t>
      </w:r>
      <w:r w:rsidR="0001149A" w:rsidRPr="0019215B">
        <w:t>值。</w:t>
      </w:r>
    </w:p>
    <w:p w:rsidR="003C3230" w:rsidRPr="0019215B" w:rsidRDefault="003C3230" w:rsidP="000844A1">
      <w:pPr>
        <w:pStyle w:val="555-"/>
        <w:ind w:firstLine="480"/>
      </w:pPr>
      <w:proofErr w:type="spellStart"/>
      <w:r w:rsidRPr="0019215B">
        <w:t>Xiongwen</w:t>
      </w:r>
      <w:proofErr w:type="spellEnd"/>
      <w:r w:rsidRPr="0019215B">
        <w:t xml:space="preserve"> Pang</w:t>
      </w:r>
      <w:r w:rsidRPr="0019215B">
        <w:t>和</w:t>
      </w:r>
      <w:proofErr w:type="spellStart"/>
      <w:r w:rsidRPr="0019215B">
        <w:t>Yanqiang</w:t>
      </w:r>
      <w:proofErr w:type="spellEnd"/>
      <w:r w:rsidRPr="0019215B">
        <w:t xml:space="preserve"> Zhou</w:t>
      </w:r>
      <w:r w:rsidRPr="0019215B">
        <w:t>等人在</w:t>
      </w:r>
      <w:r w:rsidRPr="0019215B">
        <w:t>2018</w:t>
      </w:r>
      <w:r w:rsidRPr="0019215B">
        <w:t>年的论文中</w:t>
      </w:r>
      <w:r w:rsidRPr="0019215B">
        <w:fldChar w:fldCharType="begin"/>
      </w:r>
      <w:r w:rsidR="00E77B0D">
        <w:instrText xml:space="preserve"> ADDIN EN.CITE &lt;EndNote&gt;&lt;Cite&gt;&lt;Author&gt;Pang&lt;/Author&gt;&lt;Year&gt;2018&lt;/Year&gt;&lt;RecNum&gt;100&lt;/RecNum&gt;&lt;DisplayText&gt;&lt;style face="superscript"&gt;[28]&lt;/style&gt;&lt;/DisplayText&gt;&lt;record&gt;&lt;rec-number&gt;100&lt;/rec-number&gt;&lt;foreign-keys&gt;&lt;key app="EN" db-id="dts0vxfegrsaaxe09275ww9j0dv22f2sf90d" timestamp="0"&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ages&gt;1-21&lt;/pages&gt;&lt;keywords&gt;&lt;keyword&gt;rank3&lt;/keyword&gt;&lt;/keywords&gt;&lt;dates&gt;&lt;year&gt;2018&lt;/year&gt;&lt;/dates&gt;&lt;urls&gt;&lt;/urls&gt;&lt;/record&gt;&lt;/Cite&gt;&lt;/EndNote&gt;</w:instrText>
      </w:r>
      <w:r w:rsidRPr="0019215B">
        <w:fldChar w:fldCharType="separate"/>
      </w:r>
      <w:r w:rsidR="00E77B0D" w:rsidRPr="00E77B0D">
        <w:rPr>
          <w:noProof/>
          <w:vertAlign w:val="superscript"/>
        </w:rPr>
        <w:t>[</w:t>
      </w:r>
      <w:hyperlink w:anchor="_ENREF_28" w:tooltip="Pang, 2018 #100" w:history="1">
        <w:r w:rsidR="00E15049" w:rsidRPr="00E77B0D">
          <w:rPr>
            <w:noProof/>
            <w:vertAlign w:val="superscript"/>
          </w:rPr>
          <w:t>28</w:t>
        </w:r>
      </w:hyperlink>
      <w:r w:rsidR="00E77B0D" w:rsidRPr="00E77B0D">
        <w:rPr>
          <w:noProof/>
          <w:vertAlign w:val="superscript"/>
        </w:rPr>
        <w:t>]</w:t>
      </w:r>
      <w:r w:rsidRPr="0019215B">
        <w:fldChar w:fldCharType="end"/>
      </w:r>
      <w:r w:rsidRPr="0019215B">
        <w:t>使用了一个新的方法。他们分别使用嵌入层结合长短期记忆网络</w:t>
      </w:r>
      <w:r w:rsidR="00DF261C" w:rsidRPr="0019215B">
        <w:t>和自编码器结合长短期记忆网络的方法，它们的准确率分别达到了</w:t>
      </w:r>
      <w:r w:rsidR="00DF261C" w:rsidRPr="0019215B">
        <w:t>57.2%</w:t>
      </w:r>
      <w:r w:rsidR="00DF261C" w:rsidRPr="0019215B">
        <w:t>和</w:t>
      </w:r>
      <w:r w:rsidR="00DF261C" w:rsidRPr="0019215B">
        <w:t>52.5%</w:t>
      </w:r>
      <w:r w:rsidR="00DF261C" w:rsidRPr="0019215B">
        <w:t>。</w:t>
      </w:r>
    </w:p>
    <w:p w:rsidR="00A978AC" w:rsidRPr="0019215B" w:rsidRDefault="00A978AC" w:rsidP="00A978AC">
      <w:pPr>
        <w:pStyle w:val="2-2"/>
      </w:pPr>
      <w:bookmarkStart w:id="33" w:name="_Toc8970883"/>
      <w:r w:rsidRPr="0019215B">
        <w:t xml:space="preserve">1.3 </w:t>
      </w:r>
      <w:r w:rsidRPr="0019215B">
        <w:t>主要</w:t>
      </w:r>
      <w:r w:rsidR="00DF261C" w:rsidRPr="0019215B">
        <w:t>研究</w:t>
      </w:r>
      <w:r w:rsidRPr="0019215B">
        <w:t>内容</w:t>
      </w:r>
      <w:bookmarkEnd w:id="33"/>
    </w:p>
    <w:p w:rsidR="00CE7DD0" w:rsidRPr="0019215B" w:rsidRDefault="00DF261C" w:rsidP="00064BD0">
      <w:pPr>
        <w:pStyle w:val="555-"/>
        <w:ind w:firstLine="480"/>
      </w:pPr>
      <w:r w:rsidRPr="0019215B">
        <w:t>通过了解国外研究现状，我们发现大部分的研究和文献中，均涉及或使用了</w:t>
      </w:r>
      <w:r w:rsidRPr="0019215B">
        <w:lastRenderedPageBreak/>
        <w:t>LSTM</w:t>
      </w:r>
      <w:r w:rsidRPr="0019215B">
        <w:t>的方法，所以在本文中同样以当前备受关注的深度学习算法为基础，深入研究</w:t>
      </w:r>
      <w:r w:rsidRPr="0019215B">
        <w:t>L</w:t>
      </w:r>
      <w:r w:rsidRPr="0019215B">
        <w:rPr>
          <w:color w:val="auto"/>
        </w:rPr>
        <w:t>STM</w:t>
      </w:r>
      <w:r w:rsidRPr="0019215B">
        <w:rPr>
          <w:color w:val="auto"/>
        </w:rPr>
        <w:t>对股票市场的研究效果如何。而且大部分文献中都分析了标准普尔指数和纳斯达克指数，所以本文决定分析国内的</w:t>
      </w:r>
      <w:r w:rsidR="00064BD0" w:rsidRPr="0019215B">
        <w:rPr>
          <w:color w:val="auto"/>
        </w:rPr>
        <w:t>上证指数、深证成指和一些个股。</w:t>
      </w:r>
      <w:r w:rsidR="00CE7DD0" w:rsidRPr="0019215B">
        <w:rPr>
          <w:color w:val="auto"/>
        </w:rPr>
        <w:t>分别考察输入数据的</w:t>
      </w:r>
      <w:r w:rsidR="00064BD0" w:rsidRPr="0019215B">
        <w:rPr>
          <w:color w:val="auto"/>
        </w:rPr>
        <w:t>长度</w:t>
      </w:r>
      <w:r w:rsidR="00CE7DD0" w:rsidRPr="0019215B">
        <w:rPr>
          <w:color w:val="auto"/>
        </w:rPr>
        <w:t>、</w:t>
      </w:r>
      <w:r w:rsidR="00064BD0" w:rsidRPr="0019215B">
        <w:rPr>
          <w:color w:val="auto"/>
        </w:rPr>
        <w:t>训练次数</w:t>
      </w:r>
      <w:r w:rsidR="00CE7DD0" w:rsidRPr="0019215B">
        <w:rPr>
          <w:color w:val="auto"/>
        </w:rPr>
        <w:t>对算法预测精确度的影响。通过改变参数，提升算法的精确度。</w:t>
      </w:r>
    </w:p>
    <w:p w:rsidR="00CE7DD0" w:rsidRPr="0019215B" w:rsidRDefault="00CE7DD0" w:rsidP="00CE7DD0">
      <w:pPr>
        <w:pStyle w:val="2-2"/>
      </w:pPr>
      <w:bookmarkStart w:id="34" w:name="_Toc8970884"/>
      <w:r w:rsidRPr="0019215B">
        <w:t xml:space="preserve">1.4 </w:t>
      </w:r>
      <w:r w:rsidR="00064BD0" w:rsidRPr="0019215B">
        <w:t>文章</w:t>
      </w:r>
      <w:r w:rsidRPr="0019215B">
        <w:t>结构</w:t>
      </w:r>
      <w:bookmarkEnd w:id="34"/>
    </w:p>
    <w:p w:rsidR="00064BD0" w:rsidRPr="0019215B" w:rsidRDefault="00064BD0" w:rsidP="00064BD0">
      <w:pPr>
        <w:pStyle w:val="555-"/>
        <w:ind w:firstLine="480"/>
        <w:rPr>
          <w:color w:val="auto"/>
        </w:rPr>
      </w:pPr>
      <w:r w:rsidRPr="0019215B">
        <w:rPr>
          <w:color w:val="auto"/>
        </w:rPr>
        <w:t>本文分为</w:t>
      </w:r>
      <w:r w:rsidRPr="0019215B">
        <w:rPr>
          <w:color w:val="auto"/>
        </w:rPr>
        <w:t>6</w:t>
      </w:r>
      <w:r w:rsidRPr="0019215B">
        <w:rPr>
          <w:color w:val="auto"/>
        </w:rPr>
        <w:t>个章节，具体结构和章节主要内容如下：</w:t>
      </w:r>
    </w:p>
    <w:p w:rsidR="00064BD0" w:rsidRPr="0019215B" w:rsidRDefault="00064BD0" w:rsidP="00064BD0">
      <w:pPr>
        <w:pStyle w:val="555-"/>
        <w:ind w:firstLine="480"/>
        <w:rPr>
          <w:color w:val="auto"/>
        </w:rPr>
      </w:pPr>
      <w:r w:rsidRPr="0019215B">
        <w:rPr>
          <w:color w:val="auto"/>
        </w:rPr>
        <w:t>第一章为绪论，主要阐述股票时间序列分析以及深度学习领域的研究现状、背景和意义以及文章的主要内容。</w:t>
      </w:r>
    </w:p>
    <w:p w:rsidR="00275E62" w:rsidRPr="0019215B" w:rsidRDefault="00CE7DD0" w:rsidP="00064BD0">
      <w:pPr>
        <w:pStyle w:val="555-"/>
        <w:ind w:firstLine="480"/>
        <w:rPr>
          <w:color w:val="auto"/>
        </w:rPr>
      </w:pPr>
      <w:r w:rsidRPr="0019215B">
        <w:t>第二章为深度学习理论基础，主要内容是细致阐述</w:t>
      </w:r>
      <w:r w:rsidR="00E756FF" w:rsidRPr="0019215B">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sidRPr="0019215B">
        <w:t>第三章为模型构建，主要介绍本文采用的适用于对股票市场时间序列分析研究的深度学习模型</w:t>
      </w:r>
      <w:r w:rsidR="000A50F2" w:rsidRPr="0019215B">
        <w:t>，</w:t>
      </w:r>
      <w:r w:rsidRPr="0019215B">
        <w:t>通过</w:t>
      </w:r>
      <w:proofErr w:type="spellStart"/>
      <w:r w:rsidRPr="0019215B">
        <w:t>PyTorch</w:t>
      </w:r>
      <w:proofErr w:type="spellEnd"/>
      <w:r w:rsidRPr="0019215B">
        <w:t>神经网络框架</w:t>
      </w:r>
      <w:r w:rsidR="00E756FF" w:rsidRPr="0019215B">
        <w:t>、</w:t>
      </w:r>
      <w:r w:rsidR="00E756FF" w:rsidRPr="0019215B">
        <w:t>Pandas</w:t>
      </w:r>
      <w:r w:rsidR="0011142D" w:rsidRPr="0019215B">
        <w:t>时间序列分析模块、</w:t>
      </w:r>
      <w:r w:rsidR="0011142D" w:rsidRPr="0019215B">
        <w:t>Matplotlib</w:t>
      </w:r>
      <w:r w:rsidR="0011142D" w:rsidRPr="0019215B">
        <w:t>图表绘制模块、</w:t>
      </w:r>
      <w:proofErr w:type="spellStart"/>
      <w:r w:rsidR="0011142D" w:rsidRPr="0019215B">
        <w:t>Numpy</w:t>
      </w:r>
      <w:proofErr w:type="spellEnd"/>
      <w:r w:rsidR="0011142D" w:rsidRPr="0019215B">
        <w:t>科学计算模块等</w:t>
      </w:r>
      <w:r w:rsidRPr="0019215B">
        <w:t>构建模型。</w:t>
      </w:r>
    </w:p>
    <w:p w:rsidR="003C1C7F" w:rsidRDefault="001C00D8" w:rsidP="003C1C7F">
      <w:pPr>
        <w:pStyle w:val="555-"/>
        <w:ind w:firstLine="480"/>
        <w:rPr>
          <w:color w:val="auto"/>
        </w:rPr>
      </w:pPr>
      <w:r>
        <w:rPr>
          <w:rFonts w:hint="eastAsia"/>
        </w:rPr>
        <w:t>第四章为实验分析，</w:t>
      </w:r>
      <w:r w:rsidR="003C1C7F" w:rsidRPr="0019215B">
        <w:rPr>
          <w:color w:val="auto"/>
        </w:rPr>
        <w:t>分析选取的股票时间序列数据，主要是中国上证指数、大盘股、小盘股、成分股等，以及选取这些数据的原因。展示实验的结果，并对结果进行分析</w:t>
      </w:r>
      <w:r w:rsidR="003C1C7F">
        <w:rPr>
          <w:rFonts w:hint="eastAsia"/>
          <w:color w:val="auto"/>
        </w:rPr>
        <w:t>。</w:t>
      </w:r>
    </w:p>
    <w:p w:rsidR="00A70598" w:rsidRPr="0019215B" w:rsidRDefault="00CE7DD0" w:rsidP="003C1C7F">
      <w:pPr>
        <w:pStyle w:val="555-"/>
        <w:ind w:firstLine="480"/>
        <w:rPr>
          <w:color w:val="auto"/>
        </w:rPr>
      </w:pPr>
      <w:r w:rsidRPr="0019215B">
        <w:rPr>
          <w:color w:val="auto"/>
        </w:rPr>
        <w:t>第</w:t>
      </w:r>
      <w:r w:rsidR="003C1C7F">
        <w:rPr>
          <w:rFonts w:hint="eastAsia"/>
          <w:color w:val="auto"/>
        </w:rPr>
        <w:t>五</w:t>
      </w:r>
      <w:r w:rsidRPr="0019215B">
        <w:rPr>
          <w:color w:val="auto"/>
        </w:rPr>
        <w:t>章为结论，</w:t>
      </w:r>
      <w:r w:rsidR="00B25483" w:rsidRPr="0019215B">
        <w:rPr>
          <w:color w:val="auto"/>
        </w:rPr>
        <w:t>对</w:t>
      </w:r>
      <w:r w:rsidR="00A962C1" w:rsidRPr="0019215B">
        <w:rPr>
          <w:color w:val="auto"/>
        </w:rPr>
        <w:t>整个研究</w:t>
      </w:r>
      <w:r w:rsidR="00064BD0" w:rsidRPr="0019215B">
        <w:rPr>
          <w:color w:val="auto"/>
        </w:rPr>
        <w:t>进行总结，分析本文的不足，以及展望</w:t>
      </w:r>
      <w:r w:rsidR="00B65433">
        <w:rPr>
          <w:rFonts w:hint="eastAsia"/>
          <w:color w:val="auto"/>
        </w:rPr>
        <w:t>未来</w:t>
      </w:r>
      <w:r w:rsidR="00064BD0" w:rsidRPr="0019215B">
        <w:rPr>
          <w:color w:val="auto"/>
        </w:rPr>
        <w:t>的研究内容。</w:t>
      </w:r>
    </w:p>
    <w:p w:rsidR="00365840" w:rsidRPr="0019215B" w:rsidRDefault="00340B56" w:rsidP="00365840">
      <w:pPr>
        <w:pStyle w:val="555-"/>
        <w:ind w:firstLine="480"/>
      </w:pPr>
      <w:r>
        <w:fldChar w:fldCharType="begin"/>
      </w:r>
      <w:r>
        <w:instrText xml:space="preserve"> ADDIN EN.SECTION.REFLIST </w:instrText>
      </w:r>
      <w:r>
        <w:fldChar w:fldCharType="separate"/>
      </w:r>
      <w:r>
        <w:fldChar w:fldCharType="end"/>
      </w:r>
    </w:p>
    <w:p w:rsidR="001F63E0" w:rsidRPr="0019215B" w:rsidRDefault="001F63E0" w:rsidP="001F63E0">
      <w:pPr>
        <w:pStyle w:val="2-2"/>
        <w:sectPr w:rsidR="001F63E0" w:rsidRPr="0019215B" w:rsidSect="00A07E1B">
          <w:headerReference w:type="even" r:id="rId14"/>
          <w:headerReference w:type="default" r:id="rId15"/>
          <w:footerReference w:type="even" r:id="rId16"/>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19215B" w:rsidRDefault="00A07E1B" w:rsidP="00B1155D">
      <w:pPr>
        <w:pStyle w:val="1-1"/>
        <w:rPr>
          <w:rFonts w:ascii="Times New Roman"/>
        </w:rPr>
      </w:pPr>
      <w:bookmarkStart w:id="35" w:name="_Toc164246279"/>
      <w:bookmarkStart w:id="36" w:name="_Toc303864128"/>
      <w:bookmarkStart w:id="37" w:name="_Toc466640256"/>
      <w:bookmarkStart w:id="38" w:name="_Toc466640324"/>
      <w:bookmarkStart w:id="39" w:name="_Toc466640592"/>
      <w:bookmarkStart w:id="40" w:name="_Toc8970885"/>
      <w:r w:rsidRPr="0019215B">
        <w:rPr>
          <w:rFonts w:ascii="Times New Roman"/>
        </w:rPr>
        <w:lastRenderedPageBreak/>
        <w:t>第二章</w:t>
      </w:r>
      <w:r w:rsidRPr="0019215B">
        <w:rPr>
          <w:rFonts w:ascii="Times New Roman"/>
        </w:rPr>
        <w:t xml:space="preserve"> </w:t>
      </w:r>
      <w:bookmarkEnd w:id="35"/>
      <w:bookmarkEnd w:id="36"/>
      <w:r w:rsidR="00E64803" w:rsidRPr="0019215B">
        <w:rPr>
          <w:rFonts w:ascii="Times New Roman"/>
        </w:rPr>
        <w:t>深度学习理论</w:t>
      </w:r>
      <w:r w:rsidRPr="0019215B">
        <w:rPr>
          <w:rFonts w:ascii="Times New Roman"/>
        </w:rPr>
        <w:t>基础</w:t>
      </w:r>
      <w:bookmarkEnd w:id="37"/>
      <w:bookmarkEnd w:id="38"/>
      <w:bookmarkEnd w:id="39"/>
      <w:bookmarkEnd w:id="40"/>
    </w:p>
    <w:p w:rsidR="00E64803" w:rsidRPr="0019215B" w:rsidRDefault="00A07E1B" w:rsidP="00E64803">
      <w:pPr>
        <w:pStyle w:val="2-2"/>
      </w:pPr>
      <w:bookmarkStart w:id="41" w:name="_Toc466640257"/>
      <w:bookmarkStart w:id="42" w:name="_Toc466640325"/>
      <w:bookmarkStart w:id="43" w:name="_Toc466640593"/>
      <w:bookmarkStart w:id="44" w:name="_Toc8970886"/>
      <w:bookmarkStart w:id="45" w:name="_Toc303864131"/>
      <w:r w:rsidRPr="0019215B">
        <w:t xml:space="preserve">2.1 </w:t>
      </w:r>
      <w:bookmarkEnd w:id="41"/>
      <w:bookmarkEnd w:id="42"/>
      <w:bookmarkEnd w:id="43"/>
      <w:r w:rsidR="007D5ABF" w:rsidRPr="0019215B">
        <w:t>人工神经网络</w:t>
      </w:r>
      <w:bookmarkEnd w:id="44"/>
    </w:p>
    <w:p w:rsidR="00364624" w:rsidRPr="0019215B" w:rsidRDefault="00931248" w:rsidP="00D85B34">
      <w:pPr>
        <w:pStyle w:val="555-"/>
        <w:ind w:firstLine="480"/>
        <w:rPr>
          <w:color w:val="auto"/>
        </w:rPr>
      </w:pPr>
      <w:r w:rsidRPr="0019215B">
        <w:rPr>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19215B">
        <w:rPr>
          <w:color w:val="auto"/>
        </w:rPr>
        <w:t>图</w:t>
      </w:r>
      <w:r w:rsidR="001E15DF" w:rsidRPr="0019215B">
        <w:rPr>
          <w:color w:val="auto"/>
        </w:rPr>
        <w:t>2-1</w:t>
      </w:r>
      <w:r w:rsidR="001E15DF" w:rsidRPr="0019215B">
        <w:rPr>
          <w:color w:val="auto"/>
        </w:rPr>
        <w:t>是一个生物神经元。</w:t>
      </w:r>
    </w:p>
    <w:p w:rsidR="001E15DF" w:rsidRPr="0019215B" w:rsidRDefault="001E15DF" w:rsidP="001E15DF">
      <w:pPr>
        <w:pStyle w:val="9-"/>
        <w:rPr>
          <w:noProof/>
        </w:rPr>
      </w:pPr>
      <w:r w:rsidRPr="0019215B">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sidRPr="0019215B">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19215B" w:rsidRDefault="001E15DF" w:rsidP="009347FE">
      <w:pPr>
        <w:pStyle w:val="9-"/>
      </w:pPr>
      <w:r w:rsidRPr="0019215B">
        <w:rPr>
          <w:noProof/>
        </w:rPr>
        <w:t>图</w:t>
      </w:r>
      <w:r w:rsidRPr="0019215B">
        <w:rPr>
          <w:noProof/>
        </w:rPr>
        <w:t>2-1</w:t>
      </w:r>
      <w:r w:rsidR="00106CDE" w:rsidRPr="0019215B">
        <w:rPr>
          <w:noProof/>
        </w:rPr>
        <w:t xml:space="preserve"> </w:t>
      </w:r>
      <w:r w:rsidR="00106CDE" w:rsidRPr="0019215B">
        <w:rPr>
          <w:noProof/>
        </w:rPr>
        <w:t>生物神经元</w:t>
      </w:r>
      <w:r w:rsidR="00AD1630" w:rsidRPr="0019215B">
        <w:rPr>
          <w:noProof/>
        </w:rPr>
        <w:fldChar w:fldCharType="begin"/>
      </w:r>
      <w:r w:rsidR="00E77B0D">
        <w:rPr>
          <w:noProof/>
        </w:rPr>
        <w:instrText xml:space="preserve"> ADDIN EN.CITE &lt;EndNote&gt;&lt;Cite&gt;&lt;RecNum&gt;108&lt;/RecNum&gt;&lt;DisplayText&gt;&lt;style face="superscript"&gt;[29]&lt;/style&gt;&lt;/DisplayText&gt;&lt;record&gt;&lt;rec-number&gt;108&lt;/rec-number&gt;&lt;foreign-keys&gt;&lt;key app="EN" db-id="dts0vxfegrsaaxe09275ww9j0dv22f2sf90d" timestamp="0"&gt;108&lt;/key&gt;&lt;/foreig</w:instrText>
      </w:r>
      <w:r w:rsidR="00E77B0D">
        <w:rPr>
          <w:rFonts w:hint="eastAsia"/>
          <w:noProof/>
        </w:rPr>
        <w:instrText>n-keys&gt;&lt;ref-type name="Web Page"&gt;12&lt;/ref-type&gt;&lt;contributors&gt;&lt;/contributors&gt;&lt;titles&gt;&lt;title&gt;&lt;style face="normal" font="default" charset="134" size="100%"&gt;</w:instrText>
      </w:r>
      <w:r w:rsidR="00E77B0D">
        <w:rPr>
          <w:rFonts w:hint="eastAsia"/>
          <w:noProof/>
        </w:rPr>
        <w:instrText>百度图片</w:instrText>
      </w:r>
      <w:r w:rsidR="00E77B0D">
        <w:rPr>
          <w:rFonts w:hint="eastAsia"/>
          <w:noProof/>
        </w:rPr>
        <w:instrText>-</w:instrText>
      </w:r>
      <w:r w:rsidR="00E77B0D">
        <w:rPr>
          <w:rFonts w:hint="eastAsia"/>
          <w:noProof/>
        </w:rPr>
        <w:instrText>发现多彩世界官网</w:instrText>
      </w:r>
      <w:r w:rsidR="00E77B0D">
        <w:rPr>
          <w:rFonts w:hint="eastAsia"/>
          <w:noProof/>
        </w:rPr>
        <w:instrText>&lt;/style&gt;&lt;/title&gt;&lt;/titles&gt;&lt;dates&gt;&lt;/dates&gt;&lt;urls&gt;&lt;related-urls&gt;&lt;url&gt;https://image.baidu.com/s</w:instrText>
      </w:r>
      <w:r w:rsidR="00E77B0D">
        <w:rPr>
          <w:noProof/>
        </w:rPr>
        <w:instrText>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19215B">
        <w:rPr>
          <w:noProof/>
        </w:rPr>
        <w:fldChar w:fldCharType="separate"/>
      </w:r>
      <w:r w:rsidR="00E77B0D" w:rsidRPr="00E77B0D">
        <w:rPr>
          <w:noProof/>
          <w:vertAlign w:val="superscript"/>
        </w:rPr>
        <w:t>[</w:t>
      </w:r>
      <w:hyperlink w:anchor="_ENREF_29" w:tooltip=",  #108" w:history="1">
        <w:r w:rsidR="00E15049" w:rsidRPr="00E77B0D">
          <w:rPr>
            <w:noProof/>
            <w:vertAlign w:val="superscript"/>
          </w:rPr>
          <w:t>29</w:t>
        </w:r>
      </w:hyperlink>
      <w:r w:rsidR="00E77B0D" w:rsidRPr="00E77B0D">
        <w:rPr>
          <w:noProof/>
          <w:vertAlign w:val="superscript"/>
        </w:rPr>
        <w:t>]</w:t>
      </w:r>
      <w:r w:rsidR="00AD1630" w:rsidRPr="0019215B">
        <w:rPr>
          <w:noProof/>
        </w:rPr>
        <w:fldChar w:fldCharType="end"/>
      </w:r>
      <w:r w:rsidR="009347FE" w:rsidRPr="0019215B">
        <w:rPr>
          <w:noProof/>
        </w:rPr>
        <w:t xml:space="preserve">                        </w:t>
      </w:r>
      <w:r w:rsidR="009347FE" w:rsidRPr="0019215B">
        <w:t>图</w:t>
      </w:r>
      <w:r w:rsidR="009347FE" w:rsidRPr="0019215B">
        <w:t xml:space="preserve">2-2 </w:t>
      </w:r>
      <w:r w:rsidR="009347FE" w:rsidRPr="0019215B">
        <w:t>人工神经元</w:t>
      </w:r>
      <w:r w:rsidR="009347FE" w:rsidRPr="0019215B">
        <w:fldChar w:fldCharType="begin"/>
      </w:r>
      <w:r w:rsidR="00E77B0D">
        <w:instrText xml:space="preserve"> ADDIN EN.CITE &lt;EndNote&gt;&lt;Cite&gt;&lt;RecNum&gt;109&lt;/RecNum&gt;&lt;DisplayText&gt;&lt;style face="superscript"&gt;[30]&lt;/style&gt;&lt;/DisplayText&gt;&lt;record&gt;&lt;rec-number&gt;109&lt;/rec-number&gt;&lt;foreign-keys&gt;&lt;key app="EN" db-id="dts0vxfegrsaaxe09275ww9j0dv22f2sf90d" timestamp="0"&gt;109&lt;/key&gt;&lt;/foreig</w:instrText>
      </w:r>
      <w:r w:rsidR="00E77B0D">
        <w:rPr>
          <w:rFonts w:hint="eastAsia"/>
        </w:rPr>
        <w:instrText>n-keys&gt;&lt;ref-type name="Web Page"&gt;12&lt;/ref-type&gt;&lt;contributors&gt;&lt;/contributors&gt;&lt;titles&gt;&lt;title&gt;&lt;style face="normal" font="default" charset="134" size="100%"&gt;</w:instrText>
      </w:r>
      <w:r w:rsidR="00E77B0D">
        <w:rPr>
          <w:rFonts w:hint="eastAsia"/>
        </w:rPr>
        <w:instrText>计算思维百科</w:instrText>
      </w:r>
      <w:r w:rsidR="00E77B0D">
        <w:rPr>
          <w:rFonts w:hint="eastAsia"/>
        </w:rPr>
        <w:instrText>&lt;/style&gt;&lt;/title&gt;&lt;/titles&gt;&lt;dates&gt;&lt;/dates&gt;&lt;urls&gt;&lt;related-urls&gt;&lt;url&gt;https://wiki.jsswsq.com/index.ph</w:instrText>
      </w:r>
      <w:r w:rsidR="00E77B0D">
        <w:instrText>p?title=Template:%E4%BA%BA%E5%B7%A5%E7%A5%9E%E7%BB%8F%E7%BD%91%E7%BB%9C%E7%9A%84%E5%9F%BA%E6%9C%AC%E7%89%B9%E6%80%A7&lt;/url&gt;&lt;/related-urls&gt;&lt;/urls&gt;&lt;/record&gt;&lt;/Cite&gt;&lt;/EndNote&gt;</w:instrText>
      </w:r>
      <w:r w:rsidR="009347FE" w:rsidRPr="0019215B">
        <w:fldChar w:fldCharType="separate"/>
      </w:r>
      <w:r w:rsidR="00E77B0D" w:rsidRPr="00E77B0D">
        <w:rPr>
          <w:noProof/>
          <w:vertAlign w:val="superscript"/>
        </w:rPr>
        <w:t>[</w:t>
      </w:r>
      <w:hyperlink w:anchor="_ENREF_30" w:tooltip=",  #109" w:history="1">
        <w:r w:rsidR="00E15049" w:rsidRPr="00E77B0D">
          <w:rPr>
            <w:noProof/>
            <w:vertAlign w:val="superscript"/>
          </w:rPr>
          <w:t>30</w:t>
        </w:r>
      </w:hyperlink>
      <w:r w:rsidR="00E77B0D" w:rsidRPr="00E77B0D">
        <w:rPr>
          <w:noProof/>
          <w:vertAlign w:val="superscript"/>
        </w:rPr>
        <w:t>]</w:t>
      </w:r>
      <w:r w:rsidR="009347FE" w:rsidRPr="0019215B">
        <w:fldChar w:fldCharType="end"/>
      </w:r>
    </w:p>
    <w:p w:rsidR="006F2B59" w:rsidRPr="0019215B" w:rsidRDefault="00B54BB2" w:rsidP="00B54BB2">
      <w:pPr>
        <w:pStyle w:val="555-"/>
        <w:ind w:firstLine="480"/>
        <w:rPr>
          <w:color w:val="auto"/>
        </w:rPr>
      </w:pPr>
      <w:r w:rsidRPr="0019215B">
        <w:rPr>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19215B">
        <w:rPr>
          <w:color w:val="auto"/>
        </w:rPr>
        <w:t>在人工神经元中，输入为一系列的特征值</w:t>
      </w:r>
      <m:oMath>
        <m:r>
          <w:rPr>
            <w:rFonts w:ascii="Cambria Math" w:hAnsi="Cambria Math"/>
            <w:color w:val="auto"/>
          </w:rPr>
          <m:t>X</m:t>
        </m:r>
      </m:oMath>
      <w:r w:rsidR="008831FF" w:rsidRPr="0019215B">
        <w:rPr>
          <w:color w:val="auto"/>
        </w:rPr>
        <w:t>，输出为一个结果</w:t>
      </w:r>
      <m:oMath>
        <m:r>
          <w:rPr>
            <w:rFonts w:ascii="Cambria Math" w:hAnsi="Cambria Math"/>
            <w:color w:val="auto"/>
          </w:rPr>
          <m:t>y</m:t>
        </m:r>
      </m:oMath>
      <w:r w:rsidR="008831FF" w:rsidRPr="0019215B">
        <w:rPr>
          <w:color w:val="auto"/>
        </w:rPr>
        <w:t>。</w:t>
      </w:r>
      <w:r w:rsidR="006F2B59" w:rsidRPr="0019215B">
        <w:t>图</w:t>
      </w:r>
      <w:r w:rsidR="00106CDE" w:rsidRPr="0019215B">
        <w:t>2-2</w:t>
      </w:r>
      <w:r w:rsidR="006F2B59" w:rsidRPr="0019215B">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其中</w:t>
      </w:r>
      <m:oMath>
        <m:r>
          <w:rPr>
            <w:rFonts w:ascii="Cambria Math" w:hAnsi="Cambria Math"/>
          </w:rPr>
          <m:t>i</m:t>
        </m:r>
      </m:oMath>
      <w:r w:rsidR="006F2B59" w:rsidRPr="0019215B">
        <w:t>为前一层第</w:t>
      </w:r>
      <m:oMath>
        <m:r>
          <w:rPr>
            <w:rFonts w:ascii="Cambria Math" w:hAnsi="Cambria Math"/>
          </w:rPr>
          <m:t>i</m:t>
        </m:r>
      </m:oMath>
      <w:proofErr w:type="gramStart"/>
      <w:r w:rsidR="006F2B59" w:rsidRPr="0019215B">
        <w:t>个</w:t>
      </w:r>
      <w:proofErr w:type="gramEnd"/>
      <w:r w:rsidR="006F2B59" w:rsidRPr="0019215B">
        <w:t>神经元的输出。当它接收到前一层神经元的输出后，要将</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乘以一个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6F2B59" w:rsidRPr="0019215B">
        <w:t>，将所有乘积求和</w:t>
      </w:r>
      <w:r w:rsidR="00EA1D42" w:rsidRPr="0019215B">
        <w:t>再加上一个偏移量</w:t>
      </w:r>
      <m:oMath>
        <m:r>
          <w:rPr>
            <w:rFonts w:ascii="Cambria Math" w:hAnsi="Cambria Math"/>
          </w:rPr>
          <m:t>b</m:t>
        </m:r>
      </m:oMath>
      <w:r w:rsidR="006F2B59" w:rsidRPr="0019215B">
        <w:t>得到</w:t>
      </w:r>
      <m:oMath>
        <m:r>
          <w:rPr>
            <w:rFonts w:ascii="Cambria Math" w:hAnsi="Cambria Math"/>
          </w:rPr>
          <m:t>z</m:t>
        </m:r>
      </m:oMath>
      <w:r w:rsidR="00EA1D42" w:rsidRPr="0019215B">
        <w:t>，</w:t>
      </w:r>
      <w:r w:rsidR="006F2B59" w:rsidRPr="0019215B">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6" w:name="_Hlk6146801"/>
        <m:r>
          <w:rPr>
            <w:rFonts w:ascii="Cambria Math" w:hAnsi="Cambria Math"/>
          </w:rPr>
          <m:t>…</m:t>
        </m:r>
        <w:bookmarkEnd w:id="46"/>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sidRPr="0019215B">
        <w:t>（假设前一层共有</w:t>
      </w:r>
      <m:oMath>
        <m:r>
          <w:rPr>
            <w:rFonts w:ascii="Cambria Math" w:hAnsi="Cambria Math"/>
          </w:rPr>
          <m:t>n</m:t>
        </m:r>
      </m:oMath>
      <w:proofErr w:type="gramStart"/>
      <w:r w:rsidR="006F2B59" w:rsidRPr="0019215B">
        <w:t>个</w:t>
      </w:r>
      <w:proofErr w:type="gramEnd"/>
      <w:r w:rsidR="006F2B59" w:rsidRPr="0019215B">
        <w:t>神经元）</w:t>
      </w:r>
      <w:r w:rsidR="00EA1D42" w:rsidRPr="0019215B">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sidRPr="0019215B">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sidRPr="0019215B">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sidRPr="0019215B">
        <w:t>。在得到了</w:t>
      </w:r>
      <m:oMath>
        <m:r>
          <w:rPr>
            <w:rFonts w:ascii="Cambria Math" w:hAnsi="Cambria Math"/>
          </w:rPr>
          <m:t>z</m:t>
        </m:r>
      </m:oMath>
      <w:r w:rsidR="00EA1D42" w:rsidRPr="0019215B">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sidRPr="0019215B">
        <w:t>，其中</w:t>
      </w:r>
      <m:oMath>
        <m:r>
          <w:rPr>
            <w:rFonts w:ascii="Cambria Math" w:hAnsi="Cambria Math"/>
          </w:rPr>
          <m:t>f</m:t>
        </m:r>
      </m:oMath>
      <w:r w:rsidR="00EA1D42" w:rsidRPr="0019215B">
        <w:t>为一个激活函数</w:t>
      </w:r>
      <w:r w:rsidR="00106CDE" w:rsidRPr="0019215B">
        <w:t>。</w:t>
      </w:r>
      <w:r w:rsidR="00F64247" w:rsidRPr="0019215B">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rPr>
          <m:t>→</m:t>
        </m:r>
        <m:acc>
          <m:accPr>
            <m:ctrlPr>
              <w:rPr>
                <w:rFonts w:ascii="Cambria Math" w:eastAsia="微软雅黑" w:hAnsi="Cambria Math"/>
                <w:i/>
              </w:rPr>
            </m:ctrlPr>
          </m:accPr>
          <m:e>
            <m:r>
              <w:rPr>
                <w:rFonts w:ascii="Cambria Math" w:eastAsia="微软雅黑" w:hAnsi="Cambria Math"/>
              </w:rPr>
              <m:t>y</m:t>
            </m:r>
          </m:e>
        </m:acc>
        <m:r>
          <w:rPr>
            <w:rFonts w:ascii="Cambria Math" w:eastAsia="微软雅黑" w:hAnsi="Cambria Math"/>
          </w:rPr>
          <m:t>=f</m:t>
        </m:r>
        <m:d>
          <m:dPr>
            <m:ctrlPr>
              <w:rPr>
                <w:rFonts w:ascii="Cambria Math" w:eastAsia="微软雅黑" w:hAnsi="Cambria Math"/>
                <w:i/>
              </w:rPr>
            </m:ctrlPr>
          </m:dPr>
          <m:e>
            <m:r>
              <w:rPr>
                <w:rFonts w:ascii="Cambria Math" w:eastAsia="微软雅黑" w:hAnsi="Cambria Math"/>
              </w:rPr>
              <m:t>z</m:t>
            </m:r>
          </m:e>
        </m:d>
      </m:oMath>
      <w:r w:rsidR="00F64247" w:rsidRPr="0019215B">
        <w:t>。</w:t>
      </w:r>
    </w:p>
    <w:p w:rsidR="00EA1D42" w:rsidRPr="0019215B" w:rsidRDefault="006073AE" w:rsidP="006F2B59">
      <w:pPr>
        <w:pStyle w:val="555-"/>
        <w:ind w:firstLine="480"/>
      </w:pPr>
      <w:r w:rsidRPr="0019215B">
        <w:t>本文使用的长短期记忆网络中使用的激活函数为</w:t>
      </w:r>
      <w:r w:rsidR="00F64247" w:rsidRPr="0019215B">
        <w:t>Sigmoid</w:t>
      </w:r>
      <w:r w:rsidR="00F64247" w:rsidRPr="0019215B">
        <w:t>函数和</w:t>
      </w:r>
      <w:r w:rsidR="00F64247" w:rsidRPr="0019215B">
        <w:t>Tanh</w:t>
      </w:r>
      <w:r w:rsidR="00F64247" w:rsidRPr="0019215B">
        <w:t>函数。</w:t>
      </w:r>
    </w:p>
    <w:p w:rsidR="00EA1D42" w:rsidRPr="0019215B" w:rsidRDefault="00EA1D42" w:rsidP="006F2B59">
      <w:pPr>
        <w:pStyle w:val="555-"/>
        <w:ind w:firstLine="480"/>
      </w:pPr>
      <w:r w:rsidRPr="0019215B">
        <w:t>1</w:t>
      </w:r>
      <w:r w:rsidRPr="0019215B">
        <w:t>）</w:t>
      </w:r>
      <w:r w:rsidR="00D1620D" w:rsidRPr="0019215B">
        <w:t>S</w:t>
      </w:r>
      <w:r w:rsidRPr="0019215B">
        <w:t>igmoid</w:t>
      </w:r>
      <w:r w:rsidRPr="0019215B">
        <w:t>函数</w:t>
      </w:r>
    </w:p>
    <w:p w:rsidR="00E70F85" w:rsidRPr="0019215B" w:rsidRDefault="00D1620D" w:rsidP="00E70F85">
      <w:pPr>
        <w:pStyle w:val="555-"/>
        <w:ind w:firstLine="480"/>
      </w:pPr>
      <w:r w:rsidRPr="0019215B">
        <w:t>S</w:t>
      </w:r>
      <w:r w:rsidR="00EA1D42" w:rsidRPr="0019215B">
        <w:t>igmoid</w:t>
      </w:r>
      <w:r w:rsidR="00EA1D42" w:rsidRPr="0019215B">
        <w:t>函数</w:t>
      </w:r>
      <w:r w:rsidR="00E70F85" w:rsidRPr="0019215B">
        <w:t>是一个</w:t>
      </w:r>
      <w:r w:rsidR="00E70F85" w:rsidRPr="0019215B">
        <w:t>S</w:t>
      </w:r>
      <w:r w:rsidR="00E70F85" w:rsidRPr="0019215B">
        <w:t>型函数</w:t>
      </w:r>
      <w:r w:rsidR="00F64247" w:rsidRPr="0019215B">
        <w:t>，</w:t>
      </w:r>
      <w:r w:rsidR="00E70F85" w:rsidRPr="0019215B">
        <w:t>它将变量映射到区间</w:t>
      </w:r>
      <m:oMath>
        <m:d>
          <m:dPr>
            <m:ctrlPr>
              <w:rPr>
                <w:rFonts w:ascii="Cambria Math" w:hAnsi="Cambria Math"/>
              </w:rPr>
            </m:ctrlPr>
          </m:dPr>
          <m:e>
            <m:r>
              <m:rPr>
                <m:sty m:val="p"/>
              </m:rPr>
              <w:rPr>
                <w:rFonts w:ascii="Cambria Math" w:hAnsi="Cambria Math"/>
              </w:rPr>
              <m:t>0,1</m:t>
            </m:r>
          </m:e>
        </m:d>
      </m:oMath>
      <w:r w:rsidR="00E70F85" w:rsidRPr="0019215B">
        <w:t>中</w:t>
      </w:r>
      <w:r w:rsidR="00F64247" w:rsidRPr="0019215B">
        <w:t>，如图</w:t>
      </w:r>
      <w:r w:rsidR="00F64247" w:rsidRPr="0019215B">
        <w:t>2-3</w:t>
      </w:r>
      <w:r w:rsidR="00F64247" w:rsidRPr="0019215B">
        <w:t>。</w:t>
      </w:r>
      <w:r w:rsidR="00E70F85" w:rsidRPr="0019215B">
        <w:t>它的</w:t>
      </w:r>
      <w:r w:rsidR="00E70F85" w:rsidRPr="0019215B">
        <w:lastRenderedPageBreak/>
        <w:t>函数表达式是</w:t>
      </w:r>
      <w:r w:rsidR="00F64247" w:rsidRPr="0019215B">
        <w:t>，</w:t>
      </w:r>
    </w:p>
    <w:p w:rsidR="000A1BDF" w:rsidRPr="0019215B"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AD1630" w:rsidRPr="0019215B">
        <w:t xml:space="preserve">         </w:t>
      </w:r>
      <w:r w:rsidR="004C598D" w:rsidRPr="0019215B">
        <w:t>(2-1)</w:t>
      </w:r>
    </w:p>
    <w:p w:rsidR="00E70F85" w:rsidRPr="0019215B" w:rsidRDefault="00E70F85" w:rsidP="006F2B59">
      <w:pPr>
        <w:pStyle w:val="555-"/>
        <w:ind w:firstLine="480"/>
      </w:pPr>
      <w:r w:rsidRPr="0019215B">
        <w:t>2</w:t>
      </w:r>
      <w:r w:rsidRPr="0019215B">
        <w:t>）</w:t>
      </w:r>
      <w:r w:rsidR="00D1620D" w:rsidRPr="0019215B">
        <w:t>T</w:t>
      </w:r>
      <w:r w:rsidRPr="0019215B">
        <w:t>anh</w:t>
      </w:r>
      <w:r w:rsidRPr="0019215B">
        <w:t>函数</w:t>
      </w:r>
    </w:p>
    <w:p w:rsidR="00E70F85" w:rsidRPr="0019215B" w:rsidRDefault="00D1620D" w:rsidP="006F2B59">
      <w:pPr>
        <w:pStyle w:val="555-"/>
        <w:ind w:firstLine="480"/>
      </w:pPr>
      <w:r w:rsidRPr="0019215B">
        <w:t>T</w:t>
      </w:r>
      <w:r w:rsidR="00E70F85" w:rsidRPr="0019215B">
        <w:t>anh</w:t>
      </w:r>
      <w:r w:rsidR="00E70F85" w:rsidRPr="0019215B">
        <w:t>函数是双曲函数中的一个</w:t>
      </w:r>
      <w:r w:rsidR="00F64247" w:rsidRPr="0019215B">
        <w:t>，如图</w:t>
      </w:r>
      <w:r w:rsidR="00F64247" w:rsidRPr="0019215B">
        <w:t>2-3</w:t>
      </w:r>
      <w:r w:rsidR="00E70F85" w:rsidRPr="0019215B">
        <w:t>，它的函数表达式是</w:t>
      </w:r>
      <w:r w:rsidR="00F64247" w:rsidRPr="0019215B">
        <w:t>，</w:t>
      </w:r>
    </w:p>
    <w:p w:rsidR="00E70F85" w:rsidRPr="0019215B" w:rsidRDefault="00DC15C1" w:rsidP="00F64247">
      <w:pPr>
        <w:pStyle w:val="555-"/>
        <w:spacing w:line="240" w:lineRule="auto"/>
        <w:ind w:firstLine="480"/>
        <w:jc w:val="right"/>
        <w:rPr>
          <w:i/>
        </w:rPr>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2-2)</w:t>
      </w:r>
    </w:p>
    <w:p w:rsidR="005767ED" w:rsidRPr="0019215B" w:rsidRDefault="00F64247" w:rsidP="005767ED">
      <w:pPr>
        <w:pStyle w:val="9-"/>
      </w:pPr>
      <w:r w:rsidRPr="0019215B">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19215B" w:rsidRDefault="005767ED" w:rsidP="005767ED">
      <w:pPr>
        <w:pStyle w:val="9-"/>
      </w:pPr>
      <w:r w:rsidRPr="0019215B">
        <w:t>图</w:t>
      </w:r>
      <w:r w:rsidRPr="0019215B">
        <w:t xml:space="preserve">2-3 </w:t>
      </w:r>
      <w:r w:rsidRPr="0019215B">
        <w:t>激活函数</w:t>
      </w:r>
    </w:p>
    <w:p w:rsidR="00A07E1B" w:rsidRPr="0019215B" w:rsidRDefault="00A07E1B" w:rsidP="00E64803">
      <w:pPr>
        <w:pStyle w:val="2-2"/>
      </w:pPr>
      <w:bookmarkStart w:id="47" w:name="_Toc466640258"/>
      <w:bookmarkStart w:id="48" w:name="_Toc466640326"/>
      <w:bookmarkStart w:id="49" w:name="_Toc466640594"/>
      <w:bookmarkStart w:id="50" w:name="_Toc8970887"/>
      <w:r w:rsidRPr="0019215B">
        <w:t>2.2</w:t>
      </w:r>
      <w:r w:rsidRPr="0019215B">
        <w:rPr>
          <w:b/>
        </w:rPr>
        <w:t xml:space="preserve"> </w:t>
      </w:r>
      <w:bookmarkEnd w:id="47"/>
      <w:bookmarkEnd w:id="48"/>
      <w:bookmarkEnd w:id="49"/>
      <w:r w:rsidR="00073671" w:rsidRPr="0019215B">
        <w:t>全连接神经网络</w:t>
      </w:r>
      <w:bookmarkEnd w:id="50"/>
    </w:p>
    <w:p w:rsidR="00DA13CD" w:rsidRPr="0019215B" w:rsidRDefault="00DA13CD" w:rsidP="00DA13CD">
      <w:pPr>
        <w:pStyle w:val="3-3"/>
      </w:pPr>
      <w:bookmarkStart w:id="51" w:name="_Toc8970888"/>
      <w:r w:rsidRPr="0019215B">
        <w:t xml:space="preserve">2.2.1 </w:t>
      </w:r>
      <w:r w:rsidRPr="0019215B">
        <w:t>前馈神经网络</w:t>
      </w:r>
      <w:bookmarkEnd w:id="51"/>
    </w:p>
    <w:p w:rsidR="004D1F78" w:rsidRPr="0019215B" w:rsidRDefault="00AA18D8" w:rsidP="00AA18D8">
      <w:pPr>
        <w:pStyle w:val="555-"/>
        <w:ind w:firstLine="480"/>
      </w:pPr>
      <w:r w:rsidRPr="0019215B">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19215B">
        <w:t>不能跨层连接</w:t>
      </w:r>
      <w:proofErr w:type="gramEnd"/>
      <w:r w:rsidRPr="0019215B">
        <w:t>。前馈神经网络中的每一个神经元都接收前一层的输出，经过计算处理后，输出给下一个神经元。它是很多复杂神经网络的基本组成部件。卷积神经网络、循环神经网络中都是它的变型。它分为单层前馈神经网络和多层前馈神经网络单层前馈神经网络就是只有输入层和输出层的神经网络，如图</w:t>
      </w:r>
      <w:r w:rsidRPr="0019215B">
        <w:t>2-4</w:t>
      </w:r>
      <w:r w:rsidR="00D36AE4" w:rsidRPr="0019215B">
        <w:t>所示</w:t>
      </w:r>
      <w:r w:rsidRPr="0019215B">
        <w:t>。多层前馈神经网络中存在隐藏层，即在输入层和输出层之间的层，隐藏层可能不止一个。</w:t>
      </w:r>
      <w:r w:rsidR="004D1F78" w:rsidRPr="0019215B">
        <w:t>多层前馈神经网络的结构就是将多个单层前馈神经网络的神经元依次连接。</w:t>
      </w:r>
      <w:r w:rsidR="00547341" w:rsidRPr="0019215B">
        <w:t>如图</w:t>
      </w:r>
      <w:r w:rsidR="009D4E7B" w:rsidRPr="0019215B">
        <w:t>2-5</w:t>
      </w:r>
      <w:r w:rsidR="00547341" w:rsidRPr="0019215B">
        <w:t>所示。</w:t>
      </w:r>
    </w:p>
    <w:p w:rsidR="00547341" w:rsidRPr="0019215B" w:rsidRDefault="00AD0CD2" w:rsidP="00547341">
      <w:pPr>
        <w:pStyle w:val="9-"/>
      </w:pPr>
      <w:r w:rsidRPr="0019215B">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sidRPr="0019215B">
        <w:rPr>
          <w:noProof/>
        </w:rPr>
        <w:t xml:space="preserve">    </w:t>
      </w:r>
      <w:r w:rsidR="009D4E7B" w:rsidRPr="0019215B">
        <w:rPr>
          <w:noProof/>
        </w:rPr>
        <w:t xml:space="preserve">       </w:t>
      </w:r>
      <w:r w:rsidRPr="0019215B">
        <w:rPr>
          <w:noProof/>
        </w:rPr>
        <w:t xml:space="preserve">       </w:t>
      </w:r>
      <w:r w:rsidR="00547341" w:rsidRPr="0019215B">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Pr="0019215B" w:rsidRDefault="00AD0CD2" w:rsidP="00547341">
      <w:pPr>
        <w:pStyle w:val="9-"/>
      </w:pPr>
      <w:r w:rsidRPr="0019215B">
        <w:t>图</w:t>
      </w:r>
      <w:r w:rsidRPr="0019215B">
        <w:t>2-</w:t>
      </w:r>
      <w:r w:rsidR="009D4E7B" w:rsidRPr="0019215B">
        <w:t>4</w:t>
      </w:r>
      <w:r w:rsidRPr="0019215B">
        <w:t xml:space="preserve"> </w:t>
      </w:r>
      <w:r w:rsidRPr="0019215B">
        <w:t>单层前馈神经网络</w:t>
      </w:r>
      <w:r w:rsidRPr="0019215B">
        <w:t xml:space="preserve">  </w:t>
      </w:r>
      <w:r w:rsidR="009D4E7B" w:rsidRPr="0019215B">
        <w:t xml:space="preserve">         </w:t>
      </w:r>
      <w:r w:rsidRPr="0019215B">
        <w:t xml:space="preserve">   </w:t>
      </w:r>
      <w:r w:rsidR="00547341" w:rsidRPr="0019215B">
        <w:t>图</w:t>
      </w:r>
      <w:r w:rsidR="00114684" w:rsidRPr="0019215B">
        <w:t>2</w:t>
      </w:r>
      <w:r w:rsidR="00547341" w:rsidRPr="0019215B">
        <w:t>-</w:t>
      </w:r>
      <w:r w:rsidR="009D4E7B" w:rsidRPr="0019215B">
        <w:t>5</w:t>
      </w:r>
      <w:r w:rsidRPr="0019215B">
        <w:t xml:space="preserve"> </w:t>
      </w:r>
      <w:r w:rsidRPr="0019215B">
        <w:t>多层前馈神经网络</w:t>
      </w:r>
    </w:p>
    <w:p w:rsidR="008A19AD" w:rsidRPr="0019215B" w:rsidRDefault="008A19AD" w:rsidP="008A19AD">
      <w:pPr>
        <w:pStyle w:val="3-3"/>
      </w:pPr>
      <w:bookmarkStart w:id="52" w:name="_Toc8970889"/>
      <w:r w:rsidRPr="0019215B">
        <w:t xml:space="preserve">2.2.2 </w:t>
      </w:r>
      <w:r w:rsidRPr="0019215B">
        <w:t>全连接层和全连接神经网络</w:t>
      </w:r>
      <w:bookmarkEnd w:id="52"/>
    </w:p>
    <w:p w:rsidR="008A19AD" w:rsidRPr="0019215B" w:rsidRDefault="008A19AD" w:rsidP="008A19AD">
      <w:pPr>
        <w:pStyle w:val="555-"/>
        <w:ind w:firstLine="480"/>
      </w:pPr>
      <w:r w:rsidRPr="0019215B">
        <w:t>全连接层是指神经网络中的这一层的所有神经元都和上一层的所有神经元相</w:t>
      </w:r>
      <w:r w:rsidRPr="0019215B">
        <w:lastRenderedPageBreak/>
        <w:t>连接，即上一层的所有神经元的输出都会影响到这一层的所有的神经元的输出。</w:t>
      </w:r>
    </w:p>
    <w:p w:rsidR="00883BD1" w:rsidRPr="0019215B" w:rsidRDefault="00883BD1" w:rsidP="00883BD1">
      <w:pPr>
        <w:pStyle w:val="555-"/>
        <w:ind w:firstLine="480"/>
      </w:pPr>
      <w:r w:rsidRPr="0019215B">
        <w:t>全连接神经网络是仅由全连接层组成的前馈神经网络</w:t>
      </w:r>
      <w:r w:rsidR="00F64247" w:rsidRPr="0019215B">
        <w:t>。全连接神经网络是现阶段使用最广泛的一种神经网络，它可以是很多神经网络模型的重要组成部分，包括深度信念网络、自动编码器等。</w:t>
      </w:r>
    </w:p>
    <w:p w:rsidR="006C4942" w:rsidRPr="0019215B" w:rsidRDefault="006C4942" w:rsidP="006C4942">
      <w:pPr>
        <w:pStyle w:val="3-3"/>
      </w:pPr>
      <w:bookmarkStart w:id="53" w:name="_Toc8970890"/>
      <w:r w:rsidRPr="0019215B">
        <w:t xml:space="preserve">2.2.3 </w:t>
      </w:r>
      <w:r w:rsidRPr="0019215B">
        <w:t>损失函数</w:t>
      </w:r>
      <w:bookmarkEnd w:id="53"/>
    </w:p>
    <w:p w:rsidR="00FD1249" w:rsidRPr="0019215B" w:rsidRDefault="00FD1249" w:rsidP="00FD1249">
      <w:pPr>
        <w:pStyle w:val="555-"/>
        <w:ind w:firstLine="480"/>
      </w:pPr>
      <w:r w:rsidRPr="0019215B">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sidRPr="0019215B">
        <w:t>来表示损失函数。</w:t>
      </w:r>
      <w:r w:rsidR="00845C3F" w:rsidRPr="0019215B">
        <w:t>在下文公式中</w:t>
      </w:r>
      <m:oMath>
        <m:acc>
          <m:accPr>
            <m:ctrlPr>
              <w:rPr>
                <w:rFonts w:ascii="Cambria Math" w:hAnsi="Cambria Math"/>
              </w:rPr>
            </m:ctrlPr>
          </m:accPr>
          <m:e>
            <m:r>
              <w:rPr>
                <w:rFonts w:ascii="Cambria Math" w:hAnsi="Cambria Math"/>
              </w:rPr>
              <m:t>Y</m:t>
            </m:r>
          </m:e>
        </m:acc>
      </m:oMath>
      <w:r w:rsidR="00845C3F" w:rsidRPr="0019215B">
        <w:t>代表神经网络预测结果的集合，</w:t>
      </w:r>
      <m:oMath>
        <m:r>
          <w:rPr>
            <w:rFonts w:ascii="Cambria Math" w:hAnsi="Cambria Math"/>
          </w:rPr>
          <m:t>Y</m:t>
        </m:r>
      </m:oMath>
      <w:r w:rsidR="00845C3F" w:rsidRPr="0019215B">
        <w:t>代表样本真实结果的集合，</w:t>
      </w:r>
      <m:oMath>
        <m:r>
          <w:rPr>
            <w:rFonts w:ascii="Cambria Math" w:hAnsi="Cambria Math"/>
          </w:rPr>
          <m:t>n</m:t>
        </m:r>
      </m:oMath>
      <w:r w:rsidR="00845C3F" w:rsidRPr="0019215B">
        <w:t>表示样本集合中元素的个数。</w:t>
      </w:r>
    </w:p>
    <w:p w:rsidR="00687BD4" w:rsidRPr="0019215B" w:rsidRDefault="0035485D" w:rsidP="00FD1249">
      <w:pPr>
        <w:pStyle w:val="555-"/>
        <w:ind w:firstLine="480"/>
      </w:pPr>
      <w:r w:rsidRPr="0019215B">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19215B">
        <w:t>损失，</w:t>
      </w:r>
      <w:r w:rsidR="00687BD4" w:rsidRPr="0019215B">
        <w:t>又称为均方误差</w:t>
      </w:r>
      <w:r w:rsidRPr="0019215B">
        <w:t>（</w:t>
      </w:r>
      <w:r w:rsidRPr="0019215B">
        <w:t>MSE</w:t>
      </w:r>
      <w:r w:rsidRPr="0019215B">
        <w:t>）</w:t>
      </w:r>
    </w:p>
    <w:p w:rsidR="00687BD4" w:rsidRPr="0019215B" w:rsidRDefault="00340B56"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sidRPr="0019215B">
        <w:t>损失函数的数学表达式是：</w:t>
      </w:r>
    </w:p>
    <w:p w:rsidR="00687BD4" w:rsidRPr="0019215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sidRPr="0019215B">
        <w:t xml:space="preserve">                  </w:t>
      </w:r>
      <w:r w:rsidR="004C598D" w:rsidRPr="0019215B">
        <w:t xml:space="preserve">   (2-</w:t>
      </w:r>
      <w:r w:rsidR="0035485D" w:rsidRPr="0019215B">
        <w:t>3</w:t>
      </w:r>
      <w:r w:rsidR="004C598D" w:rsidRPr="0019215B">
        <w:t>)</w:t>
      </w:r>
    </w:p>
    <w:p w:rsidR="00883BD1" w:rsidRPr="0019215B" w:rsidRDefault="00883BD1" w:rsidP="00883BD1">
      <w:pPr>
        <w:pStyle w:val="3-3"/>
      </w:pPr>
      <w:bookmarkStart w:id="54" w:name="_Toc8970891"/>
      <w:r w:rsidRPr="0019215B">
        <w:t>2.2.</w:t>
      </w:r>
      <w:r w:rsidR="006C4942" w:rsidRPr="0019215B">
        <w:t>4</w:t>
      </w:r>
      <w:r w:rsidRPr="0019215B">
        <w:t xml:space="preserve"> </w:t>
      </w:r>
      <w:r w:rsidRPr="0019215B">
        <w:t>全连接神经网络的训练方法</w:t>
      </w:r>
      <w:bookmarkEnd w:id="54"/>
    </w:p>
    <w:p w:rsidR="00883BD1" w:rsidRPr="0019215B" w:rsidRDefault="00883BD1" w:rsidP="00883BD1">
      <w:pPr>
        <w:pStyle w:val="555-"/>
        <w:ind w:firstLine="480"/>
      </w:pPr>
      <w:r w:rsidRPr="0019215B">
        <w:t>对于全连接神经网络来讲，它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在最初都是随机分配的。人工神经网络之所以称为</w:t>
      </w:r>
      <w:r w:rsidRPr="0019215B">
        <w:t>“</w:t>
      </w:r>
      <w:r w:rsidRPr="0019215B">
        <w:t>神经网络</w:t>
      </w:r>
      <w:r w:rsidRPr="0019215B">
        <w:t>”</w:t>
      </w:r>
      <w:r w:rsidRPr="0019215B">
        <w:t>是因为它有训练和学习的能力。简单地说，它的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是在学习的过程中不断变化的。</w:t>
      </w:r>
    </w:p>
    <w:p w:rsidR="00883BD1" w:rsidRPr="0019215B" w:rsidRDefault="00883BD1" w:rsidP="00883BD1">
      <w:pPr>
        <w:pStyle w:val="4-4"/>
      </w:pPr>
      <w:r w:rsidRPr="0019215B">
        <w:t>2.2.</w:t>
      </w:r>
      <w:r w:rsidR="006C4942" w:rsidRPr="0019215B">
        <w:t>4</w:t>
      </w:r>
      <w:r w:rsidRPr="0019215B">
        <w:t xml:space="preserve">.1 </w:t>
      </w:r>
      <w:r w:rsidRPr="0019215B">
        <w:t>梯度</w:t>
      </w:r>
    </w:p>
    <w:p w:rsidR="00B059D0" w:rsidRPr="0019215B" w:rsidRDefault="00883BD1" w:rsidP="009D4E7B">
      <w:pPr>
        <w:pStyle w:val="555-"/>
        <w:ind w:firstLine="480"/>
      </w:pPr>
      <w:r w:rsidRPr="0019215B">
        <w:t>梯度（</w:t>
      </w:r>
      <w:r w:rsidRPr="0019215B">
        <w:t>gradient</w:t>
      </w:r>
      <w:r w:rsidRPr="0019215B">
        <w:t>）是表示函数上升（或下降）趋势的量。</w:t>
      </w:r>
      <w:r w:rsidR="00B059D0" w:rsidRPr="0019215B">
        <w:t>考虑</w:t>
      </w:r>
      <w:r w:rsidR="006C4942" w:rsidRPr="0019215B">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sidRPr="0019215B">
        <w:t>，那么针对函数</w:t>
      </w:r>
      <m:oMath>
        <m:r>
          <w:rPr>
            <w:rFonts w:ascii="Cambria Math" w:hAnsi="Cambria Math"/>
          </w:rPr>
          <m:t>f:w→</m:t>
        </m:r>
        <m:acc>
          <m:accPr>
            <m:ctrlPr>
              <w:rPr>
                <w:rFonts w:ascii="Cambria Math" w:hAnsi="Cambria Math"/>
                <w:i/>
              </w:rPr>
            </m:ctrlPr>
          </m:accPr>
          <m:e>
            <m:r>
              <w:rPr>
                <w:rFonts w:ascii="Cambria Math" w:hAnsi="Cambria Math"/>
              </w:rPr>
              <m:t>y</m:t>
            </m:r>
          </m:e>
        </m:acc>
      </m:oMath>
      <w:r w:rsidR="00B059D0" w:rsidRPr="0019215B">
        <w:t>，梯度是</w:t>
      </w:r>
    </w:p>
    <w:p w:rsidR="006C4942" w:rsidRPr="0019215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sidRPr="0019215B">
        <w:t xml:space="preserve">               </w:t>
      </w:r>
      <w:r w:rsidR="004C598D" w:rsidRPr="0019215B">
        <w:t xml:space="preserve">    (2-</w:t>
      </w:r>
      <w:r w:rsidR="00FB21CD" w:rsidRPr="0019215B">
        <w:t>4</w:t>
      </w:r>
      <w:r w:rsidR="004C598D" w:rsidRPr="0019215B">
        <w:t>)</w:t>
      </w:r>
    </w:p>
    <w:p w:rsidR="006C4942" w:rsidRPr="0019215B" w:rsidRDefault="006C4942" w:rsidP="009D4E7B">
      <w:pPr>
        <w:pStyle w:val="555-"/>
        <w:ind w:firstLine="480"/>
      </w:pPr>
      <w:r w:rsidRPr="0019215B">
        <w:t>梯度有着以下性质：</w:t>
      </w:r>
      <w:r w:rsidRPr="0019215B">
        <w:t>1</w:t>
      </w:r>
      <w:r w:rsidRPr="0019215B">
        <w:t>）梯度的方向就是函数上升的方向</w:t>
      </w:r>
      <w:r w:rsidR="009D4E7B" w:rsidRPr="0019215B">
        <w:t>，</w:t>
      </w:r>
      <w:r w:rsidRPr="0019215B">
        <w:t>2</w:t>
      </w:r>
      <w:r w:rsidRPr="0019215B">
        <w:t>）梯度的范数越大，函数上升地越快</w:t>
      </w:r>
    </w:p>
    <w:p w:rsidR="00B059D0" w:rsidRPr="0019215B" w:rsidRDefault="00B059D0" w:rsidP="00B059D0">
      <w:pPr>
        <w:pStyle w:val="4-4"/>
      </w:pPr>
      <w:r w:rsidRPr="0019215B">
        <w:t>2.2.</w:t>
      </w:r>
      <w:r w:rsidR="006C4942" w:rsidRPr="0019215B">
        <w:t>4</w:t>
      </w:r>
      <w:r w:rsidRPr="0019215B">
        <w:t xml:space="preserve">.2 </w:t>
      </w:r>
      <w:r w:rsidRPr="0019215B">
        <w:t>梯度下降算法</w:t>
      </w:r>
    </w:p>
    <w:p w:rsidR="00B059D0" w:rsidRPr="0019215B" w:rsidRDefault="006C4942" w:rsidP="00B059D0">
      <w:pPr>
        <w:pStyle w:val="555-"/>
        <w:ind w:firstLine="480"/>
      </w:pPr>
      <w:r w:rsidRPr="0019215B">
        <w:t>梯度下降算法是一个迭代的算法。</w:t>
      </w:r>
      <w:r w:rsidR="00D2510F" w:rsidRPr="0019215B">
        <w:t>算法的目的是调整神经网络中的权重值</w:t>
      </w:r>
      <m:oMath>
        <m:r>
          <w:rPr>
            <w:rFonts w:ascii="Cambria Math" w:hAnsi="Cambria Math"/>
          </w:rPr>
          <m:t>w</m:t>
        </m:r>
      </m:oMath>
      <w:r w:rsidR="00D2510F" w:rsidRPr="0019215B">
        <w:t>，使这个权重值计算出的结果更贴近我们想要的结果。这个目的使用过让损失函数的计算结果不断变小实现的。</w:t>
      </w:r>
      <w:r w:rsidRPr="0019215B">
        <w:t>开始时</w:t>
      </w:r>
      <m:oMath>
        <m:r>
          <w:rPr>
            <w:rFonts w:ascii="Cambria Math" w:hAnsi="Cambria Math"/>
          </w:rPr>
          <m:t>t=0</m:t>
        </m:r>
      </m:oMath>
      <w:r w:rsidRPr="0019215B">
        <w:t>，</w:t>
      </w:r>
      <w:r w:rsidR="006009B5" w:rsidRPr="0019215B">
        <w:t>算法随</w:t>
      </w:r>
      <w:r w:rsidR="00D80750" w:rsidRPr="0019215B">
        <w:t>机</w:t>
      </w:r>
      <w:r w:rsidR="006009B5" w:rsidRPr="0019215B">
        <w:t>指定一个权重值</w:t>
      </w:r>
      <w:r w:rsidR="00D2510F" w:rsidRPr="0019215B">
        <w:t>，当然这个权重值不是我们想要的。接下来</w:t>
      </w:r>
      <m:oMath>
        <m:r>
          <w:rPr>
            <w:rFonts w:ascii="Cambria Math" w:hAnsi="Cambria Math"/>
          </w:rPr>
          <m:t>t=1,2…</m:t>
        </m:r>
      </m:oMath>
      <w:r w:rsidR="00FD1249" w:rsidRPr="0019215B">
        <w:t>时刻，</w:t>
      </w:r>
      <w:r w:rsidR="00D2510F" w:rsidRPr="0019215B">
        <w:t>我们对损失函数求导，得到梯度。这样我们就得到了损失函数下降的方向，通过计算</w:t>
      </w:r>
      <m:oMath>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sidRPr="0019215B">
        <w:t>就得到了新的权重值</w:t>
      </w:r>
      <m:oMath>
        <m:sSub>
          <m:sSubPr>
            <m:ctrlPr>
              <w:rPr>
                <w:rFonts w:ascii="Cambria Math" w:hAnsi="Cambria Math"/>
                <w:i/>
              </w:rPr>
            </m:ctrlPr>
          </m:sSubPr>
          <m:e>
            <m:r>
              <w:rPr>
                <w:rFonts w:ascii="Cambria Math" w:hAnsi="Cambria Math"/>
              </w:rPr>
              <m:t>w</m:t>
            </m:r>
          </m:e>
          <m:sub>
            <m:r>
              <w:rPr>
                <w:rFonts w:ascii="Cambria Math" w:hAnsi="Cambria Math"/>
              </w:rPr>
              <m:t>new</m:t>
            </m:r>
          </m:sub>
        </m:sSub>
      </m:oMath>
      <w:r w:rsidR="00D2510F" w:rsidRPr="0019215B">
        <w:t>。在上式中，</w:t>
      </w:r>
      <m:oMath>
        <m:r>
          <w:rPr>
            <w:rFonts w:ascii="Cambria Math" w:hAnsi="Cambria Math"/>
          </w:rPr>
          <m:t>η</m:t>
        </m:r>
      </m:oMath>
      <w:r w:rsidR="00D2510F" w:rsidRPr="0019215B">
        <w:t>代表了学习率，它的大小大部分情况下决定了学习效率的大小</w:t>
      </w:r>
      <w:r w:rsidR="00FD1249" w:rsidRPr="0019215B">
        <w:t>。在我们不断重复这个过程的时候，损失函数不断变小，也就是神经</w:t>
      </w:r>
      <w:r w:rsidR="00FD1249" w:rsidRPr="0019215B">
        <w:lastRenderedPageBreak/>
        <w:t>网络计算出的结果越来越接近我们想要的结果。这样就达到了训练、学习的目的。</w:t>
      </w:r>
    </w:p>
    <w:p w:rsidR="00A07E1B" w:rsidRPr="0019215B" w:rsidRDefault="00A07E1B" w:rsidP="00E64803">
      <w:pPr>
        <w:pStyle w:val="2-2"/>
      </w:pPr>
      <w:bookmarkStart w:id="55" w:name="_Toc466640263"/>
      <w:bookmarkStart w:id="56" w:name="_Toc466640331"/>
      <w:bookmarkStart w:id="57" w:name="_Toc466640597"/>
      <w:bookmarkStart w:id="58" w:name="_Toc8970892"/>
      <w:r w:rsidRPr="0019215B">
        <w:t xml:space="preserve">2.3 </w:t>
      </w:r>
      <w:bookmarkEnd w:id="55"/>
      <w:bookmarkEnd w:id="56"/>
      <w:bookmarkEnd w:id="57"/>
      <w:r w:rsidR="009D55D2" w:rsidRPr="0019215B">
        <w:t>循环神经网络</w:t>
      </w:r>
      <w:bookmarkEnd w:id="58"/>
    </w:p>
    <w:p w:rsidR="004B0CAD" w:rsidRPr="0019215B" w:rsidRDefault="004B0CAD" w:rsidP="004B0CAD">
      <w:pPr>
        <w:pStyle w:val="555-"/>
        <w:ind w:firstLine="480"/>
      </w:pPr>
      <w:r w:rsidRPr="0019215B">
        <w:t>循环神经网络是</w:t>
      </w:r>
      <w:r w:rsidR="00A06A70" w:rsidRPr="0019215B">
        <w:t>众多</w:t>
      </w:r>
      <w:r w:rsidRPr="0019215B">
        <w:t>神经网络中的一种。循环神经网络</w:t>
      </w:r>
      <w:r w:rsidR="00A06A70" w:rsidRPr="0019215B">
        <w:t>擅长</w:t>
      </w:r>
      <w:r w:rsidRPr="0019215B">
        <w:t>描述与时间有关的行为</w:t>
      </w:r>
      <w:r w:rsidR="00A06A70" w:rsidRPr="0019215B">
        <w:t>，例如自然语言处理</w:t>
      </w:r>
      <w:r w:rsidR="00A06A70" w:rsidRPr="0019215B">
        <w:fldChar w:fldCharType="begin"/>
      </w:r>
      <w:r w:rsidR="007E330E">
        <w:instrText xml:space="preserve"> ADDIN EN.CITE &lt;EndNote&gt;&lt;Cite&gt;&lt;Author&gt;Mikolov&lt;/Author&gt;&lt;Year&gt;2010&lt;/Year&gt;&lt;RecNum&gt;6&lt;/RecNum&gt;&lt;DisplayText&gt;&lt;style face="superscript"&gt;[5,6]&lt;/style&gt;&lt;/DisplayText&gt;&lt;record&gt;&lt;rec-number&gt;6&lt;/rec-number&gt;&lt;foreign-keys&gt;&lt;key app="EN" db-id="dts0vxfegrsaaxe09275ww9j0dv22f2sf90d" timestamp="0"&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dts0vxfegrsaaxe09275ww9j0dv22f2sf90d" timestamp="0"&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rsidRPr="0019215B">
        <w:fldChar w:fldCharType="separate"/>
      </w:r>
      <w:r w:rsidR="00A06A70" w:rsidRPr="0019215B">
        <w:rPr>
          <w:noProof/>
          <w:vertAlign w:val="superscript"/>
        </w:rPr>
        <w:t>[</w:t>
      </w:r>
      <w:hyperlink w:anchor="_ENREF_5" w:tooltip="Graves, 2013 #7" w:history="1">
        <w:r w:rsidR="00E15049" w:rsidRPr="0019215B">
          <w:rPr>
            <w:noProof/>
            <w:vertAlign w:val="superscript"/>
          </w:rPr>
          <w:t>5</w:t>
        </w:r>
      </w:hyperlink>
      <w:r w:rsidR="00A06A70" w:rsidRPr="0019215B">
        <w:rPr>
          <w:noProof/>
          <w:vertAlign w:val="superscript"/>
        </w:rPr>
        <w:t>,</w:t>
      </w:r>
      <w:hyperlink w:anchor="_ENREF_6" w:tooltip="Mikolov, 2010 #6" w:history="1">
        <w:r w:rsidR="00E15049" w:rsidRPr="0019215B">
          <w:rPr>
            <w:noProof/>
            <w:vertAlign w:val="superscript"/>
          </w:rPr>
          <w:t>6</w:t>
        </w:r>
      </w:hyperlink>
      <w:r w:rsidR="00A06A70" w:rsidRPr="0019215B">
        <w:rPr>
          <w:noProof/>
          <w:vertAlign w:val="superscript"/>
        </w:rPr>
        <w:t>]</w:t>
      </w:r>
      <w:r w:rsidR="00A06A70" w:rsidRPr="0019215B">
        <w:fldChar w:fldCharType="end"/>
      </w:r>
      <w:r w:rsidRPr="0019215B">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Pr="0019215B" w:rsidRDefault="00DE0456" w:rsidP="00DE0456">
      <w:pPr>
        <w:pStyle w:val="3-3"/>
      </w:pPr>
      <w:bookmarkStart w:id="59" w:name="_Toc8970893"/>
      <w:r w:rsidRPr="0019215B">
        <w:t xml:space="preserve">2.3.1 </w:t>
      </w:r>
      <w:r w:rsidRPr="0019215B">
        <w:t>循环神经网络</w:t>
      </w:r>
      <w:r w:rsidR="005D704C" w:rsidRPr="0019215B">
        <w:t>的结构</w:t>
      </w:r>
      <w:bookmarkEnd w:id="59"/>
    </w:p>
    <w:p w:rsidR="00B46F90" w:rsidRPr="0019215B" w:rsidRDefault="00DE0456" w:rsidP="00B46F90">
      <w:pPr>
        <w:pStyle w:val="555-"/>
        <w:ind w:firstLine="480"/>
      </w:pPr>
      <w:r w:rsidRPr="0019215B">
        <w:t>图</w:t>
      </w:r>
      <w:r w:rsidR="00114684" w:rsidRPr="0019215B">
        <w:t>2-</w:t>
      </w:r>
      <w:r w:rsidR="009D4E7B" w:rsidRPr="0019215B">
        <w:t>6</w:t>
      </w:r>
      <w:r w:rsidRPr="0019215B">
        <w:t>是</w:t>
      </w:r>
      <w:r w:rsidR="00A06A70" w:rsidRPr="0019215B">
        <w:t>循环神经网络的基本结构，它是</w:t>
      </w:r>
      <w:r w:rsidRPr="0019215B">
        <w:t>一个最简单的循环神经网络，它</w:t>
      </w:r>
      <w:r w:rsidR="009D5D92" w:rsidRPr="0019215B">
        <w:t>的输入层、输出层、隐藏层各有一个</w:t>
      </w:r>
      <w:r w:rsidRPr="0019215B">
        <w:t>。</w:t>
      </w:r>
      <w:r w:rsidR="00A06A70" w:rsidRPr="0019215B">
        <w:t>我们可以从图</w:t>
      </w:r>
      <w:r w:rsidR="00A06A70" w:rsidRPr="0019215B">
        <w:t>2-6</w:t>
      </w:r>
      <w:r w:rsidR="00A06A70" w:rsidRPr="0019215B">
        <w:t>中看出相比于全连接神经网络，循环神经网络在隐藏层中有一个指向自身的线，这就是循环神经网络的</w:t>
      </w:r>
      <w:r w:rsidR="00A06A70" w:rsidRPr="0019215B">
        <w:t>“</w:t>
      </w:r>
      <w:r w:rsidR="00A06A70" w:rsidRPr="0019215B">
        <w:t>循环</w:t>
      </w:r>
      <w:r w:rsidR="00A06A70" w:rsidRPr="0019215B">
        <w:t>”</w:t>
      </w:r>
      <w:r w:rsidR="00A06A70" w:rsidRPr="0019215B">
        <w:t>。因为在</w:t>
      </w:r>
      <w:r w:rsidR="006B7735" w:rsidRPr="0019215B">
        <w:t>循环神经网络中，</w:t>
      </w:r>
      <w:r w:rsidR="006D2A3F" w:rsidRPr="0019215B">
        <w:t>隐藏层的值不只依赖于前一层给的输入，还依赖于这层神经元在前一个时刻的值。在本文中，我们使用</w:t>
      </w:r>
      <m:oMath>
        <m:r>
          <w:rPr>
            <w:rFonts w:ascii="Cambria Math" w:hAnsi="Cambria Math"/>
          </w:rPr>
          <m:t>x</m:t>
        </m:r>
      </m:oMath>
      <w:r w:rsidR="006D2A3F" w:rsidRPr="0019215B">
        <w:t>表示输入层的值，</w:t>
      </w:r>
      <m:oMath>
        <m:r>
          <w:rPr>
            <w:rFonts w:ascii="Cambria Math" w:hAnsi="Cambria Math"/>
          </w:rPr>
          <m:t>s</m:t>
        </m:r>
      </m:oMath>
      <w:r w:rsidR="006D2A3F" w:rsidRPr="0019215B">
        <w:t>表示隐藏层的值，</w:t>
      </w:r>
      <m:oMath>
        <m:r>
          <w:rPr>
            <w:rFonts w:ascii="Cambria Math" w:hAnsi="Cambria Math"/>
          </w:rPr>
          <m:t>o</m:t>
        </m:r>
      </m:oMath>
      <w:r w:rsidR="006D2A3F" w:rsidRPr="0019215B">
        <w:t>表示输出层的值。</w:t>
      </w:r>
      <m:oMath>
        <m:r>
          <w:rPr>
            <w:rFonts w:ascii="Cambria Math" w:hAnsi="Cambria Math"/>
          </w:rPr>
          <m:t>x,s,o</m:t>
        </m:r>
      </m:oMath>
      <w:r w:rsidR="006D2A3F" w:rsidRPr="0019215B">
        <w:t>均为向量形式。</w:t>
      </w:r>
      <m:oMath>
        <m:r>
          <w:rPr>
            <w:rFonts w:ascii="Cambria Math" w:hAnsi="Cambria Math"/>
          </w:rPr>
          <m:t>U</m:t>
        </m:r>
      </m:oMath>
      <w:r w:rsidR="006D2A3F" w:rsidRPr="0019215B">
        <w:t>表示输入层到隐藏层的权重矩阵，</w:t>
      </w:r>
      <m:oMath>
        <m:r>
          <w:rPr>
            <w:rFonts w:ascii="Cambria Math" w:hAnsi="Cambria Math"/>
          </w:rPr>
          <m:t>V</m:t>
        </m:r>
      </m:oMath>
      <w:r w:rsidR="006D2A3F" w:rsidRPr="0019215B">
        <w:t>是隐藏层到输出层的权重矩阵，</w:t>
      </w:r>
      <m:oMath>
        <m:r>
          <w:rPr>
            <w:rFonts w:ascii="Cambria Math" w:hAnsi="Cambria Math"/>
          </w:rPr>
          <m:t>W</m:t>
        </m:r>
      </m:oMath>
      <w:r w:rsidR="006D2A3F" w:rsidRPr="0019215B">
        <w:t>表示隐藏层在</w:t>
      </w:r>
      <m:oMath>
        <m:r>
          <w:rPr>
            <w:rFonts w:ascii="Cambria Math" w:hAnsi="Cambria Math"/>
          </w:rPr>
          <m:t>t=i-1</m:t>
        </m:r>
      </m:oMath>
      <w:r w:rsidR="006D2A3F" w:rsidRPr="0019215B">
        <w:t>时刻的值到</w:t>
      </w:r>
      <m:oMath>
        <m:r>
          <w:rPr>
            <w:rFonts w:ascii="Cambria Math" w:hAnsi="Cambria Math"/>
          </w:rPr>
          <m:t>t=i</m:t>
        </m:r>
      </m:oMath>
      <w:r w:rsidR="006D2A3F" w:rsidRPr="0019215B">
        <w:t>时刻隐藏层的权重矩阵。</w:t>
      </w:r>
      <w:r w:rsidR="00B46F90" w:rsidRPr="0019215B">
        <w:t>我们把图</w:t>
      </w:r>
      <w:r w:rsidR="00114684" w:rsidRPr="0019215B">
        <w:t>2-</w:t>
      </w:r>
      <w:r w:rsidR="009D4E7B" w:rsidRPr="0019215B">
        <w:t>6</w:t>
      </w:r>
      <w:r w:rsidR="00B46F90" w:rsidRPr="0019215B">
        <w:t>展开，如图</w:t>
      </w:r>
      <w:r w:rsidR="00114684" w:rsidRPr="0019215B">
        <w:t>2-</w:t>
      </w:r>
      <w:r w:rsidR="009D4E7B" w:rsidRPr="0019215B">
        <w:t>7</w:t>
      </w:r>
      <w:r w:rsidR="00B46F90" w:rsidRPr="0019215B">
        <w:t>。</w:t>
      </w:r>
    </w:p>
    <w:p w:rsidR="00DC731B" w:rsidRPr="0019215B" w:rsidRDefault="00114684" w:rsidP="00DC731B">
      <w:pPr>
        <w:pStyle w:val="9-"/>
      </w:pPr>
      <w:r w:rsidRPr="0019215B">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19215B" w:rsidRDefault="006D2A3F" w:rsidP="009D4E7B">
      <w:pPr>
        <w:pStyle w:val="9-"/>
        <w:ind w:firstLineChars="700" w:firstLine="1470"/>
        <w:jc w:val="left"/>
        <w:rPr>
          <w:color w:val="FF0000"/>
        </w:rPr>
      </w:pPr>
      <w:r w:rsidRPr="0019215B">
        <w:t xml:space="preserve"> </w:t>
      </w:r>
      <w:r w:rsidR="00DC731B" w:rsidRPr="0019215B">
        <w:t>图</w:t>
      </w:r>
      <w:r w:rsidR="00114684" w:rsidRPr="0019215B">
        <w:t>2-</w:t>
      </w:r>
      <w:r w:rsidR="009D4E7B" w:rsidRPr="0019215B">
        <w:t>6</w:t>
      </w:r>
      <w:r w:rsidR="009D4E7B" w:rsidRPr="0019215B">
        <w:t>循环神经网络</w:t>
      </w:r>
      <w:r w:rsidR="00BD6871" w:rsidRPr="0019215B">
        <w:t xml:space="preserve"> </w:t>
      </w:r>
      <w:r w:rsidR="00114684" w:rsidRPr="0019215B">
        <w:t xml:space="preserve"> </w:t>
      </w:r>
      <w:r w:rsidR="00114684" w:rsidRPr="0019215B">
        <w:t>图</w:t>
      </w:r>
      <w:r w:rsidR="00114684" w:rsidRPr="0019215B">
        <w:t>2-</w:t>
      </w:r>
      <w:r w:rsidR="009D4E7B" w:rsidRPr="0019215B">
        <w:t>7</w:t>
      </w:r>
      <w:r w:rsidR="009D4E7B" w:rsidRPr="0019215B">
        <w:t>循环神经网络展开</w:t>
      </w:r>
      <w:r w:rsidR="00114684" w:rsidRPr="0019215B">
        <w:t xml:space="preserve">     </w:t>
      </w:r>
    </w:p>
    <w:p w:rsidR="00B46F90" w:rsidRPr="0019215B" w:rsidRDefault="00B46F90" w:rsidP="00B46F90">
      <w:pPr>
        <w:pStyle w:val="555-"/>
        <w:ind w:firstLine="480"/>
      </w:pPr>
      <w:r w:rsidRPr="0019215B">
        <w:t>循环神经网络的计算公式：</w:t>
      </w:r>
    </w:p>
    <w:p w:rsidR="00B46F90" w:rsidRPr="0019215B" w:rsidRDefault="00B46F90" w:rsidP="00B46F90">
      <w:pPr>
        <w:pStyle w:val="555-"/>
        <w:ind w:firstLine="480"/>
      </w:pPr>
      <w:r w:rsidRPr="0019215B">
        <w:t>1</w:t>
      </w:r>
      <w:r w:rsidRPr="0019215B">
        <w:t>）隐藏</w:t>
      </w:r>
      <w:proofErr w:type="gramStart"/>
      <w:r w:rsidRPr="0019215B">
        <w:t>层计算</w:t>
      </w:r>
      <w:proofErr w:type="gramEnd"/>
      <w:r w:rsidRPr="0019215B">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sidRPr="0019215B">
        <w:t>。</w:t>
      </w:r>
      <w:r w:rsidR="006274C2" w:rsidRPr="0019215B">
        <w:t>这一层是循环层</w:t>
      </w:r>
      <w:r w:rsidR="006D2A3F" w:rsidRPr="0019215B">
        <w:t>，</w:t>
      </w:r>
      <m:oMath>
        <m:r>
          <w:rPr>
            <w:rFonts w:ascii="Cambria Math" w:hAnsi="Cambria Math"/>
          </w:rPr>
          <m:t>f</m:t>
        </m:r>
      </m:oMath>
      <w:r w:rsidR="006274C2" w:rsidRPr="0019215B">
        <w:t>是激活函数。</w:t>
      </w:r>
    </w:p>
    <w:p w:rsidR="00B46F90" w:rsidRPr="0019215B" w:rsidRDefault="006274C2" w:rsidP="00B46F90">
      <w:pPr>
        <w:pStyle w:val="555-"/>
        <w:ind w:firstLine="480"/>
      </w:pPr>
      <w:r w:rsidRPr="0019215B">
        <w:t>2</w:t>
      </w:r>
      <w:r w:rsidRPr="0019215B">
        <w:t>）输出层计算公式：</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sidRPr="0019215B">
        <w:t>。这一层是全连接层</w:t>
      </w:r>
      <w:r w:rsidR="006D2A3F" w:rsidRPr="0019215B">
        <w:t>，</w:t>
      </w:r>
      <m:oMath>
        <m:r>
          <w:rPr>
            <w:rFonts w:ascii="Cambria Math" w:hAnsi="Cambria Math"/>
          </w:rPr>
          <m:t>g</m:t>
        </m:r>
      </m:oMath>
      <w:r w:rsidRPr="0019215B">
        <w:t>是激活函数。</w:t>
      </w:r>
    </w:p>
    <w:p w:rsidR="006274C2" w:rsidRPr="0019215B" w:rsidRDefault="006274C2" w:rsidP="00B46F90">
      <w:pPr>
        <w:pStyle w:val="555-"/>
        <w:ind w:firstLine="480"/>
      </w:pPr>
      <w:r w:rsidRPr="0019215B">
        <w:t>所以我们得到：</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Pr="0019215B" w:rsidRDefault="006D2A3F" w:rsidP="00B46F90">
      <w:pPr>
        <w:pStyle w:val="555-"/>
        <w:ind w:firstLine="480"/>
      </w:pPr>
      <w:r w:rsidRPr="0019215B">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sidRPr="0019215B">
        <w:t>是</w:t>
      </w:r>
      <m:oMath>
        <m:r>
          <w:rPr>
            <w:rFonts w:ascii="Cambria Math" w:hAnsi="Cambria Math"/>
          </w:rPr>
          <m:t>t</m:t>
        </m:r>
      </m:oMath>
      <w:r w:rsidR="00EE2213" w:rsidRPr="0019215B">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sidRPr="0019215B">
        <w:t>是</w:t>
      </w:r>
      <m:oMath>
        <m:r>
          <w:rPr>
            <w:rFonts w:ascii="Cambria Math" w:hAnsi="Cambria Math"/>
          </w:rPr>
          <m:t>t</m:t>
        </m:r>
      </m:oMath>
      <w:r w:rsidR="00EE2213" w:rsidRPr="0019215B">
        <w:t>时刻输入层的值，</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2213" w:rsidRPr="0019215B">
        <w:t>是</w:t>
      </w:r>
      <m:oMath>
        <m:r>
          <w:rPr>
            <w:rFonts w:ascii="Cambria Math" w:hAnsi="Cambria Math"/>
          </w:rPr>
          <m:t>t</m:t>
        </m:r>
      </m:oMath>
      <w:r w:rsidR="00EE2213" w:rsidRPr="0019215B">
        <w:t>时刻输出层的值。</w:t>
      </w:r>
    </w:p>
    <w:p w:rsidR="006274C2" w:rsidRPr="0019215B" w:rsidRDefault="006274C2" w:rsidP="006274C2">
      <w:pPr>
        <w:pStyle w:val="3-3"/>
      </w:pPr>
      <w:bookmarkStart w:id="60" w:name="_Toc8970894"/>
      <w:r w:rsidRPr="0019215B">
        <w:lastRenderedPageBreak/>
        <w:t xml:space="preserve">2.3.2 </w:t>
      </w:r>
      <w:r w:rsidRPr="0019215B">
        <w:t>循环神经网络的训练</w:t>
      </w:r>
      <w:bookmarkEnd w:id="60"/>
    </w:p>
    <w:p w:rsidR="006274C2" w:rsidRPr="0019215B" w:rsidRDefault="005A3298" w:rsidP="006274C2">
      <w:pPr>
        <w:pStyle w:val="555-"/>
        <w:ind w:firstLine="480"/>
      </w:pPr>
      <w:r w:rsidRPr="0019215B">
        <w:t>循环神经网络</w:t>
      </w:r>
      <w:r w:rsidR="002A3C6A" w:rsidRPr="0019215B">
        <w:t>循环层</w:t>
      </w:r>
      <w:r w:rsidRPr="0019215B">
        <w:t>的训练方法：</w:t>
      </w:r>
      <w:r w:rsidRPr="0019215B">
        <w:t>BPTT</w:t>
      </w:r>
      <w:r w:rsidRPr="0019215B">
        <w:t>（</w:t>
      </w:r>
      <w:r w:rsidRPr="0019215B">
        <w:t>Back Propagation Trough Time</w:t>
      </w:r>
      <w:r w:rsidRPr="0019215B">
        <w:t>）算法。</w:t>
      </w:r>
      <w:r w:rsidR="00D7672A" w:rsidRPr="0019215B">
        <w:t>首先，我们记</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Pr="0019215B" w:rsidRDefault="005A3298" w:rsidP="006274C2">
      <w:pPr>
        <w:pStyle w:val="555-"/>
        <w:ind w:firstLine="480"/>
      </w:pPr>
      <w:r w:rsidRPr="0019215B">
        <w:t>BPTT</w:t>
      </w:r>
      <w:r w:rsidRPr="0019215B">
        <w:t>算法包</w:t>
      </w:r>
      <w:r w:rsidR="00D7672A" w:rsidRPr="0019215B">
        <w:t>含</w:t>
      </w:r>
      <w:r w:rsidR="00B8248F" w:rsidRPr="0019215B">
        <w:t>四</w:t>
      </w:r>
      <w:r w:rsidRPr="0019215B">
        <w:t>个步骤：</w:t>
      </w:r>
      <w:r w:rsidRPr="0019215B">
        <w:t>1</w:t>
      </w:r>
      <w:r w:rsidRPr="0019215B">
        <w:t>）前向计算</w:t>
      </w:r>
      <w:r w:rsidR="00CA557F" w:rsidRPr="0019215B">
        <w:t>，</w:t>
      </w:r>
      <w:r w:rsidRPr="0019215B">
        <w:t>2</w:t>
      </w:r>
      <w:r w:rsidRPr="0019215B">
        <w:t>）反向计算误差</w:t>
      </w:r>
      <w:r w:rsidR="00D7672A" w:rsidRPr="0019215B">
        <w:t>项</w:t>
      </w:r>
      <m:oMath>
        <m:r>
          <w:rPr>
            <w:rFonts w:ascii="Cambria Math" w:hAnsi="Cambria Math"/>
          </w:rPr>
          <m:t>δ</m:t>
        </m:r>
      </m:oMath>
      <w:r w:rsidR="00FB21CD" w:rsidRPr="0019215B">
        <w:t>，它是损失函数</w:t>
      </w:r>
      <m:oMath>
        <m:r>
          <m:rPr>
            <m:scr m:val="script"/>
            <m:sty m:val="p"/>
          </m:rPr>
          <w:rPr>
            <w:rFonts w:ascii="Cambria Math" w:hAnsi="Cambria Math"/>
          </w:rPr>
          <m:t>L</m:t>
        </m:r>
      </m:oMath>
      <w:r w:rsidR="00FB21CD" w:rsidRPr="0019215B">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sidRPr="0019215B">
        <w:t>的偏导数</w:t>
      </w:r>
      <w:r w:rsidR="00CA557F" w:rsidRPr="0019215B">
        <w:t>，</w:t>
      </w:r>
      <w:r w:rsidRPr="0019215B">
        <w:t>3</w:t>
      </w:r>
      <w:r w:rsidRPr="0019215B">
        <w:t>）</w:t>
      </w:r>
      <w:r w:rsidR="00D7672A" w:rsidRPr="0019215B">
        <w:t>计算梯度</w:t>
      </w:r>
      <w:r w:rsidR="00CA557F" w:rsidRPr="0019215B">
        <w:t>，</w:t>
      </w:r>
      <w:r w:rsidR="00D7672A" w:rsidRPr="0019215B">
        <w:t>4</w:t>
      </w:r>
      <w:r w:rsidR="00D7672A" w:rsidRPr="0019215B">
        <w:t>）更新权重</w:t>
      </w:r>
      <w:r w:rsidR="00786911" w:rsidRPr="0019215B">
        <w:t>值</w:t>
      </w:r>
      <w:r w:rsidR="00CA557F" w:rsidRPr="0019215B">
        <w:t>。</w:t>
      </w:r>
    </w:p>
    <w:p w:rsidR="00CA557F" w:rsidRPr="0019215B" w:rsidRDefault="00340B56"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oMath>
      <w:r w:rsidR="00CA557F" w:rsidRPr="0019215B">
        <w:t xml:space="preserve">                            (2-5)</w:t>
      </w:r>
    </w:p>
    <w:p w:rsidR="0089214C" w:rsidRPr="0019215B" w:rsidRDefault="0089214C" w:rsidP="003C6ACC">
      <w:pPr>
        <w:pStyle w:val="4-4"/>
      </w:pPr>
      <w:r w:rsidRPr="0019215B">
        <w:t xml:space="preserve">2.3.2.1 </w:t>
      </w:r>
      <w:r w:rsidRPr="0019215B">
        <w:t>前</w:t>
      </w:r>
      <w:proofErr w:type="gramStart"/>
      <w:r w:rsidRPr="0019215B">
        <w:t>向计算</w:t>
      </w:r>
      <w:proofErr w:type="gramEnd"/>
      <w:r w:rsidR="003C6ACC" w:rsidRPr="0019215B">
        <w:t>每个神经元的输出值</w:t>
      </w:r>
    </w:p>
    <w:p w:rsidR="00D7672A" w:rsidRPr="0019215B" w:rsidRDefault="00D7672A" w:rsidP="00D7672A">
      <w:pPr>
        <w:pStyle w:val="555-"/>
        <w:ind w:firstLine="480"/>
      </w:pPr>
      <w:r w:rsidRPr="0019215B">
        <w:t>利用计算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sidRPr="0019215B">
        <w:t>得到循环神经网络中循环层的所有</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19215B">
        <w:t>。</w:t>
      </w:r>
    </w:p>
    <w:p w:rsidR="00D7672A" w:rsidRPr="0019215B" w:rsidRDefault="00D7672A" w:rsidP="00D7672A">
      <w:pPr>
        <w:pStyle w:val="4-4"/>
      </w:pPr>
      <w:r w:rsidRPr="0019215B">
        <w:t xml:space="preserve">2.3.2.2 </w:t>
      </w:r>
      <w:r w:rsidRPr="0019215B">
        <w:t>误差项计算</w:t>
      </w:r>
    </w:p>
    <w:p w:rsidR="00D7672A" w:rsidRPr="0019215B" w:rsidRDefault="00D7672A" w:rsidP="00D7672A">
      <w:pPr>
        <w:pStyle w:val="555-"/>
        <w:ind w:firstLine="480"/>
      </w:pPr>
      <w:r w:rsidRPr="0019215B">
        <w:t>首先，我们记</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sidRPr="0019215B">
        <w:t>，所以</w:t>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sidRPr="0019215B">
        <w:t>，因此，</w:t>
      </w:r>
    </w:p>
    <w:p w:rsidR="00D7672A" w:rsidRPr="0019215B" w:rsidRDefault="00340B56"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sidRPr="0019215B">
        <w:t xml:space="preserve">            </w:t>
      </w:r>
      <w:r w:rsidR="00754C85" w:rsidRPr="0019215B">
        <w:t xml:space="preserve"> </w:t>
      </w:r>
      <w:r w:rsidR="004C598D" w:rsidRPr="0019215B">
        <w:t xml:space="preserve">  </w:t>
      </w:r>
      <w:r w:rsidR="00BD6871" w:rsidRPr="0019215B">
        <w:t xml:space="preserve"> </w:t>
      </w:r>
      <w:r w:rsidR="004C598D" w:rsidRPr="0019215B">
        <w:t>(2-</w:t>
      </w:r>
      <w:r w:rsidR="00FB21CD" w:rsidRPr="0019215B">
        <w:t>6</w:t>
      </w:r>
      <w:r w:rsidR="004C598D" w:rsidRPr="0019215B">
        <w:t>)</w:t>
      </w:r>
    </w:p>
    <w:p w:rsidR="00D57C19" w:rsidRPr="0019215B" w:rsidRDefault="00754C85" w:rsidP="00D57C19">
      <w:pPr>
        <w:pStyle w:val="555-"/>
        <w:ind w:firstLine="480"/>
      </w:pPr>
      <w:r w:rsidRPr="0019215B">
        <w:t>公式</w:t>
      </w:r>
      <w:r w:rsidRPr="0019215B">
        <w:t>(2-6)</w:t>
      </w:r>
      <w:r w:rsidRPr="0019215B">
        <w:t>给出了</w:t>
      </w:r>
      <m:oMath>
        <m:r>
          <w:rPr>
            <w:rFonts w:ascii="Cambria Math" w:hAnsi="Cambria Math"/>
          </w:rPr>
          <m:t>δ</m:t>
        </m:r>
      </m:oMath>
      <w:r w:rsidRPr="0019215B">
        <w:t>递推公式中的一项，</w:t>
      </w:r>
      <w:r w:rsidR="00B14E77" w:rsidRPr="0019215B">
        <w:t>通过公式</w:t>
      </w:r>
      <w:r w:rsidR="00B14E77" w:rsidRPr="0019215B">
        <w:t>(2-6)</w:t>
      </w:r>
      <w:r w:rsidRPr="0019215B">
        <w:t>就可以求得任意时刻的</w:t>
      </w:r>
      <m:oMath>
        <m:r>
          <w:rPr>
            <w:rFonts w:ascii="Cambria Math" w:hAnsi="Cambria Math"/>
          </w:rPr>
          <m:t>δ</m:t>
        </m:r>
      </m:oMath>
    </w:p>
    <w:p w:rsidR="00D57C19" w:rsidRPr="0019215B" w:rsidRDefault="00340B56"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sidRPr="0019215B">
        <w:t xml:space="preserve"> </w:t>
      </w:r>
      <w:r w:rsidR="00754C85" w:rsidRPr="0019215B">
        <w:t xml:space="preserve">      </w:t>
      </w:r>
      <w:r w:rsidR="004C598D" w:rsidRPr="0019215B">
        <w:t xml:space="preserve"> (2-</w:t>
      </w:r>
      <w:r w:rsidR="00754C85" w:rsidRPr="0019215B">
        <w:t>7</w:t>
      </w:r>
      <w:r w:rsidR="004C598D" w:rsidRPr="0019215B">
        <w:t>)</w:t>
      </w:r>
    </w:p>
    <w:p w:rsidR="004A0C78" w:rsidRPr="0019215B" w:rsidRDefault="00EC7854" w:rsidP="000E1100">
      <w:pPr>
        <w:pStyle w:val="4-4"/>
      </w:pPr>
      <w:r w:rsidRPr="0019215B">
        <w:t xml:space="preserve">2.3.2.3 </w:t>
      </w:r>
      <w:r w:rsidRPr="0019215B">
        <w:t>权重梯度计算</w:t>
      </w:r>
    </w:p>
    <w:p w:rsidR="00EE68CB" w:rsidRPr="0019215B" w:rsidRDefault="00F850D8" w:rsidP="000E1100">
      <w:pPr>
        <w:pStyle w:val="555-"/>
        <w:ind w:firstLine="480"/>
      </w:pPr>
      <w:r w:rsidRPr="0019215B">
        <w:t>权重矩阵在</w:t>
      </w:r>
      <m:oMath>
        <m:r>
          <w:rPr>
            <w:rFonts w:ascii="Cambria Math" w:hAnsi="Cambria Math"/>
          </w:rPr>
          <m:t>t</m:t>
        </m:r>
      </m:oMath>
      <w:r w:rsidRPr="0019215B">
        <w:t>时刻的梯度</w:t>
      </w:r>
      <w:r w:rsidR="00B14E77" w:rsidRPr="0019215B">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19215B">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19215B">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19215B">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19215B">
        <w:t>的和</w:t>
      </w:r>
      <w:r w:rsidR="00A43E91" w:rsidRPr="0019215B">
        <w:t>、</w:t>
      </w:r>
      <m:oMath>
        <m:r>
          <m:rPr>
            <m:sty m:val="p"/>
          </m:rPr>
          <w:rPr>
            <w:rFonts w:ascii="Cambria Math" w:hAnsi="Cambria Math"/>
          </w:rPr>
          <m:t>∇</m:t>
        </m:r>
        <m:r>
          <m:rPr>
            <m:scr m:val="script"/>
          </m:rPr>
          <w:rPr>
            <w:rFonts w:ascii="Cambria Math" w:hAnsi="Cambria Math"/>
          </w:rPr>
          <m:t>L(</m:t>
        </m:r>
        <m:r>
          <w:rPr>
            <w:rFonts w:ascii="Cambria Math" w:hAnsi="Cambria Math"/>
          </w:rPr>
          <m:t>U)</m:t>
        </m:r>
      </m:oMath>
      <w:r w:rsidR="00A43E91" w:rsidRPr="0019215B">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19215B">
        <w:t>的和，所以</w:t>
      </w:r>
    </w:p>
    <w:p w:rsidR="00EE68CB" w:rsidRPr="0019215B"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19215B">
        <w:t xml:space="preserve">       </w:t>
      </w:r>
      <w:r w:rsidR="00A43E91" w:rsidRPr="0019215B">
        <w:t xml:space="preserve"> </w:t>
      </w:r>
      <w:r w:rsidR="00B96259" w:rsidRPr="0019215B">
        <w:t xml:space="preserve">         </w:t>
      </w:r>
      <w:r w:rsidR="004C598D" w:rsidRPr="0019215B">
        <w:t xml:space="preserve">   </w:t>
      </w:r>
      <w:r w:rsidR="00B96259" w:rsidRPr="0019215B">
        <w:t xml:space="preserve"> </w:t>
      </w:r>
      <w:r w:rsidR="004C598D" w:rsidRPr="0019215B">
        <w:t>(2-</w:t>
      </w:r>
      <w:r w:rsidR="000E1100" w:rsidRPr="0019215B">
        <w:t>8</w:t>
      </w:r>
      <w:r w:rsidR="004C598D" w:rsidRPr="0019215B">
        <w:t>)</w:t>
      </w:r>
    </w:p>
    <w:p w:rsidR="006C14D2" w:rsidRPr="0019215B" w:rsidRDefault="00B96259" w:rsidP="000E1100">
      <w:pPr>
        <w:pStyle w:val="555-"/>
        <w:ind w:firstLine="480"/>
        <w:jc w:val="right"/>
      </w:pPr>
      <w:bookmarkStart w:id="61" w:name="_Toc466640264"/>
      <w:bookmarkStart w:id="62" w:name="_Toc466640332"/>
      <w:bookmarkStart w:id="63"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19215B">
        <w:t xml:space="preserve">                </w:t>
      </w:r>
      <w:r w:rsidR="004C598D" w:rsidRPr="0019215B">
        <w:t xml:space="preserve">    </w:t>
      </w:r>
      <w:r w:rsidRPr="0019215B">
        <w:t xml:space="preserve"> </w:t>
      </w:r>
      <w:r w:rsidR="004C598D" w:rsidRPr="0019215B">
        <w:t>(2-</w:t>
      </w:r>
      <w:r w:rsidR="000E1100" w:rsidRPr="0019215B">
        <w:t>9</w:t>
      </w:r>
      <w:r w:rsidR="004C598D" w:rsidRPr="0019215B">
        <w:t>)</w:t>
      </w:r>
    </w:p>
    <w:p w:rsidR="006C14D2" w:rsidRPr="0019215B" w:rsidRDefault="006C14D2" w:rsidP="000E1100">
      <w:pPr>
        <w:pStyle w:val="4-4"/>
      </w:pPr>
      <w:r w:rsidRPr="0019215B">
        <w:t xml:space="preserve">2.3.2.4 </w:t>
      </w:r>
      <w:r w:rsidR="000C1149" w:rsidRPr="0019215B">
        <w:t>循环神经网络的问题</w:t>
      </w:r>
    </w:p>
    <w:p w:rsidR="000C1149" w:rsidRPr="0019215B" w:rsidRDefault="00FA17C7" w:rsidP="000E1100">
      <w:pPr>
        <w:pStyle w:val="555-"/>
        <w:ind w:firstLine="480"/>
      </w:pPr>
      <w:r w:rsidRPr="0019215B">
        <w:t>循环神经网络在处理较长的时间序列数据时，易发生梯度爆炸或梯度消失，它的原因是</w:t>
      </w:r>
      <w:r w:rsidR="000E1100" w:rsidRPr="0019215B">
        <w:t>，时间序列较长时它的误差项就会有比较大的增加或缩小，导致无法训练出想要的结果</w:t>
      </w:r>
      <w:r w:rsidR="00B96259" w:rsidRPr="0019215B">
        <w:fldChar w:fldCharType="begin"/>
      </w:r>
      <w:r w:rsidR="00E77B0D">
        <w:instrText xml:space="preserve"> ADDIN EN.CITE &lt;EndNote&gt;&lt;Cite&gt;&lt;Author&gt;Goodfellow&lt;/Author&gt;&lt;Year&gt;2016&lt;/Year&gt;&lt;RecNum&gt;110&lt;/RecNum&gt;&lt;DisplayText&gt;&lt;style face="superscript"&gt;[31]&lt;/style&gt;&lt;/DisplayText&gt;&lt;record&gt;&lt;rec-number&gt;110&lt;/rec-number&gt;&lt;foreign-keys&gt;&lt;key app="EN" db-id="dts0vxfegrsaaxe09275ww9j0dv22f2sf90d" timestamp="0"&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19215B">
        <w:fldChar w:fldCharType="separate"/>
      </w:r>
      <w:r w:rsidR="00E77B0D" w:rsidRPr="00E77B0D">
        <w:rPr>
          <w:noProof/>
          <w:vertAlign w:val="superscript"/>
        </w:rPr>
        <w:t>[</w:t>
      </w:r>
      <w:hyperlink w:anchor="_ENREF_31" w:tooltip="Goodfellow, 2016 #110" w:history="1">
        <w:r w:rsidR="00E15049" w:rsidRPr="00E77B0D">
          <w:rPr>
            <w:noProof/>
            <w:vertAlign w:val="superscript"/>
          </w:rPr>
          <w:t>31</w:t>
        </w:r>
      </w:hyperlink>
      <w:r w:rsidR="00E77B0D" w:rsidRPr="00E77B0D">
        <w:rPr>
          <w:noProof/>
          <w:vertAlign w:val="superscript"/>
        </w:rPr>
        <w:t>]</w:t>
      </w:r>
      <w:r w:rsidR="00B96259" w:rsidRPr="0019215B">
        <w:fldChar w:fldCharType="end"/>
      </w:r>
      <w:r w:rsidR="000E1100" w:rsidRPr="0019215B">
        <w:t>。所以循环神经网络无法处理较长的时间序列数据。</w:t>
      </w:r>
    </w:p>
    <w:p w:rsidR="00A07E1B" w:rsidRPr="0019215B" w:rsidRDefault="00A07E1B" w:rsidP="00B1155D">
      <w:pPr>
        <w:pStyle w:val="2-2"/>
        <w:rPr>
          <w:color w:val="000000" w:themeColor="text1"/>
        </w:rPr>
      </w:pPr>
      <w:bookmarkStart w:id="64" w:name="_Toc8970895"/>
      <w:r w:rsidRPr="0019215B">
        <w:rPr>
          <w:color w:val="000000" w:themeColor="text1"/>
        </w:rPr>
        <w:t>2.</w:t>
      </w:r>
      <w:r w:rsidR="00E12A3F" w:rsidRPr="0019215B">
        <w:rPr>
          <w:color w:val="000000" w:themeColor="text1"/>
        </w:rPr>
        <w:t>4</w:t>
      </w:r>
      <w:r w:rsidRPr="0019215B">
        <w:rPr>
          <w:color w:val="000000" w:themeColor="text1"/>
        </w:rPr>
        <w:t xml:space="preserve"> </w:t>
      </w:r>
      <w:bookmarkEnd w:id="61"/>
      <w:bookmarkEnd w:id="62"/>
      <w:bookmarkEnd w:id="63"/>
      <w:r w:rsidR="009D55D2" w:rsidRPr="0019215B">
        <w:rPr>
          <w:color w:val="000000" w:themeColor="text1"/>
        </w:rPr>
        <w:t>长短期记忆网络</w:t>
      </w:r>
      <w:bookmarkEnd w:id="64"/>
    </w:p>
    <w:p w:rsidR="00E80DC3" w:rsidRPr="0019215B" w:rsidRDefault="00F51B4A" w:rsidP="00F51B4A">
      <w:pPr>
        <w:pStyle w:val="555-"/>
        <w:ind w:firstLine="480"/>
        <w:rPr>
          <w:color w:val="FF0000"/>
        </w:rPr>
      </w:pPr>
      <w:r w:rsidRPr="0019215B">
        <w:rPr>
          <w:color w:val="000000" w:themeColor="text1"/>
        </w:rPr>
        <w:t>长短期记忆网络（</w:t>
      </w:r>
      <w:r w:rsidRPr="0019215B">
        <w:rPr>
          <w:color w:val="000000" w:themeColor="text1"/>
        </w:rPr>
        <w:t>Long Short-Term Memory, LSTM</w:t>
      </w:r>
      <w:r w:rsidRPr="0019215B">
        <w:rPr>
          <w:color w:val="000000" w:themeColor="text1"/>
        </w:rPr>
        <w:t>）属于一种循环神经网络，</w:t>
      </w:r>
      <w:r w:rsidR="001417FD" w:rsidRPr="0019215B">
        <w:rPr>
          <w:color w:val="000000" w:themeColor="text1"/>
        </w:rPr>
        <w:t>LSTM</w:t>
      </w:r>
      <w:r w:rsidR="001417FD" w:rsidRPr="0019215B">
        <w:rPr>
          <w:color w:val="000000" w:themeColor="text1"/>
        </w:rPr>
        <w:t>弥补了循环神经网络的不足，它比较适合分析较长的时间序列。在大部分情况下，</w:t>
      </w:r>
      <w:r w:rsidR="001417FD" w:rsidRPr="0019215B">
        <w:rPr>
          <w:color w:val="000000" w:themeColor="text1"/>
        </w:rPr>
        <w:t>LSTM</w:t>
      </w:r>
      <w:r w:rsidR="001417FD" w:rsidRPr="0019215B">
        <w:rPr>
          <w:color w:val="000000" w:themeColor="text1"/>
        </w:rPr>
        <w:t>的处理效果都要由于循环神经网络。原因是</w:t>
      </w:r>
      <w:r w:rsidR="001417FD" w:rsidRPr="0019215B">
        <w:rPr>
          <w:color w:val="000000" w:themeColor="text1"/>
        </w:rPr>
        <w:t>LSTM</w:t>
      </w:r>
      <w:r w:rsidR="001417FD" w:rsidRPr="0019215B">
        <w:rPr>
          <w:color w:val="000000" w:themeColor="text1"/>
        </w:rPr>
        <w:t>加入了一个用于</w:t>
      </w:r>
      <w:r w:rsidR="001417FD" w:rsidRPr="0019215B">
        <w:rPr>
          <w:color w:val="000000" w:themeColor="text1"/>
        </w:rPr>
        <w:t>“</w:t>
      </w:r>
      <w:r w:rsidR="001417FD" w:rsidRPr="0019215B">
        <w:rPr>
          <w:color w:val="000000" w:themeColor="text1"/>
        </w:rPr>
        <w:t>遗忘</w:t>
      </w:r>
      <w:r w:rsidR="001417FD" w:rsidRPr="0019215B">
        <w:rPr>
          <w:color w:val="000000" w:themeColor="text1"/>
        </w:rPr>
        <w:t>”</w:t>
      </w:r>
      <w:r w:rsidR="001417FD" w:rsidRPr="0019215B">
        <w:rPr>
          <w:color w:val="000000" w:themeColor="text1"/>
        </w:rPr>
        <w:t>的</w:t>
      </w:r>
      <w:r w:rsidR="001417FD" w:rsidRPr="0019215B">
        <w:rPr>
          <w:color w:val="000000" w:themeColor="text1"/>
        </w:rPr>
        <w:t>“</w:t>
      </w:r>
      <w:r w:rsidR="001417FD" w:rsidRPr="0019215B">
        <w:rPr>
          <w:color w:val="000000" w:themeColor="text1"/>
        </w:rPr>
        <w:t>处理器</w:t>
      </w:r>
      <w:r w:rsidR="001417FD" w:rsidRPr="0019215B">
        <w:rPr>
          <w:color w:val="000000" w:themeColor="text1"/>
        </w:rPr>
        <w:t>”</w:t>
      </w:r>
      <w:r w:rsidR="001417FD" w:rsidRPr="0019215B">
        <w:rPr>
          <w:color w:val="000000" w:themeColor="text1"/>
        </w:rPr>
        <w:t>。</w:t>
      </w:r>
    </w:p>
    <w:p w:rsidR="00FB0E24" w:rsidRPr="0019215B" w:rsidRDefault="00FB0E24" w:rsidP="00FB0E24">
      <w:pPr>
        <w:pStyle w:val="3-3"/>
      </w:pPr>
      <w:bookmarkStart w:id="65" w:name="_Toc8970896"/>
      <w:r w:rsidRPr="0019215B">
        <w:lastRenderedPageBreak/>
        <w:t xml:space="preserve">2.4.1 </w:t>
      </w:r>
      <w:r w:rsidRPr="0019215B">
        <w:t>长短期记忆网络的结构</w:t>
      </w:r>
      <w:bookmarkEnd w:id="65"/>
    </w:p>
    <w:p w:rsidR="00E80DC3" w:rsidRPr="0019215B" w:rsidRDefault="00730503" w:rsidP="00730503">
      <w:pPr>
        <w:pStyle w:val="555-"/>
        <w:ind w:firstLine="480"/>
        <w:rPr>
          <w:color w:val="FF0000"/>
        </w:rPr>
      </w:pPr>
      <w:r w:rsidRPr="0019215B">
        <w:t>长短期记忆网络（如图</w:t>
      </w:r>
      <w:r w:rsidRPr="0019215B">
        <w:t>2-8</w:t>
      </w:r>
      <w:r w:rsidRPr="0019215B">
        <w:t>所示）是在原本的循环神经网络中加入了一个新的结构</w:t>
      </w:r>
      <w:r w:rsidRPr="0019215B">
        <w:t>—</w:t>
      </w:r>
      <w:r w:rsidRPr="0019215B">
        <w:t>遗忘门。循环神经网络的隐藏层中只有一个状态（在</w:t>
      </w:r>
      <w:r w:rsidRPr="0019215B">
        <w:t>LSTM</w:t>
      </w:r>
      <w:r w:rsidRPr="0019215B">
        <w:t>中记为</w:t>
      </w:r>
      <m:oMath>
        <m:r>
          <w:rPr>
            <w:rFonts w:ascii="Cambria Math" w:eastAsia="MS Gothic" w:hAnsi="Cambria Math"/>
          </w:rPr>
          <m:t>h</m:t>
        </m:r>
      </m:oMath>
      <w:r w:rsidRPr="0019215B">
        <w:t>）。对于较短的时间序列，循环神经网络可以处理，可是股票数据往往有很多，循环神经网络可能会发生梯度消失或梯度爆炸。在</w:t>
      </w:r>
      <w:r w:rsidRPr="0019215B">
        <w:t>LSTM</w:t>
      </w:r>
      <w:r w:rsidRPr="0019215B">
        <w:t>中新增了一个用来保存过去一段时间对现在结果的影响的量（在</w:t>
      </w:r>
      <w:r w:rsidRPr="0019215B">
        <w:t>LSTM</w:t>
      </w:r>
      <w:r w:rsidRPr="0019215B">
        <w:t>中记为</w:t>
      </w:r>
      <m:oMath>
        <m:r>
          <w:rPr>
            <w:rFonts w:ascii="Cambria Math" w:hAnsi="Cambria Math"/>
          </w:rPr>
          <m:t>c</m:t>
        </m:r>
      </m:oMath>
      <w:r w:rsidRPr="0019215B">
        <w:t>，称为单元状态），这使得</w:t>
      </w:r>
      <w:r w:rsidRPr="0019215B">
        <w:t>LSTM</w:t>
      </w:r>
      <w:r w:rsidRPr="0019215B">
        <w:t>处理的时间序列长度更长。循环神经网络中的问题就迎刃而解了。</w:t>
      </w:r>
    </w:p>
    <w:p w:rsidR="00E43322" w:rsidRPr="0019215B" w:rsidRDefault="00863D9F" w:rsidP="00863D9F">
      <w:pPr>
        <w:pStyle w:val="9-"/>
        <w:rPr>
          <w:color w:val="FF0000"/>
        </w:rPr>
      </w:pPr>
      <w:r w:rsidRPr="0019215B">
        <w:rPr>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19215B" w:rsidRDefault="00863D9F" w:rsidP="00933AB7">
      <w:pPr>
        <w:pStyle w:val="9-"/>
      </w:pPr>
      <w:r w:rsidRPr="0019215B">
        <w:t>图</w:t>
      </w:r>
      <w:r w:rsidRPr="0019215B">
        <w:t>2-</w:t>
      </w:r>
      <w:r w:rsidR="004D49CB" w:rsidRPr="0019215B">
        <w:t xml:space="preserve">8 </w:t>
      </w:r>
      <w:r w:rsidR="004D49CB" w:rsidRPr="0019215B">
        <w:t>长短期记忆网络</w:t>
      </w:r>
    </w:p>
    <w:p w:rsidR="005D704C" w:rsidRPr="0019215B" w:rsidRDefault="00DB43B2" w:rsidP="00DB43B2">
      <w:pPr>
        <w:pStyle w:val="555-"/>
        <w:ind w:firstLine="480"/>
      </w:pPr>
      <w:r w:rsidRPr="0019215B">
        <w:t>LSTM</w:t>
      </w:r>
      <w:r w:rsidRPr="0019215B">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w:t>
      </w:r>
      <w:r w:rsidR="005D704C" w:rsidRPr="0019215B">
        <w:rPr>
          <w:color w:val="auto"/>
        </w:rPr>
        <w:t>在</w:t>
      </w:r>
      <w:r w:rsidR="005D704C" w:rsidRPr="0019215B">
        <w:rPr>
          <w:color w:val="auto"/>
        </w:rPr>
        <w:t>LSTM</w:t>
      </w:r>
      <w:r w:rsidR="005D704C" w:rsidRPr="0019215B">
        <w:rPr>
          <w:color w:val="auto"/>
        </w:rPr>
        <w:t>神经元中有三个控制开关，如图</w:t>
      </w:r>
      <w:r w:rsidR="007307F4" w:rsidRPr="0019215B">
        <w:rPr>
          <w:color w:val="auto"/>
        </w:rPr>
        <w:t>2-</w:t>
      </w:r>
      <w:r w:rsidR="004D49CB" w:rsidRPr="0019215B">
        <w:rPr>
          <w:color w:val="auto"/>
        </w:rPr>
        <w:t>8</w:t>
      </w:r>
      <w:r w:rsidR="005D704C" w:rsidRPr="0019215B">
        <w:rPr>
          <w:color w:val="auto"/>
        </w:rPr>
        <w:t>所示：</w:t>
      </w:r>
      <w:r w:rsidR="005D704C" w:rsidRPr="0019215B">
        <w:rPr>
          <w:color w:val="auto"/>
        </w:rPr>
        <w:t>1</w:t>
      </w:r>
      <w:r w:rsidR="005D704C" w:rsidRPr="0019215B">
        <w:rPr>
          <w:color w:val="auto"/>
        </w:rPr>
        <w:t>）</w:t>
      </w:r>
      <w:r w:rsidRPr="0019215B">
        <w:rPr>
          <w:color w:val="auto"/>
        </w:rPr>
        <w:t>控制是否保持上一时刻的</w:t>
      </w:r>
      <m:oMath>
        <m:r>
          <w:rPr>
            <w:rFonts w:ascii="Cambria Math" w:hAnsi="Cambria Math"/>
            <w:color w:val="auto"/>
          </w:rPr>
          <m:t>c</m:t>
        </m:r>
      </m:oMath>
      <w:r w:rsidR="004D49CB" w:rsidRPr="0019215B">
        <w:rPr>
          <w:color w:val="auto"/>
        </w:rPr>
        <w:t>，</w:t>
      </w:r>
      <w:r w:rsidR="005D704C" w:rsidRPr="0019215B">
        <w:rPr>
          <w:color w:val="auto"/>
        </w:rPr>
        <w:t>2</w:t>
      </w:r>
      <w:r w:rsidR="005D704C" w:rsidRPr="0019215B">
        <w:rPr>
          <w:color w:val="auto"/>
        </w:rPr>
        <w:t>）</w:t>
      </w:r>
      <w:r w:rsidRPr="0019215B">
        <w:rPr>
          <w:color w:val="auto"/>
        </w:rPr>
        <w:t>控制是否把</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oMath>
      <w:r w:rsidRPr="0019215B">
        <w:rPr>
          <w:color w:val="auto"/>
        </w:rPr>
        <w:t>写入</w:t>
      </w:r>
      <m:oMath>
        <m:r>
          <w:rPr>
            <w:rFonts w:ascii="Cambria Math" w:hAnsi="Cambria Math"/>
            <w:color w:val="auto"/>
          </w:rPr>
          <m:t>c</m:t>
        </m:r>
      </m:oMath>
      <w:r w:rsidRPr="0019215B">
        <w:rPr>
          <w:color w:val="auto"/>
        </w:rPr>
        <w:t>中</w:t>
      </w:r>
      <w:r w:rsidR="004D49CB" w:rsidRPr="0019215B">
        <w:rPr>
          <w:color w:val="auto"/>
        </w:rPr>
        <w:t>，</w:t>
      </w:r>
      <w:r w:rsidR="005D704C" w:rsidRPr="0019215B">
        <w:rPr>
          <w:color w:val="auto"/>
        </w:rPr>
        <w:t>3</w:t>
      </w:r>
      <w:r w:rsidR="005D704C" w:rsidRPr="0019215B">
        <w:rPr>
          <w:color w:val="auto"/>
        </w:rPr>
        <w:t>）控制是否把</w:t>
      </w:r>
      <m:oMath>
        <m:r>
          <w:rPr>
            <w:rFonts w:ascii="Cambria Math" w:hAnsi="Cambria Math"/>
            <w:color w:val="auto"/>
          </w:rPr>
          <m:t>c</m:t>
        </m:r>
      </m:oMath>
      <w:r w:rsidR="005D704C" w:rsidRPr="0019215B">
        <w:rPr>
          <w:color w:val="auto"/>
        </w:rPr>
        <w:t>作为</w:t>
      </w:r>
      <w:r w:rsidRPr="0019215B">
        <w:rPr>
          <w:color w:val="auto"/>
        </w:rPr>
        <w:t>参考加入到输出中</w:t>
      </w:r>
      <w:r w:rsidR="005D704C" w:rsidRPr="0019215B">
        <w:rPr>
          <w:color w:val="auto"/>
        </w:rPr>
        <w:t>。</w:t>
      </w:r>
      <w:r w:rsidRPr="0019215B">
        <w:rPr>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sidRPr="0019215B">
        <w:rPr>
          <w:color w:val="auto"/>
        </w:rPr>
        <w:t>。</w:t>
      </w:r>
      <m:oMath>
        <m:r>
          <w:rPr>
            <w:rFonts w:ascii="Cambria Math" w:hAnsi="Cambria Math"/>
            <w:color w:val="auto"/>
          </w:rPr>
          <m:t>f</m:t>
        </m:r>
      </m:oMath>
      <w:r w:rsidR="004A08CB" w:rsidRPr="0019215B">
        <w:rPr>
          <w:color w:val="auto"/>
        </w:rPr>
        <w:t>为激活函数，在</w:t>
      </w:r>
      <w:r w:rsidR="004A08CB" w:rsidRPr="0019215B">
        <w:rPr>
          <w:color w:val="auto"/>
        </w:rPr>
        <w:t>LSTM</w:t>
      </w:r>
      <w:r w:rsidR="004A08CB" w:rsidRPr="0019215B">
        <w:rPr>
          <w:color w:val="auto"/>
        </w:rPr>
        <w:t>神经元中使用了</w:t>
      </w:r>
      <w:r w:rsidR="004A08CB" w:rsidRPr="0019215B">
        <w:rPr>
          <w:color w:val="auto"/>
        </w:rPr>
        <w:t>Sigmoid</w:t>
      </w:r>
      <w:r w:rsidR="004A08CB" w:rsidRPr="0019215B">
        <w:rPr>
          <w:color w:val="auto"/>
        </w:rPr>
        <w:t>函数和</w:t>
      </w:r>
      <w:r w:rsidR="004A08CB" w:rsidRPr="0019215B">
        <w:rPr>
          <w:color w:val="auto"/>
        </w:rPr>
        <w:t>Tanh</w:t>
      </w:r>
      <w:r w:rsidR="004A08CB" w:rsidRPr="0019215B">
        <w:rPr>
          <w:color w:val="auto"/>
        </w:rPr>
        <w:t>函数。</w:t>
      </w:r>
    </w:p>
    <w:p w:rsidR="004A08CB" w:rsidRPr="0019215B" w:rsidRDefault="004A08CB" w:rsidP="003450EA">
      <w:pPr>
        <w:pStyle w:val="555-"/>
        <w:ind w:firstLine="480"/>
        <w:rPr>
          <w:color w:val="auto"/>
        </w:rPr>
      </w:pPr>
      <w:r w:rsidRPr="0019215B">
        <w:rPr>
          <w:color w:val="auto"/>
        </w:rPr>
        <w:t>LSTM</w:t>
      </w:r>
      <w:r w:rsidRPr="0019215B">
        <w:rPr>
          <w:color w:val="auto"/>
        </w:rPr>
        <w:t>中的三个门分别为：</w:t>
      </w:r>
    </w:p>
    <w:p w:rsidR="004A08CB" w:rsidRPr="0019215B" w:rsidRDefault="00E669F8" w:rsidP="003450EA">
      <w:pPr>
        <w:pStyle w:val="555-"/>
        <w:ind w:firstLine="480"/>
        <w:rPr>
          <w:color w:val="auto"/>
        </w:rPr>
      </w:pPr>
      <w:r w:rsidRPr="0019215B">
        <w:rPr>
          <w:color w:val="auto"/>
        </w:rPr>
        <w:t>1</w:t>
      </w:r>
      <w:r w:rsidRPr="0019215B">
        <w:rPr>
          <w:color w:val="auto"/>
        </w:rPr>
        <w:t>）遗忘门：</w:t>
      </w:r>
    </w:p>
    <w:p w:rsidR="00E669F8" w:rsidRPr="0019215B" w:rsidRDefault="00340B56" w:rsidP="004A08CB">
      <w:pPr>
        <w:pStyle w:val="555-"/>
        <w:ind w:firstLine="480"/>
        <w:jc w:val="right"/>
        <w:rPr>
          <w:color w:val="auto"/>
        </w:rPr>
      </w:pP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19215B">
        <w:rPr>
          <w:color w:val="auto"/>
        </w:rPr>
        <w:t xml:space="preserve">                   (2-10)</w:t>
      </w:r>
    </w:p>
    <w:p w:rsidR="004A08CB" w:rsidRPr="0019215B" w:rsidRDefault="00B966C6" w:rsidP="00E80DC3">
      <w:pPr>
        <w:pStyle w:val="555-"/>
        <w:ind w:firstLine="480"/>
        <w:rPr>
          <w:color w:val="auto"/>
        </w:rPr>
      </w:pPr>
      <w:r w:rsidRPr="0019215B">
        <w:rPr>
          <w:color w:val="auto"/>
        </w:rPr>
        <w:t>2</w:t>
      </w:r>
      <w:r w:rsidRPr="0019215B">
        <w:rPr>
          <w:color w:val="auto"/>
        </w:rPr>
        <w:t>）输入门：</w:t>
      </w:r>
    </w:p>
    <w:p w:rsidR="00E80DC3" w:rsidRPr="0019215B" w:rsidRDefault="00340B56"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sidRPr="0019215B">
        <w:t xml:space="preserve">                   (2-1</w:t>
      </w:r>
      <w:r w:rsidR="00FA1085" w:rsidRPr="0019215B">
        <w:t>1</w:t>
      </w:r>
      <w:r w:rsidR="004A08CB" w:rsidRPr="0019215B">
        <w:t>)</w:t>
      </w:r>
    </w:p>
    <w:p w:rsidR="00FA1085" w:rsidRPr="0019215B" w:rsidRDefault="00B23DD6" w:rsidP="00C97E50">
      <w:pPr>
        <w:pStyle w:val="555-"/>
        <w:ind w:firstLine="480"/>
        <w:rPr>
          <w:color w:val="auto"/>
        </w:rPr>
      </w:pPr>
      <w:r w:rsidRPr="0019215B">
        <w:rPr>
          <w:color w:val="auto"/>
        </w:rPr>
        <w:t>3</w:t>
      </w:r>
      <w:r w:rsidRPr="0019215B">
        <w:rPr>
          <w:color w:val="auto"/>
        </w:rPr>
        <w:t>）输出门：</w:t>
      </w:r>
    </w:p>
    <w:p w:rsidR="00FA1085" w:rsidRPr="0019215B" w:rsidRDefault="00340B56"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19215B">
        <w:rPr>
          <w:color w:val="auto"/>
        </w:rPr>
        <w:t xml:space="preserve">                (2-12)</w:t>
      </w:r>
    </w:p>
    <w:p w:rsidR="00C97E50" w:rsidRPr="0019215B" w:rsidRDefault="00C97E50" w:rsidP="00C97E50">
      <w:pPr>
        <w:pStyle w:val="3-3"/>
      </w:pPr>
      <w:bookmarkStart w:id="66" w:name="_Toc8970897"/>
      <w:r w:rsidRPr="0019215B">
        <w:t xml:space="preserve">2.4.2 </w:t>
      </w:r>
      <w:r w:rsidRPr="0019215B">
        <w:t>长短期记忆网络的训练</w:t>
      </w:r>
      <w:bookmarkEnd w:id="66"/>
    </w:p>
    <w:p w:rsidR="00C97E50" w:rsidRPr="0019215B" w:rsidRDefault="00C97E50" w:rsidP="008B5026">
      <w:pPr>
        <w:pStyle w:val="555-"/>
        <w:ind w:firstLine="480"/>
        <w:rPr>
          <w:color w:val="auto"/>
        </w:rPr>
      </w:pPr>
      <w:r w:rsidRPr="0019215B">
        <w:rPr>
          <w:color w:val="auto"/>
        </w:rPr>
        <w:t>长短期记忆网络的训练方法与循环神经网络类似，主要有下面</w:t>
      </w:r>
      <w:r w:rsidR="008B5026" w:rsidRPr="0019215B">
        <w:rPr>
          <w:color w:val="auto"/>
        </w:rPr>
        <w:t>四</w:t>
      </w:r>
      <w:r w:rsidRPr="0019215B">
        <w:rPr>
          <w:color w:val="auto"/>
        </w:rPr>
        <w:t>个步骤：</w:t>
      </w:r>
      <w:r w:rsidRPr="0019215B">
        <w:rPr>
          <w:color w:val="auto"/>
        </w:rPr>
        <w:t>1</w:t>
      </w:r>
      <w:r w:rsidRPr="0019215B">
        <w:rPr>
          <w:color w:val="auto"/>
        </w:rPr>
        <w:t>）</w:t>
      </w:r>
      <w:r w:rsidRPr="0019215B">
        <w:rPr>
          <w:color w:val="auto"/>
        </w:rPr>
        <w:lastRenderedPageBreak/>
        <w:t>前向计算</w:t>
      </w:r>
      <w:r w:rsidR="00783D1D" w:rsidRPr="0019215B">
        <w:rPr>
          <w:color w:val="auto"/>
        </w:rPr>
        <w:t>，</w:t>
      </w:r>
      <w:r w:rsidRPr="0019215B">
        <w:rPr>
          <w:color w:val="auto"/>
        </w:rPr>
        <w:t>2</w:t>
      </w:r>
      <w:r w:rsidRPr="0019215B">
        <w:rPr>
          <w:color w:val="auto"/>
        </w:rPr>
        <w:t>）</w:t>
      </w:r>
      <w:r w:rsidR="007114B8" w:rsidRPr="0019215B">
        <w:rPr>
          <w:color w:val="auto"/>
        </w:rPr>
        <w:t>反向</w:t>
      </w:r>
      <w:r w:rsidRPr="0019215B">
        <w:rPr>
          <w:color w:val="auto"/>
        </w:rPr>
        <w:t>计算误差项</w:t>
      </w:r>
      <m:oMath>
        <m:r>
          <w:rPr>
            <w:rFonts w:ascii="Cambria Math" w:hAnsi="Cambria Math"/>
            <w:color w:val="auto"/>
          </w:rPr>
          <m:t>δ</m:t>
        </m:r>
      </m:oMath>
      <w:r w:rsidR="00783D1D" w:rsidRPr="0019215B">
        <w:rPr>
          <w:color w:val="auto"/>
        </w:rPr>
        <w:t>，</w:t>
      </w:r>
      <w:r w:rsidRPr="0019215B">
        <w:rPr>
          <w:color w:val="auto"/>
        </w:rPr>
        <w:t>3</w:t>
      </w:r>
      <w:r w:rsidRPr="0019215B">
        <w:rPr>
          <w:color w:val="auto"/>
        </w:rPr>
        <w:t>）计算</w:t>
      </w:r>
      <w:r w:rsidR="00783D1D" w:rsidRPr="0019215B">
        <w:rPr>
          <w:color w:val="auto"/>
        </w:rPr>
        <w:t>梯度，</w:t>
      </w:r>
      <w:r w:rsidRPr="0019215B">
        <w:rPr>
          <w:color w:val="auto"/>
        </w:rPr>
        <w:t>4</w:t>
      </w:r>
      <w:r w:rsidRPr="0019215B">
        <w:rPr>
          <w:color w:val="auto"/>
        </w:rPr>
        <w:t>）</w:t>
      </w:r>
      <w:r w:rsidR="00783D1D" w:rsidRPr="0019215B">
        <w:rPr>
          <w:color w:val="auto"/>
        </w:rPr>
        <w:t>更新</w:t>
      </w:r>
      <w:r w:rsidRPr="0019215B">
        <w:rPr>
          <w:color w:val="auto"/>
        </w:rPr>
        <w:t>权重值</w:t>
      </w:r>
      <w:r w:rsidR="008B5026" w:rsidRPr="0019215B">
        <w:rPr>
          <w:color w:val="auto"/>
        </w:rPr>
        <w:t>。</w:t>
      </w:r>
    </w:p>
    <w:p w:rsidR="007114B8" w:rsidRPr="0019215B" w:rsidRDefault="007114B8" w:rsidP="007114B8">
      <w:pPr>
        <w:pStyle w:val="4-4"/>
      </w:pPr>
      <w:r w:rsidRPr="0019215B">
        <w:t xml:space="preserve">2.4.2.1 </w:t>
      </w:r>
      <w:r w:rsidRPr="0019215B">
        <w:t>前向计算</w:t>
      </w:r>
    </w:p>
    <w:p w:rsidR="007114B8" w:rsidRPr="0019215B" w:rsidRDefault="007114B8" w:rsidP="007114B8">
      <w:pPr>
        <w:pStyle w:val="555-"/>
        <w:ind w:firstLine="480"/>
        <w:rPr>
          <w:color w:val="auto"/>
        </w:rPr>
      </w:pPr>
      <w:r w:rsidRPr="0019215B">
        <w:rPr>
          <w:color w:val="auto"/>
        </w:rPr>
        <w:t>对于</w:t>
      </w:r>
      <w:r w:rsidRPr="0019215B">
        <w:rPr>
          <w:color w:val="auto"/>
        </w:rPr>
        <w:t>LSTM</w:t>
      </w:r>
      <w:r w:rsidRPr="0019215B">
        <w:rPr>
          <w:color w:val="auto"/>
        </w:rPr>
        <w:t>来讲，前</w:t>
      </w:r>
      <w:proofErr w:type="gramStart"/>
      <w:r w:rsidRPr="0019215B">
        <w:rPr>
          <w:color w:val="auto"/>
        </w:rPr>
        <w:t>向计算</w:t>
      </w:r>
      <w:proofErr w:type="gramEnd"/>
      <w:r w:rsidRPr="0019215B">
        <w:rPr>
          <w:color w:val="auto"/>
        </w:rPr>
        <w:t>就是计算</w:t>
      </w: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值</w:t>
      </w:r>
    </w:p>
    <w:p w:rsidR="007114B8" w:rsidRPr="0019215B" w:rsidRDefault="007114B8" w:rsidP="007114B8">
      <w:pPr>
        <w:pStyle w:val="4-4"/>
      </w:pPr>
      <w:r w:rsidRPr="0019215B">
        <w:t xml:space="preserve">2.4.2.2 </w:t>
      </w:r>
      <w:r w:rsidRPr="0019215B">
        <w:t>反向计算</w:t>
      </w:r>
      <w:r w:rsidR="008E2706" w:rsidRPr="0019215B">
        <w:t>误差项</w:t>
      </w:r>
      <m:oMath>
        <m:r>
          <w:rPr>
            <w:rFonts w:ascii="Cambria Math" w:hAnsi="Cambria Math"/>
          </w:rPr>
          <m:t>δ</m:t>
        </m:r>
      </m:oMath>
    </w:p>
    <w:p w:rsidR="008E2706" w:rsidRPr="0019215B" w:rsidRDefault="008E2706" w:rsidP="007114B8">
      <w:pPr>
        <w:pStyle w:val="555-"/>
        <w:ind w:firstLine="480"/>
        <w:rPr>
          <w:color w:val="auto"/>
        </w:rPr>
      </w:pPr>
      <w:r w:rsidRPr="0019215B">
        <w:rPr>
          <w:color w:val="auto"/>
        </w:rPr>
        <w:t>和循环神经网络不同，我们定义</w:t>
      </w:r>
    </w:p>
    <w:p w:rsidR="007114B8" w:rsidRPr="0019215B" w:rsidRDefault="00340B56"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w:t>
      </w:r>
      <w:r w:rsidR="00091078" w:rsidRPr="0019215B">
        <w:rPr>
          <w:color w:val="auto"/>
        </w:rPr>
        <w:t>(2-1</w:t>
      </w:r>
      <w:r w:rsidR="00744C9A" w:rsidRPr="0019215B">
        <w:rPr>
          <w:color w:val="auto"/>
        </w:rPr>
        <w:t>3</w:t>
      </w:r>
      <w:r w:rsidR="00091078" w:rsidRPr="0019215B">
        <w:rPr>
          <w:color w:val="auto"/>
        </w:rPr>
        <w:t>)</w:t>
      </w:r>
    </w:p>
    <w:p w:rsidR="008E2706" w:rsidRPr="0019215B" w:rsidRDefault="008E2706" w:rsidP="008E2706">
      <w:pPr>
        <w:pStyle w:val="555-"/>
        <w:ind w:firstLine="480"/>
        <w:rPr>
          <w:color w:val="auto"/>
        </w:rPr>
      </w:pPr>
      <w:r w:rsidRPr="0019215B">
        <w:rPr>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19215B">
        <w:rPr>
          <w:color w:val="auto"/>
        </w:rPr>
        <w:t>是损失函数</w:t>
      </w:r>
      <m:oMath>
        <m:r>
          <m:rPr>
            <m:scr m:val="script"/>
          </m:rPr>
          <w:rPr>
            <w:rFonts w:ascii="Cambria Math" w:hAnsi="Cambria Math"/>
            <w:color w:val="auto"/>
          </w:rPr>
          <m:t>L</m:t>
        </m:r>
      </m:oMath>
      <w:r w:rsidRPr="0019215B">
        <w:rPr>
          <w:color w:val="auto"/>
        </w:rPr>
        <w:t>对输出</w:t>
      </w:r>
      <m:oMath>
        <m:sSub>
          <m:sSubPr>
            <m:ctrlPr>
              <w:rPr>
                <w:rFonts w:ascii="Cambria Math" w:hAnsi="Cambria Math"/>
                <w:i/>
                <w:color w:val="auto"/>
              </w:rPr>
            </m:ctrlPr>
          </m:sSubPr>
          <m:e>
            <m:r>
              <w:rPr>
                <w:rFonts w:ascii="Cambria Math" w:eastAsia="MS Gothic" w:hAnsi="Cambria Math"/>
                <w:color w:val="auto"/>
              </w:rPr>
              <m:t>h</m:t>
            </m:r>
          </m:e>
          <m:sub>
            <m:r>
              <w:rPr>
                <w:rFonts w:ascii="Cambria Math" w:hAnsi="Cambria Math"/>
                <w:color w:val="auto"/>
              </w:rPr>
              <m:t>t</m:t>
            </m:r>
          </m:sub>
        </m:sSub>
      </m:oMath>
      <w:r w:rsidRPr="0019215B">
        <w:rPr>
          <w:color w:val="auto"/>
        </w:rPr>
        <w:t>的导数。接下来我们记</w:t>
      </w:r>
    </w:p>
    <w:p w:rsidR="009E2337" w:rsidRPr="0019215B" w:rsidRDefault="00340B56"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e>
            </m:eqArr>
          </m:e>
        </m:d>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4</w:t>
      </w:r>
      <w:r w:rsidR="009E2337" w:rsidRPr="0019215B">
        <w:rPr>
          <w:color w:val="auto"/>
        </w:rPr>
        <w:t>)</w:t>
      </w:r>
    </w:p>
    <w:p w:rsidR="00604E65" w:rsidRPr="0019215B" w:rsidRDefault="00340B56"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5</w:t>
      </w:r>
      <w:r w:rsidR="009E2337" w:rsidRPr="0019215B">
        <w:rPr>
          <w:color w:val="auto"/>
        </w:rPr>
        <w:t>)</w:t>
      </w:r>
    </w:p>
    <w:p w:rsidR="00604E65" w:rsidRPr="0019215B" w:rsidRDefault="00604E65" w:rsidP="00604E65">
      <w:pPr>
        <w:pStyle w:val="555-"/>
        <w:ind w:firstLine="480"/>
        <w:rPr>
          <w:color w:val="auto"/>
        </w:rPr>
      </w:pPr>
      <w:r w:rsidRPr="0019215B">
        <w:rPr>
          <w:color w:val="auto"/>
        </w:rPr>
        <w:t>下面我们计算</w:t>
      </w:r>
      <w:r w:rsidR="00132986" w:rsidRPr="0019215B">
        <w:rPr>
          <w:color w:val="auto"/>
        </w:rPr>
        <w:t>,</w:t>
      </w:r>
    </w:p>
    <w:p w:rsidR="00604E65" w:rsidRPr="0019215B" w:rsidRDefault="00340B56"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w:t>
      </w:r>
      <w:r w:rsidR="004C598D" w:rsidRPr="0019215B">
        <w:rPr>
          <w:color w:val="auto"/>
        </w:rPr>
        <w:t xml:space="preserve"> </w:t>
      </w:r>
      <w:r w:rsidR="00132986" w:rsidRPr="0019215B">
        <w:rPr>
          <w:color w:val="auto"/>
        </w:rPr>
        <w:t xml:space="preserve"> (2-1</w:t>
      </w:r>
      <w:r w:rsidR="00913730" w:rsidRPr="0019215B">
        <w:rPr>
          <w:color w:val="auto"/>
        </w:rPr>
        <w:t>6</w:t>
      </w:r>
      <w:r w:rsidR="00132986" w:rsidRPr="0019215B">
        <w:rPr>
          <w:color w:val="auto"/>
        </w:rPr>
        <w:t>)</w:t>
      </w:r>
    </w:p>
    <w:p w:rsidR="00604E65" w:rsidRPr="0019215B" w:rsidRDefault="00604E65" w:rsidP="00604E65">
      <w:pPr>
        <w:pStyle w:val="555-"/>
        <w:ind w:firstLine="480"/>
        <w:rPr>
          <w:color w:val="auto"/>
        </w:rPr>
      </w:pPr>
      <w:r w:rsidRPr="0019215B">
        <w:rPr>
          <w:color w:val="auto"/>
        </w:rPr>
        <w:t>在上文中可以看出，</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19215B">
        <w:rPr>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自变量，利用全导数公式可得</w:t>
      </w:r>
      <w:r w:rsidR="00132986" w:rsidRPr="0019215B">
        <w:rPr>
          <w:color w:val="auto"/>
        </w:rPr>
        <w:t>,</w:t>
      </w:r>
    </w:p>
    <w:p w:rsidR="00604E65" w:rsidRPr="0019215B" w:rsidRDefault="00340B56"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2-1</w:t>
      </w:r>
      <w:r w:rsidR="00913730" w:rsidRPr="0019215B">
        <w:rPr>
          <w:color w:val="auto"/>
        </w:rPr>
        <w:t>7</w:t>
      </w:r>
      <w:r w:rsidR="00132986" w:rsidRPr="0019215B">
        <w:rPr>
          <w:color w:val="auto"/>
        </w:rPr>
        <w:t>)</w:t>
      </w:r>
    </w:p>
    <w:p w:rsidR="007D4AD2" w:rsidRPr="0019215B" w:rsidRDefault="003B59D6" w:rsidP="00BD3019">
      <w:pPr>
        <w:pStyle w:val="555-"/>
        <w:ind w:firstLine="480"/>
        <w:rPr>
          <w:color w:val="auto"/>
        </w:rPr>
      </w:pPr>
      <w:r w:rsidRPr="0019215B">
        <w:rPr>
          <w:color w:val="auto"/>
        </w:rPr>
        <w:t>接下来，</w:t>
      </w:r>
      <w:r w:rsidR="008306D1" w:rsidRPr="0019215B">
        <w:rPr>
          <w:color w:val="auto"/>
        </w:rPr>
        <w:t>我们可以得到：</w:t>
      </w:r>
    </w:p>
    <w:p w:rsidR="007D4AD2" w:rsidRPr="0019215B" w:rsidRDefault="00340B56"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1</w:t>
      </w:r>
      <w:r w:rsidR="00913730" w:rsidRPr="0019215B">
        <w:rPr>
          <w:color w:val="auto"/>
        </w:rPr>
        <w:t>8</w:t>
      </w:r>
      <w:r w:rsidR="002E0B0D" w:rsidRPr="0019215B">
        <w:rPr>
          <w:color w:val="auto"/>
        </w:rPr>
        <w:t>)</w:t>
      </w:r>
    </w:p>
    <w:p w:rsidR="007D4AD2" w:rsidRPr="0019215B" w:rsidRDefault="007D4AD2" w:rsidP="007D4AD2">
      <w:pPr>
        <w:pStyle w:val="555-"/>
        <w:ind w:firstLine="480"/>
        <w:rPr>
          <w:color w:val="auto"/>
        </w:rPr>
      </w:pPr>
      <w:r w:rsidRPr="0019215B">
        <w:rPr>
          <w:color w:val="auto"/>
        </w:rPr>
        <w:t>由此我们得到，</w:t>
      </w:r>
    </w:p>
    <w:p w:rsidR="007D4AD2" w:rsidRPr="0019215B" w:rsidRDefault="00340B56"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w:t>
      </w:r>
      <w:r w:rsidR="006E06B9" w:rsidRPr="0019215B">
        <w:rPr>
          <w:color w:val="auto"/>
        </w:rPr>
        <w:t>19</w:t>
      </w:r>
      <w:r w:rsidR="002E0B0D" w:rsidRPr="0019215B">
        <w:rPr>
          <w:color w:val="auto"/>
        </w:rPr>
        <w:t>)</w:t>
      </w:r>
    </w:p>
    <w:p w:rsidR="008C009D" w:rsidRPr="0019215B" w:rsidRDefault="003A195D" w:rsidP="008C009D">
      <w:pPr>
        <w:pStyle w:val="555-"/>
        <w:ind w:firstLine="480"/>
        <w:rPr>
          <w:color w:val="auto"/>
        </w:rPr>
      </w:pPr>
      <w:r w:rsidRPr="0019215B">
        <w:rPr>
          <w:color w:val="auto"/>
        </w:rPr>
        <w:t>同时</w:t>
      </w:r>
      <w:r w:rsidR="00F92890" w:rsidRPr="0019215B">
        <w:rPr>
          <w:color w:val="auto"/>
        </w:rPr>
        <w:t>根据</w:t>
      </w:r>
      <w:r w:rsidRPr="0019215B">
        <w:rPr>
          <w:color w:val="auto"/>
        </w:rPr>
        <w:t>公式</w:t>
      </w:r>
      <w:r w:rsidR="00A4658F" w:rsidRPr="0019215B">
        <w:rPr>
          <w:color w:val="auto"/>
        </w:rPr>
        <w:t>(2-16)</w:t>
      </w:r>
      <w:r w:rsidR="00F92890" w:rsidRPr="0019215B">
        <w:rPr>
          <w:color w:val="auto"/>
        </w:rPr>
        <w:t>，可知</w:t>
      </w:r>
      <w:r w:rsidRPr="0019215B">
        <w:rPr>
          <w:color w:val="auto"/>
        </w:rPr>
        <w:t>，</w:t>
      </w:r>
    </w:p>
    <w:p w:rsidR="008C009D" w:rsidRPr="0019215B" w:rsidRDefault="00340B56"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19215B">
        <w:rPr>
          <w:color w:val="auto"/>
        </w:rPr>
        <w:t xml:space="preserve">      </w:t>
      </w:r>
      <w:r w:rsidR="004C598D" w:rsidRPr="0019215B">
        <w:rPr>
          <w:color w:val="auto"/>
        </w:rPr>
        <w:t xml:space="preserve">    (2-2</w:t>
      </w:r>
      <w:r w:rsidR="006E06B9" w:rsidRPr="0019215B">
        <w:rPr>
          <w:color w:val="auto"/>
        </w:rPr>
        <w:t>0</w:t>
      </w:r>
      <w:r w:rsidR="004C598D" w:rsidRPr="0019215B">
        <w:rPr>
          <w:color w:val="auto"/>
        </w:rPr>
        <w:t>)</w:t>
      </w:r>
    </w:p>
    <w:p w:rsidR="008C009D" w:rsidRPr="0019215B" w:rsidRDefault="00CA5D6D" w:rsidP="008C009D">
      <w:pPr>
        <w:pStyle w:val="555-"/>
        <w:ind w:firstLine="480"/>
        <w:rPr>
          <w:color w:val="auto"/>
        </w:rPr>
      </w:pPr>
      <w:r w:rsidRPr="0019215B">
        <w:rPr>
          <w:color w:val="auto"/>
        </w:rPr>
        <w:t>定义</w:t>
      </w:r>
      <m:oMath>
        <m:r>
          <w:rPr>
            <w:rFonts w:ascii="Cambria Math" w:hAnsi="Cambria Math"/>
            <w:color w:val="auto"/>
          </w:rPr>
          <m:t>l-1</m:t>
        </m:r>
      </m:oMath>
      <w:r w:rsidRPr="0019215B">
        <w:rPr>
          <w:color w:val="auto"/>
        </w:rPr>
        <w:t>层的误差项：</w:t>
      </w:r>
    </w:p>
    <w:p w:rsidR="00CA5D6D" w:rsidRPr="0019215B" w:rsidRDefault="00340B56"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1</w:t>
      </w:r>
      <w:r w:rsidR="004C598D" w:rsidRPr="0019215B">
        <w:rPr>
          <w:color w:val="auto"/>
        </w:rPr>
        <w:t>)</w:t>
      </w:r>
    </w:p>
    <w:p w:rsidR="00AB116E" w:rsidRPr="0019215B" w:rsidRDefault="00CA5D6D" w:rsidP="00AB116E">
      <w:pPr>
        <w:pStyle w:val="555-"/>
        <w:ind w:firstLine="480"/>
        <w:rPr>
          <w:color w:val="auto"/>
        </w:rPr>
      </w:pPr>
      <w:r w:rsidRPr="0019215B">
        <w:rPr>
          <w:color w:val="auto"/>
        </w:rPr>
        <w:t>第</w:t>
      </w:r>
      <m:oMath>
        <m:r>
          <w:rPr>
            <w:rFonts w:ascii="Cambria Math" w:hAnsi="Cambria Math"/>
            <w:color w:val="auto"/>
          </w:rPr>
          <m:t>l</m:t>
        </m:r>
      </m:oMath>
      <w:r w:rsidRPr="0019215B">
        <w:rPr>
          <w:color w:val="auto"/>
        </w:rPr>
        <w:t>层的输入</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oMath>
      <w:r w:rsidR="00AB116E" w:rsidRPr="0019215B">
        <w:rPr>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19215B">
        <w:rPr>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19215B">
        <w:rPr>
          <w:color w:val="auto"/>
        </w:rPr>
        <w:t>是第</w:t>
      </w:r>
      <m:oMath>
        <m:r>
          <w:rPr>
            <w:rFonts w:ascii="Cambria Math" w:hAnsi="Cambria Math"/>
            <w:color w:val="auto"/>
          </w:rPr>
          <m:t>l</m:t>
        </m:r>
        <m:r>
          <w:rPr>
            <w:rFonts w:ascii="Cambria Math" w:eastAsia="微软雅黑" w:hAnsi="Cambria Math"/>
            <w:color w:val="auto"/>
          </w:rPr>
          <m:t>-</m:t>
        </m:r>
        <m:r>
          <w:rPr>
            <w:rFonts w:ascii="Cambria Math" w:hAnsi="Cambria Math"/>
            <w:color w:val="auto"/>
          </w:rPr>
          <m:t>1</m:t>
        </m:r>
      </m:oMath>
      <w:r w:rsidR="00AB116E" w:rsidRPr="0019215B">
        <w:rPr>
          <w:color w:val="auto"/>
        </w:rPr>
        <w:t>层的激活函数。</w:t>
      </w:r>
    </w:p>
    <w:p w:rsidR="00AB116E" w:rsidRPr="0019215B" w:rsidRDefault="00AB116E" w:rsidP="00AB116E">
      <w:pPr>
        <w:pStyle w:val="555-"/>
        <w:ind w:firstLine="480"/>
        <w:rPr>
          <w:color w:val="auto"/>
        </w:rPr>
      </w:pPr>
      <w:r w:rsidRPr="0019215B">
        <w:rPr>
          <w:color w:val="auto"/>
        </w:rPr>
        <w:t>我们用全导数公式将上式化为：</w:t>
      </w:r>
    </w:p>
    <w:p w:rsidR="00AB116E" w:rsidRPr="0019215B" w:rsidRDefault="00340B56"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2</w:t>
      </w:r>
      <w:r w:rsidR="004C598D" w:rsidRPr="0019215B">
        <w:rPr>
          <w:color w:val="auto"/>
        </w:rPr>
        <w:t>)</w:t>
      </w:r>
    </w:p>
    <w:p w:rsidR="00AB116E" w:rsidRPr="0019215B" w:rsidRDefault="0046257A" w:rsidP="0046257A">
      <w:pPr>
        <w:pStyle w:val="4-4"/>
      </w:pPr>
      <w:r w:rsidRPr="0019215B">
        <w:t xml:space="preserve">2.4.2.3 </w:t>
      </w:r>
      <w:r w:rsidRPr="0019215B">
        <w:t>权重矩阵梯度的计算</w:t>
      </w:r>
    </w:p>
    <w:p w:rsidR="0046257A" w:rsidRPr="0019215B" w:rsidRDefault="0069026F" w:rsidP="0046257A">
      <w:pPr>
        <w:pStyle w:val="555-"/>
        <w:ind w:firstLine="480"/>
        <w:rPr>
          <w:color w:val="auto"/>
        </w:rPr>
      </w:pPr>
      <w:r w:rsidRPr="0019215B">
        <w:rPr>
          <w:color w:val="auto"/>
        </w:rPr>
        <w:lastRenderedPageBreak/>
        <w:t>根据公式</w:t>
      </w:r>
      <w:r w:rsidRPr="0019215B">
        <w:rPr>
          <w:color w:val="auto"/>
        </w:rPr>
        <w:t>(2-15)</w:t>
      </w:r>
      <w:r w:rsidRPr="0019215B">
        <w:rPr>
          <w:color w:val="auto"/>
        </w:rPr>
        <w:t>，</w:t>
      </w:r>
      <w:r w:rsidR="0046257A" w:rsidRPr="0019215B">
        <w:rPr>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19215B">
        <w:rPr>
          <w:color w:val="auto"/>
        </w:rPr>
        <w:t>的梯度：</w:t>
      </w:r>
    </w:p>
    <w:p w:rsidR="00CF7CB1" w:rsidRPr="0019215B" w:rsidRDefault="00340B56"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19215B">
        <w:rPr>
          <w:color w:val="auto"/>
        </w:rPr>
        <w:t xml:space="preserve">   </w:t>
      </w:r>
      <w:r w:rsidR="004C598D" w:rsidRPr="0019215B">
        <w:rPr>
          <w:color w:val="auto"/>
        </w:rPr>
        <w:t xml:space="preserve"> (2-24)</w:t>
      </w:r>
    </w:p>
    <w:p w:rsidR="00FC14A1" w:rsidRPr="0019215B" w:rsidRDefault="00FC14A1" w:rsidP="00FC14A1">
      <w:pPr>
        <w:pStyle w:val="555-"/>
        <w:ind w:firstLine="480"/>
        <w:rPr>
          <w:color w:val="auto"/>
        </w:rPr>
      </w:pPr>
      <w:r w:rsidRPr="0019215B">
        <w:rPr>
          <w:color w:val="auto"/>
        </w:rPr>
        <w:t>各个时刻的梯度加和，求得最终梯度</w:t>
      </w:r>
      <w:r w:rsidR="00210B8F" w:rsidRPr="0019215B">
        <w:rPr>
          <w:color w:val="auto"/>
        </w:rPr>
        <w:t>，</w:t>
      </w:r>
    </w:p>
    <w:p w:rsidR="00210B8F" w:rsidRPr="0019215B" w:rsidRDefault="00340B56"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19215B">
        <w:rPr>
          <w:color w:val="auto"/>
        </w:rPr>
        <w:t xml:space="preserve">     </w:t>
      </w:r>
      <w:r w:rsidR="004C598D" w:rsidRPr="0019215B">
        <w:rPr>
          <w:color w:val="auto"/>
        </w:rPr>
        <w:t xml:space="preserve">   (2-25)</w:t>
      </w:r>
    </w:p>
    <w:p w:rsidR="00E94592" w:rsidRPr="0019215B" w:rsidRDefault="00E94592" w:rsidP="00E94592">
      <w:pPr>
        <w:pStyle w:val="555-"/>
        <w:ind w:firstLine="480"/>
        <w:rPr>
          <w:color w:val="auto"/>
        </w:rPr>
      </w:pPr>
      <w:r w:rsidRPr="0019215B">
        <w:rPr>
          <w:color w:val="auto"/>
        </w:rPr>
        <w:t>偏置项梯度，</w:t>
      </w:r>
    </w:p>
    <w:p w:rsidR="00BC6DEE" w:rsidRPr="0019215B" w:rsidRDefault="00340B56"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19215B">
        <w:rPr>
          <w:color w:val="auto"/>
        </w:rPr>
        <w:t xml:space="preserve">  </w:t>
      </w:r>
      <w:r w:rsidR="009347FE" w:rsidRPr="0019215B">
        <w:rPr>
          <w:color w:val="auto"/>
        </w:rPr>
        <w:t xml:space="preserve">   (2-2</w:t>
      </w:r>
      <w:r w:rsidR="00E94592" w:rsidRPr="0019215B">
        <w:rPr>
          <w:color w:val="auto"/>
        </w:rPr>
        <w:t>6</w:t>
      </w:r>
      <w:r w:rsidR="009347FE" w:rsidRPr="0019215B">
        <w:rPr>
          <w:color w:val="auto"/>
        </w:rPr>
        <w:t>)</w:t>
      </w:r>
    </w:p>
    <w:p w:rsidR="00631065" w:rsidRPr="0019215B" w:rsidRDefault="00631065" w:rsidP="00631065">
      <w:pPr>
        <w:pStyle w:val="555-"/>
        <w:ind w:firstLine="480"/>
        <w:rPr>
          <w:color w:val="auto"/>
        </w:rPr>
      </w:pPr>
      <w:r w:rsidRPr="0019215B">
        <w:rPr>
          <w:color w:val="auto"/>
        </w:rPr>
        <w:t>最后更新权重值，</w:t>
      </w:r>
      <w:r w:rsidRPr="0019215B">
        <w:rPr>
          <w:color w:val="auto"/>
        </w:rPr>
        <w:t>LSTM</w:t>
      </w:r>
      <w:r w:rsidRPr="0019215B">
        <w:rPr>
          <w:color w:val="auto"/>
        </w:rPr>
        <w:t>神经网络的训练就完成了。</w:t>
      </w:r>
    </w:p>
    <w:p w:rsidR="009D55D2" w:rsidRPr="0019215B" w:rsidRDefault="009D55D2" w:rsidP="00B1155D">
      <w:pPr>
        <w:pStyle w:val="2-2"/>
      </w:pPr>
      <w:bookmarkStart w:id="67" w:name="_Toc8970898"/>
      <w:r w:rsidRPr="0019215B">
        <w:t>2.</w:t>
      </w:r>
      <w:r w:rsidR="00132986" w:rsidRPr="0019215B">
        <w:t>5</w:t>
      </w:r>
      <w:r w:rsidRPr="0019215B">
        <w:t xml:space="preserve"> </w:t>
      </w:r>
      <w:r w:rsidRPr="0019215B">
        <w:t>神经网络训练的优化方法</w:t>
      </w:r>
      <w:bookmarkEnd w:id="67"/>
    </w:p>
    <w:p w:rsidR="00631065" w:rsidRPr="0019215B" w:rsidRDefault="00A305C7" w:rsidP="00A305C7">
      <w:pPr>
        <w:pStyle w:val="3-3"/>
      </w:pPr>
      <w:bookmarkStart w:id="68" w:name="_Toc8970899"/>
      <w:r w:rsidRPr="0019215B">
        <w:t>2.</w:t>
      </w:r>
      <w:r w:rsidR="00132986" w:rsidRPr="0019215B">
        <w:t>5</w:t>
      </w:r>
      <w:r w:rsidRPr="0019215B">
        <w:t xml:space="preserve">.1 </w:t>
      </w:r>
      <w:r w:rsidRPr="0019215B">
        <w:t>梯度下降算法的缺陷</w:t>
      </w:r>
      <w:bookmarkEnd w:id="68"/>
    </w:p>
    <w:p w:rsidR="00ED4FDD" w:rsidRPr="0019215B" w:rsidRDefault="00ED4FDD" w:rsidP="00ED4FDD">
      <w:pPr>
        <w:pStyle w:val="555-"/>
        <w:ind w:firstLine="480"/>
        <w:rPr>
          <w:color w:val="auto"/>
        </w:rPr>
      </w:pPr>
      <w:r w:rsidRPr="0019215B">
        <w:rPr>
          <w:color w:val="auto"/>
        </w:rPr>
        <w:t>在上文中，我们利用</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19215B">
        <w:rPr>
          <w:color w:val="auto"/>
        </w:rPr>
        <w:t>来更新权值矩阵，这个算法有些明显的缺陷：</w:t>
      </w:r>
      <w:r w:rsidRPr="0019215B">
        <w:rPr>
          <w:color w:val="auto"/>
        </w:rPr>
        <w:t>1</w:t>
      </w:r>
      <w:r w:rsidRPr="0019215B">
        <w:rPr>
          <w:color w:val="auto"/>
        </w:rPr>
        <w:t>）最基本的梯度下降算法很容易求得局部最小值或者陷入驻点</w:t>
      </w:r>
      <w:r w:rsidR="00F60FA6" w:rsidRPr="0019215B">
        <w:rPr>
          <w:color w:val="auto"/>
        </w:rPr>
        <w:t>，</w:t>
      </w:r>
      <w:r w:rsidRPr="0019215B">
        <w:rPr>
          <w:color w:val="auto"/>
        </w:rPr>
        <w:t>2</w:t>
      </w:r>
      <w:r w:rsidRPr="0019215B">
        <w:rPr>
          <w:color w:val="auto"/>
        </w:rPr>
        <w:t>）最基本的梯度下降算法很容易在</w:t>
      </w:r>
      <w:proofErr w:type="gramStart"/>
      <w:r w:rsidRPr="0019215B">
        <w:rPr>
          <w:color w:val="auto"/>
        </w:rPr>
        <w:t>最</w:t>
      </w:r>
      <w:proofErr w:type="gramEnd"/>
      <w:r w:rsidRPr="0019215B">
        <w:rPr>
          <w:color w:val="auto"/>
        </w:rPr>
        <w:t>优点附近震荡而无法求得最优点。</w:t>
      </w:r>
    </w:p>
    <w:p w:rsidR="00ED4FDD" w:rsidRPr="0019215B" w:rsidRDefault="00ED4FDD" w:rsidP="00ED4FDD">
      <w:pPr>
        <w:pStyle w:val="3-3"/>
      </w:pPr>
      <w:bookmarkStart w:id="69" w:name="_Toc8970900"/>
      <w:r w:rsidRPr="0019215B">
        <w:t>2.</w:t>
      </w:r>
      <w:r w:rsidR="00132986" w:rsidRPr="0019215B">
        <w:t>5</w:t>
      </w:r>
      <w:r w:rsidRPr="0019215B">
        <w:t xml:space="preserve">.2 </w:t>
      </w:r>
      <w:r w:rsidRPr="0019215B">
        <w:t>解决方法</w:t>
      </w:r>
      <w:bookmarkEnd w:id="69"/>
    </w:p>
    <w:p w:rsidR="00ED4FDD" w:rsidRPr="0019215B" w:rsidRDefault="00ED4FDD" w:rsidP="00ED4FDD">
      <w:pPr>
        <w:pStyle w:val="555-"/>
        <w:ind w:firstLine="480"/>
        <w:rPr>
          <w:color w:val="auto"/>
        </w:rPr>
      </w:pPr>
      <w:r w:rsidRPr="0019215B">
        <w:rPr>
          <w:color w:val="auto"/>
        </w:rPr>
        <w:t>针对第一种缺陷我们引入</w:t>
      </w:r>
      <w:r w:rsidRPr="0019215B">
        <w:rPr>
          <w:color w:val="auto"/>
        </w:rPr>
        <w:t>“</w:t>
      </w:r>
      <w:r w:rsidRPr="0019215B">
        <w:rPr>
          <w:color w:val="auto"/>
        </w:rPr>
        <w:t>动量</w:t>
      </w:r>
      <w:r w:rsidRPr="0019215B">
        <w:rPr>
          <w:color w:val="auto"/>
        </w:rPr>
        <w:t>”</w:t>
      </w:r>
      <w:r w:rsidRPr="0019215B">
        <w:rPr>
          <w:color w:val="auto"/>
        </w:rPr>
        <w:t>来解决，针对第二种缺陷我们通过调整学习率来解决。</w:t>
      </w:r>
    </w:p>
    <w:p w:rsidR="00ED4FDD" w:rsidRPr="0019215B" w:rsidRDefault="00ED4FDD" w:rsidP="00ED4FDD">
      <w:pPr>
        <w:pStyle w:val="4-4"/>
      </w:pPr>
      <w:r w:rsidRPr="0019215B">
        <w:t>2.</w:t>
      </w:r>
      <w:r w:rsidR="00132986" w:rsidRPr="0019215B">
        <w:t>5</w:t>
      </w:r>
      <w:r w:rsidRPr="0019215B">
        <w:t xml:space="preserve">.2.1 </w:t>
      </w:r>
      <w:r w:rsidRPr="0019215B">
        <w:t>动量</w:t>
      </w:r>
    </w:p>
    <w:p w:rsidR="00ED4FDD" w:rsidRPr="0019215B" w:rsidRDefault="00ED4FDD" w:rsidP="00ED4FDD">
      <w:pPr>
        <w:pStyle w:val="555-"/>
        <w:ind w:firstLine="480"/>
        <w:rPr>
          <w:color w:val="auto"/>
        </w:rPr>
      </w:pPr>
      <w:r w:rsidRPr="0019215B">
        <w:rPr>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r w:rsidR="00F4588F" w:rsidRPr="0019215B">
        <w:rPr>
          <w:color w:val="auto"/>
        </w:rPr>
        <w:t>，其中，</w:t>
      </w:r>
      <m:oMath>
        <m:r>
          <w:rPr>
            <w:rFonts w:ascii="Cambria Math" w:hAnsi="Cambria Math"/>
            <w:color w:val="auto"/>
          </w:rPr>
          <m:t>ρ</m:t>
        </m:r>
      </m:oMath>
      <w:r w:rsidR="00F4588F" w:rsidRPr="0019215B">
        <w:rPr>
          <w:color w:val="auto"/>
        </w:rPr>
        <w:t>和</w:t>
      </w:r>
      <m:oMath>
        <m:r>
          <w:rPr>
            <w:rFonts w:ascii="Cambria Math" w:hAnsi="Cambria Math"/>
            <w:color w:val="auto"/>
          </w:rPr>
          <m:t>ρ'</m:t>
        </m:r>
      </m:oMath>
      <w:r w:rsidR="00F4588F" w:rsidRPr="0019215B">
        <w:rPr>
          <w:color w:val="auto"/>
        </w:rPr>
        <w:t>是两个预设的常数，</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r w:rsidR="00F4588F" w:rsidRPr="0019215B">
        <w:rPr>
          <w:color w:val="auto"/>
        </w:rPr>
        <w:t>用来更新</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r>
              <w:rPr>
                <w:rFonts w:ascii="Cambria Math" w:eastAsia="微软雅黑" w:hAnsi="Cambria Math"/>
                <w:color w:val="auto"/>
              </w:rPr>
              <m:t>-</m:t>
            </m:r>
            <m:r>
              <w:rPr>
                <w:rFonts w:ascii="Cambria Math" w:hAnsi="Cambria Math"/>
                <w:color w:val="auto"/>
              </w:rPr>
              <m:t>1</m:t>
            </m:r>
          </m:sub>
        </m:sSub>
      </m:oMath>
      <w:r w:rsidR="00881E6B" w:rsidRPr="0019215B">
        <w:rPr>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F4588F" w:rsidRPr="0019215B" w:rsidRDefault="00F4588F" w:rsidP="00F4588F">
      <w:pPr>
        <w:pStyle w:val="4-4"/>
      </w:pPr>
      <w:r w:rsidRPr="0019215B">
        <w:t>2.</w:t>
      </w:r>
      <w:r w:rsidR="00132986" w:rsidRPr="0019215B">
        <w:t>5</w:t>
      </w:r>
      <w:r w:rsidRPr="0019215B">
        <w:t xml:space="preserve">.2.2 </w:t>
      </w:r>
      <w:r w:rsidRPr="0019215B">
        <w:t>调整学习率</w:t>
      </w:r>
    </w:p>
    <w:p w:rsidR="00F4588F" w:rsidRPr="0019215B" w:rsidRDefault="00881E6B" w:rsidP="00F4588F">
      <w:pPr>
        <w:pStyle w:val="555-"/>
        <w:ind w:firstLine="480"/>
        <w:rPr>
          <w:color w:val="auto"/>
        </w:rPr>
      </w:pPr>
      <w:r w:rsidRPr="0019215B">
        <w:rPr>
          <w:color w:val="auto"/>
        </w:rPr>
        <w:lastRenderedPageBreak/>
        <w:t>为了让循环开始时的权重矩阵</w:t>
      </w:r>
      <m:oMath>
        <m:r>
          <w:rPr>
            <w:rFonts w:ascii="Cambria Math" w:hAnsi="Cambria Math"/>
            <w:color w:val="auto"/>
          </w:rPr>
          <m:t>W</m:t>
        </m:r>
      </m:oMath>
      <w:r w:rsidRPr="0019215B">
        <w:rPr>
          <w:color w:val="auto"/>
        </w:rPr>
        <w:t>变化尽可能大，到快接近最优点时权重矩阵</w:t>
      </w:r>
      <m:oMath>
        <m:r>
          <w:rPr>
            <w:rFonts w:ascii="Cambria Math" w:hAnsi="Cambria Math"/>
            <w:color w:val="auto"/>
          </w:rPr>
          <m:t>W</m:t>
        </m:r>
      </m:oMath>
      <w:r w:rsidRPr="0019215B">
        <w:rPr>
          <w:color w:val="auto"/>
        </w:rPr>
        <w:t>变化尽可能小，我们可以在调整权重矩阵</w:t>
      </w:r>
      <m:oMath>
        <m:r>
          <w:rPr>
            <w:rFonts w:ascii="Cambria Math" w:hAnsi="Cambria Math"/>
            <w:color w:val="auto"/>
          </w:rPr>
          <m:t>W</m:t>
        </m:r>
      </m:oMath>
      <w:r w:rsidRPr="0019215B">
        <w:rPr>
          <w:color w:val="auto"/>
        </w:rPr>
        <w:t>时使用不同的学习率，让学习率开始时很大，在多次循环之后逐渐减小。</w:t>
      </w:r>
    </w:p>
    <w:p w:rsidR="0063406D" w:rsidRPr="0019215B" w:rsidRDefault="0063406D" w:rsidP="0063406D">
      <w:pPr>
        <w:pStyle w:val="4-4"/>
      </w:pPr>
      <w:r w:rsidRPr="0019215B">
        <w:t>2.</w:t>
      </w:r>
      <w:r w:rsidR="00132986" w:rsidRPr="0019215B">
        <w:t>5</w:t>
      </w:r>
      <w:r w:rsidRPr="0019215B">
        <w:t>.2.3 Adam</w:t>
      </w:r>
      <w:r w:rsidRPr="0019215B">
        <w:t>算法</w:t>
      </w:r>
    </w:p>
    <w:p w:rsidR="0063406D" w:rsidRPr="0019215B" w:rsidRDefault="00AF561E" w:rsidP="0063406D">
      <w:pPr>
        <w:pStyle w:val="555-"/>
        <w:ind w:firstLine="480"/>
        <w:rPr>
          <w:color w:val="auto"/>
        </w:rPr>
      </w:pPr>
      <w:r w:rsidRPr="0019215B">
        <w:rPr>
          <w:color w:val="auto"/>
        </w:rPr>
        <w:t>Adam</w:t>
      </w:r>
      <w:r w:rsidRPr="0019215B">
        <w:rPr>
          <w:color w:val="auto"/>
        </w:rPr>
        <w:t>算法</w:t>
      </w:r>
      <w:r w:rsidR="009347FE" w:rsidRPr="0019215B">
        <w:rPr>
          <w:color w:val="auto"/>
        </w:rPr>
        <w:fldChar w:fldCharType="begin"/>
      </w:r>
      <w:r w:rsidR="00E77B0D">
        <w:rPr>
          <w:color w:val="auto"/>
        </w:rPr>
        <w:instrText xml:space="preserve"> ADDIN EN.CITE &lt;EndNote&gt;&lt;Cite&gt;&lt;Author&gt;Kingma&lt;/Author&gt;&lt;Year&gt;2014&lt;/Year&gt;&lt;RecNum&gt;22&lt;/RecNum&gt;&lt;DisplayText&gt;&lt;style face="superscript"&gt;[32]&lt;/style&gt;&lt;/DisplayText&gt;&lt;record&gt;&lt;rec-number&gt;22&lt;/rec-number&gt;&lt;foreign-keys&gt;&lt;key app="EN" db-id="dts0vxfegrsaaxe09275ww9j0dv22f2sf90d" timestamp="0"&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dates&gt;&lt;year&gt;2014&lt;/year&gt;&lt;/dates&gt;&lt;urls&gt;&lt;/urls&gt;&lt;/record&gt;&lt;/Cite&gt;&lt;/EndNote&gt;</w:instrText>
      </w:r>
      <w:r w:rsidR="009347FE" w:rsidRPr="0019215B">
        <w:rPr>
          <w:color w:val="auto"/>
        </w:rPr>
        <w:fldChar w:fldCharType="separate"/>
      </w:r>
      <w:r w:rsidR="00E77B0D" w:rsidRPr="00E77B0D">
        <w:rPr>
          <w:noProof/>
          <w:color w:val="auto"/>
          <w:vertAlign w:val="superscript"/>
        </w:rPr>
        <w:t>[</w:t>
      </w:r>
      <w:hyperlink w:anchor="_ENREF_32" w:tooltip="Kingma, 2014 #22" w:history="1">
        <w:r w:rsidR="00E15049" w:rsidRPr="00E77B0D">
          <w:rPr>
            <w:noProof/>
            <w:color w:val="auto"/>
            <w:vertAlign w:val="superscript"/>
          </w:rPr>
          <w:t>32</w:t>
        </w:r>
      </w:hyperlink>
      <w:r w:rsidR="00E77B0D" w:rsidRPr="00E77B0D">
        <w:rPr>
          <w:noProof/>
          <w:color w:val="auto"/>
          <w:vertAlign w:val="superscript"/>
        </w:rPr>
        <w:t>]</w:t>
      </w:r>
      <w:r w:rsidR="009347FE" w:rsidRPr="0019215B">
        <w:rPr>
          <w:color w:val="auto"/>
        </w:rPr>
        <w:fldChar w:fldCharType="end"/>
      </w:r>
      <w:r w:rsidRPr="0019215B">
        <w:rPr>
          <w:color w:val="auto"/>
        </w:rPr>
        <w:t>是一种随机优化的算法。</w:t>
      </w:r>
      <w:r w:rsidR="00F323DB" w:rsidRPr="0019215B">
        <w:rPr>
          <w:color w:val="auto"/>
        </w:rPr>
        <w:t>在</w:t>
      </w:r>
      <w:r w:rsidR="00590E25" w:rsidRPr="0019215B">
        <w:rPr>
          <w:color w:val="auto"/>
        </w:rPr>
        <w:t>Adam</w:t>
      </w:r>
      <w:r w:rsidR="00590E25" w:rsidRPr="0019215B">
        <w:rPr>
          <w:color w:val="auto"/>
        </w:rPr>
        <w:t>算法中，</w:t>
      </w:r>
      <w:r w:rsidR="0034659B" w:rsidRPr="0019215B">
        <w:rPr>
          <w:color w:val="auto"/>
        </w:rPr>
        <w:t>实现了上文提及的两个方面，也补足了梯度下降算法的两个不足。下面是</w:t>
      </w:r>
      <w:r w:rsidR="0034659B" w:rsidRPr="0019215B">
        <w:rPr>
          <w:color w:val="auto"/>
        </w:rPr>
        <w:t>Adam</w:t>
      </w:r>
      <w:r w:rsidR="0034659B" w:rsidRPr="0019215B">
        <w:rPr>
          <w:color w:val="auto"/>
        </w:rPr>
        <w:t>算法的计算步骤：</w:t>
      </w:r>
    </w:p>
    <w:p w:rsidR="0034659B" w:rsidRPr="0019215B" w:rsidRDefault="0034659B" w:rsidP="0063406D">
      <w:pPr>
        <w:pStyle w:val="555-"/>
        <w:ind w:firstLine="480"/>
        <w:rPr>
          <w:color w:val="auto"/>
        </w:rPr>
      </w:pPr>
      <w:r w:rsidRPr="0019215B">
        <w:rPr>
          <w:color w:val="auto"/>
        </w:rPr>
        <w:t>1</w:t>
      </w:r>
      <w:r w:rsidRPr="0019215B">
        <w:rPr>
          <w:color w:val="auto"/>
        </w:rPr>
        <w:t>）初始化：初始化</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19215B" w:rsidRDefault="00AA4CDF" w:rsidP="00F60FA6">
      <w:pPr>
        <w:pStyle w:val="555-"/>
        <w:ind w:firstLine="480"/>
        <w:rPr>
          <w:color w:val="auto"/>
        </w:rPr>
      </w:pPr>
      <w:r w:rsidRPr="0019215B">
        <w:rPr>
          <w:color w:val="auto"/>
        </w:rPr>
        <w:t>2</w:t>
      </w:r>
      <w:r w:rsidRPr="0019215B">
        <w:rPr>
          <w:color w:val="auto"/>
        </w:rPr>
        <w:t>）计算：</w:t>
      </w:r>
    </w:p>
    <w:p w:rsidR="00AA4CDF" w:rsidRPr="0019215B" w:rsidRDefault="00F60FA6" w:rsidP="00F60FA6">
      <w:pPr>
        <w:pStyle w:val="555-"/>
        <w:ind w:firstLine="480"/>
        <w:rPr>
          <w:color w:val="auto"/>
        </w:rPr>
      </w:pPr>
      <w:r w:rsidRPr="0019215B">
        <w:rPr>
          <w:color w:val="auto"/>
        </w:rPr>
        <w:tab/>
      </w:r>
      <m:oMath>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19215B" w:rsidRDefault="00F60FA6" w:rsidP="00132986">
      <w:pPr>
        <w:pStyle w:val="555-"/>
        <w:spacing w:line="240" w:lineRule="auto"/>
        <w:ind w:firstLineChars="0" w:firstLine="0"/>
        <w:rPr>
          <w:i/>
          <w:color w:val="auto"/>
        </w:rPr>
      </w:pPr>
      <w:r w:rsidRPr="0019215B">
        <w:rPr>
          <w:color w:val="auto"/>
        </w:rPr>
        <w:tab/>
      </w:r>
      <w:r w:rsidRPr="0019215B">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Default="00AA4CDF" w:rsidP="000A109D">
      <w:pPr>
        <w:pStyle w:val="555-"/>
        <w:ind w:firstLine="480"/>
        <w:rPr>
          <w:color w:val="auto"/>
        </w:rPr>
      </w:pPr>
      <w:r w:rsidRPr="0019215B">
        <w:rPr>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19215B">
        <w:rPr>
          <w:color w:val="auto"/>
        </w:rPr>
        <w:t>，</w:t>
      </w:r>
      <m:oMath>
        <m:r>
          <w:rPr>
            <w:rFonts w:ascii="Cambria Math" w:hAnsi="Cambria Math"/>
            <w:color w:val="auto"/>
          </w:rPr>
          <m:t>α</m:t>
        </m:r>
      </m:oMath>
      <w:r w:rsidR="00F51683" w:rsidRPr="0019215B">
        <w:rPr>
          <w:color w:val="auto"/>
        </w:rPr>
        <w:t>一般为</w:t>
      </w:r>
      <m:oMath>
        <m:r>
          <m:rPr>
            <m:sty m:val="p"/>
          </m:rPr>
          <w:rPr>
            <w:rFonts w:ascii="Cambria Math" w:hAnsi="Cambria Math"/>
            <w:color w:val="auto"/>
          </w:rPr>
          <m:t>0.001</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19215B">
        <w:rPr>
          <w:color w:val="auto"/>
        </w:rPr>
        <w:t>一般为</w:t>
      </w:r>
      <m:oMath>
        <m:r>
          <m:rPr>
            <m:sty m:val="p"/>
          </m:rPr>
          <w:rPr>
            <w:rFonts w:ascii="Cambria Math" w:hAnsi="Cambria Math"/>
            <w:color w:val="auto"/>
          </w:rPr>
          <m:t>0.9</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19215B">
        <w:rPr>
          <w:color w:val="auto"/>
        </w:rPr>
        <w:t>一般为</w:t>
      </w:r>
      <m:oMath>
        <m:r>
          <m:rPr>
            <m:sty m:val="p"/>
          </m:rPr>
          <w:rPr>
            <w:rFonts w:ascii="Cambria Math" w:hAnsi="Cambria Math"/>
            <w:color w:val="auto"/>
          </w:rPr>
          <m:t>0.999</m:t>
        </m:r>
      </m:oMath>
      <w:r w:rsidR="00F51683" w:rsidRPr="0019215B">
        <w:rPr>
          <w:color w:val="auto"/>
        </w:rPr>
        <w:t>，</w:t>
      </w:r>
      <m:oMath>
        <m:r>
          <w:rPr>
            <w:rFonts w:ascii="Cambria Math" w:hAnsi="Cambria Math"/>
            <w:color w:val="auto"/>
          </w:rPr>
          <m:t>ϵ</m:t>
        </m:r>
      </m:oMath>
      <w:r w:rsidR="00F51683" w:rsidRPr="0019215B">
        <w:rPr>
          <w:color w:val="auto"/>
        </w:rPr>
        <w:t>一般为</w:t>
      </w:r>
      <m:oMath>
        <m:sSup>
          <m:sSupPr>
            <m:ctrlPr>
              <w:rPr>
                <w:rFonts w:ascii="Cambria Math" w:hAnsi="Cambria Math"/>
                <w:color w:val="auto"/>
              </w:rPr>
            </m:ctrlPr>
          </m:sSupPr>
          <m:e>
            <m:r>
              <m:rPr>
                <m:sty m:val="p"/>
              </m:rPr>
              <w:rPr>
                <w:rFonts w:ascii="Cambria Math" w:hAnsi="Cambria Math"/>
                <w:color w:val="auto"/>
              </w:rPr>
              <m:t>10</m:t>
            </m:r>
          </m:e>
          <m:sup>
            <m:r>
              <m:rPr>
                <m:sty m:val="p"/>
              </m:rPr>
              <w:rPr>
                <w:rFonts w:ascii="Cambria Math" w:hAnsi="Cambria Math"/>
                <w:color w:val="auto"/>
              </w:rPr>
              <m:t>-8</m:t>
            </m:r>
          </m:sup>
        </m:sSup>
      </m:oMath>
      <w:bookmarkStart w:id="70" w:name="_Toc466640265"/>
      <w:bookmarkStart w:id="71" w:name="_Toc466640333"/>
      <w:bookmarkStart w:id="72" w:name="_Toc466640599"/>
      <w:r w:rsidR="00A67FFB" w:rsidRPr="0019215B">
        <w:rPr>
          <w:color w:val="auto"/>
        </w:rPr>
        <w:t>。</w:t>
      </w:r>
    </w:p>
    <w:p w:rsidR="007132B2" w:rsidRDefault="007132B2" w:rsidP="007132B2">
      <w:pPr>
        <w:pStyle w:val="2-2"/>
      </w:pPr>
      <w:bookmarkStart w:id="73" w:name="_Toc8970901"/>
      <w:r>
        <w:rPr>
          <w:rFonts w:hint="eastAsia"/>
        </w:rPr>
        <w:t>2.</w:t>
      </w:r>
      <w:r>
        <w:t xml:space="preserve">6 </w:t>
      </w:r>
      <w:r>
        <w:rPr>
          <w:rFonts w:hint="eastAsia"/>
        </w:rPr>
        <w:t>本章小结</w:t>
      </w:r>
      <w:bookmarkEnd w:id="73"/>
    </w:p>
    <w:p w:rsidR="00B170B7" w:rsidRPr="0019215B" w:rsidRDefault="00B170B7" w:rsidP="00B170B7">
      <w:pPr>
        <w:pStyle w:val="555-"/>
        <w:ind w:firstLine="480"/>
        <w:rPr>
          <w:color w:val="auto"/>
        </w:rPr>
      </w:pPr>
      <w:r>
        <w:rPr>
          <w:rFonts w:hint="eastAsia"/>
        </w:rPr>
        <w:t>本章主要</w:t>
      </w:r>
      <w:r w:rsidRPr="0019215B">
        <w:t>内容是细致阐述本文中涉及到的几种深度神经网络结构，包括全连接神经网络、循环神经网络、长短期记忆网络。</w:t>
      </w:r>
      <w:r>
        <w:rPr>
          <w:rFonts w:hint="eastAsia"/>
        </w:rPr>
        <w:t>同时还阐述了</w:t>
      </w:r>
      <w:r w:rsidR="000576E8">
        <w:rPr>
          <w:rFonts w:hint="eastAsia"/>
        </w:rPr>
        <w:t>梯度下降法、</w:t>
      </w:r>
      <w:r>
        <w:rPr>
          <w:rFonts w:hint="eastAsia"/>
        </w:rPr>
        <w:t>这几种神经网络结构的</w:t>
      </w:r>
      <w:r w:rsidR="000576E8">
        <w:rPr>
          <w:rFonts w:hint="eastAsia"/>
        </w:rPr>
        <w:t>训练方法以及</w:t>
      </w:r>
      <w:r w:rsidR="000576E8">
        <w:rPr>
          <w:rFonts w:hint="eastAsia"/>
        </w:rPr>
        <w:t>Adam</w:t>
      </w:r>
      <w:r w:rsidR="000576E8">
        <w:rPr>
          <w:rFonts w:hint="eastAsia"/>
        </w:rPr>
        <w:t>算法。</w:t>
      </w:r>
    </w:p>
    <w:p w:rsidR="007132B2" w:rsidRPr="0019215B" w:rsidRDefault="007132B2" w:rsidP="007132B2">
      <w:pPr>
        <w:pStyle w:val="555-"/>
        <w:ind w:firstLine="480"/>
      </w:pPr>
    </w:p>
    <w:p w:rsidR="0073679C" w:rsidRPr="0019215B" w:rsidRDefault="0073679C" w:rsidP="008E2432">
      <w:pPr>
        <w:pStyle w:val="555-"/>
        <w:ind w:firstLine="480"/>
      </w:pPr>
    </w:p>
    <w:p w:rsidR="0073679C" w:rsidRPr="0019215B" w:rsidRDefault="0073679C" w:rsidP="008E2432">
      <w:pPr>
        <w:pStyle w:val="555-"/>
        <w:ind w:firstLine="480"/>
        <w:sectPr w:rsidR="0073679C" w:rsidRPr="0019215B" w:rsidSect="00A07E1B">
          <w:headerReference w:type="default" r:id="rId24"/>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74" w:name="_Toc8970902"/>
      <w:r w:rsidRPr="0019215B">
        <w:rPr>
          <w:rFonts w:ascii="Times New Roman"/>
        </w:rPr>
        <w:lastRenderedPageBreak/>
        <w:t>第</w:t>
      </w:r>
      <w:r w:rsidR="00EA7959" w:rsidRPr="0019215B">
        <w:rPr>
          <w:rFonts w:ascii="Times New Roman"/>
        </w:rPr>
        <w:t>三</w:t>
      </w:r>
      <w:r w:rsidRPr="0019215B">
        <w:rPr>
          <w:rFonts w:ascii="Times New Roman"/>
        </w:rPr>
        <w:t>章</w:t>
      </w:r>
      <w:r w:rsidRPr="0019215B">
        <w:rPr>
          <w:rFonts w:ascii="Times New Roman"/>
        </w:rPr>
        <w:t xml:space="preserve"> </w:t>
      </w:r>
      <w:bookmarkEnd w:id="70"/>
      <w:bookmarkEnd w:id="71"/>
      <w:bookmarkEnd w:id="72"/>
      <w:r w:rsidR="00530F73" w:rsidRPr="0019215B">
        <w:rPr>
          <w:rFonts w:ascii="Times New Roman"/>
        </w:rPr>
        <w:t>模型构建</w:t>
      </w:r>
      <w:bookmarkEnd w:id="74"/>
    </w:p>
    <w:p w:rsidR="00CC1BAB" w:rsidRPr="0019215B" w:rsidRDefault="00CC1BAB" w:rsidP="00CC1BAB">
      <w:pPr>
        <w:pStyle w:val="555-"/>
        <w:ind w:firstLine="480"/>
      </w:pPr>
      <w:r w:rsidRPr="0019215B">
        <w:t>本文主要的研究目的是使用</w:t>
      </w:r>
      <w:r w:rsidRPr="0019215B">
        <w:t>LSTM</w:t>
      </w:r>
      <w:r w:rsidRPr="0019215B">
        <w:t>神经网络模型成功预测股票价格，尽量提高预测准确率。基于这个目的，本文使用现阶段比较擅长构建神经网络的</w:t>
      </w:r>
      <w:r w:rsidRPr="0019215B">
        <w:t>Python</w:t>
      </w:r>
      <w:r w:rsidRPr="0019215B">
        <w:t>语言进行网络搭建以及数据分析。</w:t>
      </w:r>
    </w:p>
    <w:p w:rsidR="00A978AC" w:rsidRPr="0019215B" w:rsidRDefault="00EA7959" w:rsidP="00A978AC">
      <w:pPr>
        <w:pStyle w:val="2-2"/>
      </w:pPr>
      <w:bookmarkStart w:id="75" w:name="_Toc8970903"/>
      <w:bookmarkEnd w:id="45"/>
      <w:r w:rsidRPr="0019215B">
        <w:t xml:space="preserve">3.1 </w:t>
      </w:r>
      <w:r w:rsidRPr="0019215B">
        <w:t>使用工具</w:t>
      </w:r>
      <w:bookmarkEnd w:id="75"/>
    </w:p>
    <w:p w:rsidR="00A978AC" w:rsidRPr="0019215B" w:rsidRDefault="00EA7959" w:rsidP="00A978AC">
      <w:pPr>
        <w:pStyle w:val="3-3"/>
      </w:pPr>
      <w:bookmarkStart w:id="76" w:name="_Toc8970904"/>
      <w:r w:rsidRPr="0019215B">
        <w:t>3.1.1 Python</w:t>
      </w:r>
      <w:bookmarkEnd w:id="76"/>
    </w:p>
    <w:p w:rsidR="00B535D9" w:rsidRPr="0019215B" w:rsidRDefault="00B535D9" w:rsidP="00B535D9">
      <w:pPr>
        <w:pStyle w:val="555-"/>
        <w:ind w:firstLine="480"/>
      </w:pPr>
      <w:r w:rsidRPr="0019215B">
        <w:t>Python</w:t>
      </w:r>
      <w:r w:rsidRPr="0019215B">
        <w:t>语言在</w:t>
      </w:r>
      <w:r w:rsidRPr="0019215B">
        <w:t>1991</w:t>
      </w:r>
      <w:r w:rsidRPr="0019215B">
        <w:t>年由</w:t>
      </w:r>
      <w:r w:rsidRPr="0019215B">
        <w:t>Guido van Rossum</w:t>
      </w:r>
      <w:r w:rsidRPr="0019215B">
        <w:t>创立，它是一个解释性的高级编程语言。</w:t>
      </w:r>
      <w:r w:rsidRPr="0019215B">
        <w:t>Python</w:t>
      </w:r>
      <w:r w:rsidRPr="0019215B">
        <w:t>语言极其强调代码的可读性以及代码的优美，在</w:t>
      </w:r>
      <w:r w:rsidRPr="0019215B">
        <w:t>Python</w:t>
      </w:r>
      <w:r w:rsidRPr="0019215B">
        <w:t>语言中，使用强制空格的方式划分模块。这种方法代替了</w:t>
      </w:r>
      <w:r w:rsidRPr="0019215B">
        <w:t>C</w:t>
      </w:r>
      <w:r w:rsidRPr="0019215B">
        <w:t>语言中的花括号</w:t>
      </w:r>
      <w:r w:rsidR="002370A6" w:rsidRPr="0019215B">
        <w:t>、</w:t>
      </w:r>
      <w:proofErr w:type="spellStart"/>
      <w:r w:rsidR="002370A6" w:rsidRPr="0019215B">
        <w:t>Matlab</w:t>
      </w:r>
      <w:proofErr w:type="spellEnd"/>
      <w:r w:rsidR="002370A6" w:rsidRPr="0019215B">
        <w:t>中的关键词等</w:t>
      </w:r>
      <w:r w:rsidRPr="0019215B">
        <w:t>，使得代码可读性更高，更加优美</w:t>
      </w:r>
      <w:r w:rsidR="006D27FF" w:rsidRPr="0019215B">
        <w:fldChar w:fldCharType="begin"/>
      </w:r>
      <w:r w:rsidR="00E77B0D">
        <w:instrText xml:space="preserve"> ADDIN EN.CITE &lt;EndNote&gt;&lt;Cite&gt;&lt;RecNum&gt;111&lt;/RecNum&gt;&lt;DisplayText&gt;&lt;style face="superscript"&gt;[33]&lt;/style&gt;&lt;/DisplayText&gt;&lt;record&gt;&lt;rec-number&gt;111&lt;/rec-number&gt;&lt;foreign-keys&gt;&lt;key app="EN" db-id="dts0vxfegrsaaxe09275ww9j0dv22f2sf90d" timestamp="0"&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rsidRPr="0019215B">
        <w:fldChar w:fldCharType="separate"/>
      </w:r>
      <w:r w:rsidR="00E77B0D" w:rsidRPr="00E77B0D">
        <w:rPr>
          <w:noProof/>
          <w:vertAlign w:val="superscript"/>
        </w:rPr>
        <w:t>[</w:t>
      </w:r>
      <w:hyperlink w:anchor="_ENREF_33" w:tooltip=",  #111" w:history="1">
        <w:r w:rsidR="00E15049" w:rsidRPr="00E77B0D">
          <w:rPr>
            <w:noProof/>
            <w:vertAlign w:val="superscript"/>
          </w:rPr>
          <w:t>33</w:t>
        </w:r>
      </w:hyperlink>
      <w:r w:rsidR="00E77B0D" w:rsidRPr="00E77B0D">
        <w:rPr>
          <w:noProof/>
          <w:vertAlign w:val="superscript"/>
        </w:rPr>
        <w:t>]</w:t>
      </w:r>
      <w:r w:rsidR="006D27FF" w:rsidRPr="0019215B">
        <w:fldChar w:fldCharType="end"/>
      </w:r>
      <w:r w:rsidR="006D27FF" w:rsidRPr="0019215B">
        <w:t>。</w:t>
      </w:r>
    </w:p>
    <w:p w:rsidR="00CA5666" w:rsidRPr="0019215B" w:rsidRDefault="003F39AF" w:rsidP="00B535D9">
      <w:pPr>
        <w:pStyle w:val="555-"/>
        <w:ind w:firstLine="480"/>
      </w:pPr>
      <w:r w:rsidRPr="0019215B">
        <w:t>因为</w:t>
      </w:r>
      <w:r w:rsidRPr="0019215B">
        <w:t>Python</w:t>
      </w:r>
      <w:r w:rsidRPr="0019215B">
        <w:t>语言是一个解释型语言，所以</w:t>
      </w:r>
      <w:r w:rsidRPr="0019215B">
        <w:t>Python</w:t>
      </w:r>
      <w:r w:rsidRPr="0019215B">
        <w:t>在运行时需要解释器。</w:t>
      </w:r>
      <w:r w:rsidRPr="0019215B">
        <w:t>Python</w:t>
      </w:r>
      <w:r w:rsidRPr="0019215B">
        <w:t>的解释器可以在很多平台上运行（几乎是所有平台）</w:t>
      </w:r>
      <w:r w:rsidR="002370A6" w:rsidRPr="0019215B">
        <w:t>，这使得</w:t>
      </w:r>
      <w:r w:rsidR="002370A6" w:rsidRPr="0019215B">
        <w:t>Python</w:t>
      </w:r>
      <w:r w:rsidR="002370A6" w:rsidRPr="0019215B">
        <w:t>可以在更广泛的范围内传播。如今</w:t>
      </w:r>
      <w:r w:rsidR="002370A6" w:rsidRPr="0019215B">
        <w:t>Python</w:t>
      </w:r>
      <w:r w:rsidR="002370A6" w:rsidRPr="0019215B">
        <w:t>语言已经是世界上常用语言之一。如</w:t>
      </w:r>
      <w:r w:rsidR="002370A6" w:rsidRPr="0019215B">
        <w:t>Linux</w:t>
      </w:r>
      <w:r w:rsidR="002370A6" w:rsidRPr="0019215B">
        <w:t>操作系统中就默认装有</w:t>
      </w:r>
      <w:r w:rsidR="002370A6" w:rsidRPr="0019215B">
        <w:t>Python</w:t>
      </w:r>
      <w:r w:rsidR="002370A6" w:rsidRPr="0019215B">
        <w:t>语言模块，在</w:t>
      </w:r>
      <w:r w:rsidR="002370A6" w:rsidRPr="0019215B">
        <w:t>Linux</w:t>
      </w:r>
      <w:r w:rsidR="002370A6" w:rsidRPr="0019215B">
        <w:t>中也有部分功能使用</w:t>
      </w:r>
      <w:r w:rsidR="002370A6" w:rsidRPr="0019215B">
        <w:t>Python</w:t>
      </w:r>
      <w:r w:rsidR="002370A6" w:rsidRPr="0019215B">
        <w:t>实现。</w:t>
      </w:r>
    </w:p>
    <w:p w:rsidR="002370A6" w:rsidRPr="0019215B" w:rsidRDefault="002370A6" w:rsidP="00B535D9">
      <w:pPr>
        <w:pStyle w:val="555-"/>
        <w:ind w:firstLine="480"/>
      </w:pPr>
      <w:r w:rsidRPr="0019215B">
        <w:t>在本文中，我们使用</w:t>
      </w:r>
      <w:r w:rsidRPr="0019215B">
        <w:t>Python3.5.2</w:t>
      </w:r>
      <w:r w:rsidRPr="0019215B">
        <w:t>（</w:t>
      </w:r>
      <w:r w:rsidRPr="0019215B">
        <w:t>Ubuntu</w:t>
      </w:r>
      <w:r w:rsidRPr="0019215B">
        <w:t>中自带的</w:t>
      </w:r>
      <w:r w:rsidRPr="0019215B">
        <w:t>Python</w:t>
      </w:r>
      <w:r w:rsidRPr="0019215B">
        <w:t>版本）</w:t>
      </w:r>
      <w:r w:rsidR="00671370" w:rsidRPr="0019215B">
        <w:t>，我们使用</w:t>
      </w:r>
      <w:r w:rsidR="00671370" w:rsidRPr="0019215B">
        <w:t>pip</w:t>
      </w:r>
      <w:r w:rsidR="00671370" w:rsidRPr="0019215B">
        <w:t>安装以下几个模块：</w:t>
      </w:r>
    </w:p>
    <w:p w:rsidR="00671370" w:rsidRPr="0019215B" w:rsidRDefault="00671370" w:rsidP="00B535D9">
      <w:pPr>
        <w:pStyle w:val="555-"/>
        <w:ind w:firstLine="480"/>
      </w:pPr>
      <w:r w:rsidRPr="0019215B">
        <w:t>1</w:t>
      </w:r>
      <w:r w:rsidRPr="0019215B">
        <w:t>）</w:t>
      </w:r>
      <w:proofErr w:type="spellStart"/>
      <w:r w:rsidRPr="0019215B">
        <w:t>Numpy</w:t>
      </w:r>
      <w:proofErr w:type="spellEnd"/>
    </w:p>
    <w:p w:rsidR="00671370" w:rsidRPr="0019215B" w:rsidRDefault="00671370" w:rsidP="00B535D9">
      <w:pPr>
        <w:pStyle w:val="555-"/>
        <w:ind w:firstLine="480"/>
      </w:pPr>
      <w:r w:rsidRPr="0019215B">
        <w:t>2</w:t>
      </w:r>
      <w:r w:rsidRPr="0019215B">
        <w:t>）</w:t>
      </w:r>
      <w:proofErr w:type="spellStart"/>
      <w:r w:rsidRPr="0019215B">
        <w:t>PyTorch</w:t>
      </w:r>
      <w:proofErr w:type="spellEnd"/>
    </w:p>
    <w:p w:rsidR="00671370" w:rsidRPr="0019215B" w:rsidRDefault="00671370" w:rsidP="00B535D9">
      <w:pPr>
        <w:pStyle w:val="555-"/>
        <w:ind w:firstLine="480"/>
      </w:pPr>
      <w:r w:rsidRPr="0019215B">
        <w:t>3</w:t>
      </w:r>
      <w:r w:rsidRPr="0019215B">
        <w:t>）</w:t>
      </w:r>
      <w:r w:rsidRPr="0019215B">
        <w:t>Pandas</w:t>
      </w:r>
    </w:p>
    <w:p w:rsidR="00671370" w:rsidRPr="0019215B" w:rsidRDefault="00671370" w:rsidP="00B535D9">
      <w:pPr>
        <w:pStyle w:val="555-"/>
        <w:ind w:firstLine="480"/>
      </w:pPr>
      <w:r w:rsidRPr="0019215B">
        <w:t>4</w:t>
      </w:r>
      <w:r w:rsidRPr="0019215B">
        <w:t>）</w:t>
      </w:r>
      <w:r w:rsidRPr="0019215B">
        <w:t>Matplotlib</w:t>
      </w:r>
    </w:p>
    <w:p w:rsidR="003F39AF" w:rsidRPr="0019215B" w:rsidRDefault="00EA7959" w:rsidP="003F39AF">
      <w:pPr>
        <w:pStyle w:val="3-3"/>
      </w:pPr>
      <w:bookmarkStart w:id="77" w:name="_Toc8970905"/>
      <w:r w:rsidRPr="0019215B">
        <w:t>3</w:t>
      </w:r>
      <w:r w:rsidR="003F39AF" w:rsidRPr="0019215B">
        <w:t xml:space="preserve">.1.2 </w:t>
      </w:r>
      <w:proofErr w:type="spellStart"/>
      <w:r w:rsidR="003F39AF" w:rsidRPr="0019215B">
        <w:t>Numpy</w:t>
      </w:r>
      <w:bookmarkEnd w:id="77"/>
      <w:proofErr w:type="spellEnd"/>
    </w:p>
    <w:p w:rsidR="00671370" w:rsidRPr="0019215B" w:rsidRDefault="00671370" w:rsidP="00671370">
      <w:pPr>
        <w:pStyle w:val="555-"/>
        <w:ind w:firstLine="480"/>
      </w:pPr>
      <w:proofErr w:type="spellStart"/>
      <w:r w:rsidRPr="0019215B">
        <w:t>Numpy</w:t>
      </w:r>
      <w:proofErr w:type="spellEnd"/>
      <w:r w:rsidRPr="0019215B">
        <w:t>是</w:t>
      </w:r>
      <w:r w:rsidRPr="0019215B">
        <w:t>Python</w:t>
      </w:r>
      <w:r w:rsidR="00E94592" w:rsidRPr="0019215B">
        <w:t>语言</w:t>
      </w:r>
      <w:r w:rsidRPr="0019215B">
        <w:t>的</w:t>
      </w:r>
      <w:r w:rsidR="00E94592" w:rsidRPr="0019215B">
        <w:t>科学研究</w:t>
      </w:r>
      <w:r w:rsidRPr="0019215B">
        <w:t>一个库。它支持大型的、多维的向量和矩阵的运算，同时也实现了很多数学函数，我们用起来特别方便</w:t>
      </w:r>
      <w:r w:rsidR="006D27FF" w:rsidRPr="0019215B">
        <w:fldChar w:fldCharType="begin"/>
      </w:r>
      <w:r w:rsidR="00E77B0D">
        <w:instrText xml:space="preserve"> ADDIN EN.CITE &lt;EndNote&gt;&lt;Cite&gt;&lt;RecNum&gt;112&lt;/RecNum&gt;&lt;DisplayText&gt;&lt;style face="superscript"&gt;[34]&lt;/style&gt;&lt;/DisplayText&gt;&lt;record&gt;&lt;rec-number&gt;112&lt;/rec-number&gt;&lt;foreign-keys&gt;&lt;key app="EN" db-id="dts0vxfegrsaaxe09275ww9j0dv22f2sf90d" timestamp="0"&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rsidRPr="0019215B">
        <w:fldChar w:fldCharType="separate"/>
      </w:r>
      <w:r w:rsidR="00E77B0D" w:rsidRPr="00E77B0D">
        <w:rPr>
          <w:noProof/>
          <w:vertAlign w:val="superscript"/>
        </w:rPr>
        <w:t>[</w:t>
      </w:r>
      <w:hyperlink w:anchor="_ENREF_34" w:tooltip=",  #112" w:history="1">
        <w:r w:rsidR="00E15049" w:rsidRPr="00E77B0D">
          <w:rPr>
            <w:noProof/>
            <w:vertAlign w:val="superscript"/>
          </w:rPr>
          <w:t>34</w:t>
        </w:r>
      </w:hyperlink>
      <w:r w:rsidR="00E77B0D" w:rsidRPr="00E77B0D">
        <w:rPr>
          <w:noProof/>
          <w:vertAlign w:val="superscript"/>
        </w:rPr>
        <w:t>]</w:t>
      </w:r>
      <w:r w:rsidR="006D27FF" w:rsidRPr="0019215B">
        <w:fldChar w:fldCharType="end"/>
      </w:r>
      <w:r w:rsidRPr="0019215B">
        <w:t>。</w:t>
      </w:r>
    </w:p>
    <w:p w:rsidR="00671370" w:rsidRPr="0019215B" w:rsidRDefault="00E94592" w:rsidP="00E94592">
      <w:pPr>
        <w:pStyle w:val="555-"/>
        <w:ind w:firstLine="480"/>
      </w:pPr>
      <w:r w:rsidRPr="0019215B">
        <w:t>在</w:t>
      </w:r>
      <w:proofErr w:type="spellStart"/>
      <w:r w:rsidRPr="0019215B">
        <w:t>Numpy</w:t>
      </w:r>
      <w:proofErr w:type="spellEnd"/>
      <w:r w:rsidRPr="0019215B">
        <w:t>中实现了</w:t>
      </w:r>
      <m:oMath>
        <m:r>
          <w:rPr>
            <w:rFonts w:ascii="Cambria Math" w:hAnsi="Cambria Math"/>
          </w:rPr>
          <m:t>n</m:t>
        </m:r>
      </m:oMath>
      <w:r w:rsidRPr="0019215B">
        <w:t>维数组的结构，它是用</w:t>
      </w:r>
      <w:r w:rsidRPr="0019215B">
        <w:t>“</w:t>
      </w:r>
      <w:proofErr w:type="spellStart"/>
      <w:r w:rsidRPr="0019215B">
        <w:t>ndarray</w:t>
      </w:r>
      <w:proofErr w:type="spellEnd"/>
      <w:r w:rsidRPr="0019215B">
        <w:t>”</w:t>
      </w:r>
      <w:r w:rsidRPr="0019215B">
        <w:t>实现的。</w:t>
      </w:r>
      <w:r w:rsidR="00671370" w:rsidRPr="0019215B">
        <w:t>它和</w:t>
      </w:r>
      <w:r w:rsidR="00671370" w:rsidRPr="0019215B">
        <w:t>Python</w:t>
      </w:r>
      <w:r w:rsidR="00671370" w:rsidRPr="0019215B">
        <w:t>中的</w:t>
      </w:r>
      <w:r w:rsidR="00671370" w:rsidRPr="0019215B">
        <w:t>list</w:t>
      </w:r>
      <w:r w:rsidR="00671370" w:rsidRPr="0019215B">
        <w:t>、</w:t>
      </w:r>
      <w:r w:rsidR="00671370" w:rsidRPr="0019215B">
        <w:t>tuple</w:t>
      </w:r>
      <w:r w:rsidR="00671370" w:rsidRPr="0019215B">
        <w:t>等不太相同的是：</w:t>
      </w:r>
      <w:proofErr w:type="spellStart"/>
      <w:r w:rsidR="00671370" w:rsidRPr="0019215B">
        <w:t>Numpy</w:t>
      </w:r>
      <w:proofErr w:type="spellEnd"/>
      <w:r w:rsidR="00671370" w:rsidRPr="0019215B">
        <w:t>数组的数据必须是同一</w:t>
      </w:r>
      <w:r w:rsidRPr="0019215B">
        <w:t>数据</w:t>
      </w:r>
      <w:r w:rsidR="00671370" w:rsidRPr="0019215B">
        <w:t>类型的，在</w:t>
      </w:r>
      <w:r w:rsidR="00671370" w:rsidRPr="0019215B">
        <w:t>Python</w:t>
      </w:r>
      <w:r w:rsidR="00671370" w:rsidRPr="0019215B">
        <w:t>数组中</w:t>
      </w:r>
      <w:r w:rsidR="004665EE" w:rsidRPr="0019215B">
        <w:t>数据可以是不同</w:t>
      </w:r>
      <w:r w:rsidRPr="0019215B">
        <w:t>数据</w:t>
      </w:r>
      <w:r w:rsidR="004665EE" w:rsidRPr="0019215B">
        <w:t>类型的。</w:t>
      </w:r>
    </w:p>
    <w:p w:rsidR="00B535D9" w:rsidRPr="0019215B" w:rsidRDefault="00EA7959" w:rsidP="00B535D9">
      <w:pPr>
        <w:pStyle w:val="3-3"/>
      </w:pPr>
      <w:bookmarkStart w:id="78" w:name="_Toc8970906"/>
      <w:r w:rsidRPr="0019215B">
        <w:lastRenderedPageBreak/>
        <w:t>3</w:t>
      </w:r>
      <w:r w:rsidR="00B535D9" w:rsidRPr="0019215B">
        <w:t>.1.</w:t>
      </w:r>
      <w:r w:rsidR="003F39AF" w:rsidRPr="0019215B">
        <w:t>3</w:t>
      </w:r>
      <w:r w:rsidR="00B535D9" w:rsidRPr="0019215B">
        <w:t xml:space="preserve"> </w:t>
      </w:r>
      <w:proofErr w:type="spellStart"/>
      <w:r w:rsidR="00B535D9" w:rsidRPr="0019215B">
        <w:t>PyTorch</w:t>
      </w:r>
      <w:bookmarkEnd w:id="78"/>
      <w:proofErr w:type="spellEnd"/>
    </w:p>
    <w:p w:rsidR="004665EE" w:rsidRPr="0019215B" w:rsidRDefault="004665EE" w:rsidP="004665EE">
      <w:pPr>
        <w:pStyle w:val="555-"/>
        <w:ind w:firstLine="480"/>
      </w:pPr>
      <w:proofErr w:type="spellStart"/>
      <w:r w:rsidRPr="0019215B">
        <w:t>PyTorch</w:t>
      </w:r>
      <w:proofErr w:type="spellEnd"/>
      <w:r w:rsidRPr="0019215B">
        <w:t>是</w:t>
      </w:r>
      <w:r w:rsidRPr="0019215B">
        <w:t>Python</w:t>
      </w:r>
      <w:r w:rsidRPr="0019215B">
        <w:t>的一个库，它是一个开源的机器学习库。它最初是由</w:t>
      </w:r>
      <w:r w:rsidRPr="0019215B">
        <w:t>Facebook</w:t>
      </w:r>
      <w:r w:rsidRPr="0019215B">
        <w:t>的人工智能研究团队开发的。</w:t>
      </w:r>
      <w:proofErr w:type="spellStart"/>
      <w:r w:rsidRPr="0019215B">
        <w:t>PyTorch</w:t>
      </w:r>
      <w:proofErr w:type="spellEnd"/>
      <w:r w:rsidRPr="0019215B">
        <w:t>的显著特点是可以利用</w:t>
      </w:r>
      <w:r w:rsidRPr="0019215B">
        <w:t>GPU</w:t>
      </w:r>
      <w:r w:rsidRPr="0019215B">
        <w:t>的快速运算来加速。</w:t>
      </w:r>
    </w:p>
    <w:p w:rsidR="004665EE" w:rsidRPr="0019215B" w:rsidRDefault="00EA7959" w:rsidP="004665EE">
      <w:pPr>
        <w:pStyle w:val="4-4"/>
      </w:pPr>
      <w:r w:rsidRPr="0019215B">
        <w:t>3</w:t>
      </w:r>
      <w:r w:rsidR="004665EE" w:rsidRPr="0019215B">
        <w:t>.1.3.1 Tensor</w:t>
      </w:r>
    </w:p>
    <w:p w:rsidR="004665EE" w:rsidRPr="0019215B" w:rsidRDefault="004665EE" w:rsidP="004665EE">
      <w:pPr>
        <w:pStyle w:val="555-"/>
        <w:ind w:firstLine="480"/>
      </w:pPr>
      <w:r w:rsidRPr="0019215B">
        <w:t>在</w:t>
      </w:r>
      <w:r w:rsidRPr="0019215B">
        <w:t>Python</w:t>
      </w:r>
      <w:r w:rsidRPr="0019215B">
        <w:t>中，</w:t>
      </w:r>
      <w:r w:rsidRPr="0019215B">
        <w:t>Tensor</w:t>
      </w:r>
      <w:r w:rsidRPr="0019215B">
        <w:t>是一个最基本的单位，一切数据都存储在</w:t>
      </w:r>
      <w:r w:rsidRPr="0019215B">
        <w:t>Tensor</w:t>
      </w:r>
      <w:r w:rsidRPr="0019215B">
        <w:t>中，它类似于</w:t>
      </w:r>
      <w:proofErr w:type="spellStart"/>
      <w:r w:rsidRPr="0019215B">
        <w:t>Numpy</w:t>
      </w:r>
      <w:proofErr w:type="spellEnd"/>
      <w:r w:rsidRPr="0019215B">
        <w:t>的</w:t>
      </w:r>
      <w:proofErr w:type="spellStart"/>
      <w:r w:rsidRPr="0019215B">
        <w:t>ndarray</w:t>
      </w:r>
      <w:proofErr w:type="spellEnd"/>
      <w:r w:rsidRPr="0019215B">
        <w:t>。</w:t>
      </w:r>
      <w:r w:rsidRPr="0019215B">
        <w:t>Tensor</w:t>
      </w:r>
      <w:r w:rsidRPr="0019215B">
        <w:t>同样可以存储多维数组、矩阵、向量。</w:t>
      </w:r>
      <w:r w:rsidRPr="0019215B">
        <w:t>Tensor</w:t>
      </w:r>
      <w:r w:rsidRPr="0019215B">
        <w:t>的中文为</w:t>
      </w:r>
      <w:r w:rsidRPr="0019215B">
        <w:t>“</w:t>
      </w:r>
      <w:r w:rsidRPr="0019215B">
        <w:t>张量</w:t>
      </w:r>
      <w:r w:rsidRPr="0019215B">
        <w:t>”</w:t>
      </w:r>
      <w:r w:rsidRPr="0019215B">
        <w:t>，张量可以是</w:t>
      </w:r>
      <m:oMath>
        <m:r>
          <w:rPr>
            <w:rFonts w:ascii="Cambria Math" w:hAnsi="Cambria Math"/>
          </w:rPr>
          <m:t>n</m:t>
        </m:r>
      </m:oMath>
      <w:r w:rsidRPr="0019215B">
        <w:t>维的。</w:t>
      </w:r>
    </w:p>
    <w:p w:rsidR="004665EE" w:rsidRPr="0019215B" w:rsidRDefault="00EA7959" w:rsidP="004665EE">
      <w:pPr>
        <w:pStyle w:val="4-4"/>
      </w:pPr>
      <w:r w:rsidRPr="0019215B">
        <w:t>3</w:t>
      </w:r>
      <w:r w:rsidR="004665EE" w:rsidRPr="0019215B">
        <w:t xml:space="preserve">.1.3.2 </w:t>
      </w:r>
      <w:proofErr w:type="spellStart"/>
      <w:r w:rsidR="004665EE" w:rsidRPr="0019215B">
        <w:t>PyTorch</w:t>
      </w:r>
      <w:proofErr w:type="spellEnd"/>
      <w:r w:rsidR="004665EE" w:rsidRPr="0019215B">
        <w:t>中的模块</w:t>
      </w:r>
    </w:p>
    <w:p w:rsidR="004665EE" w:rsidRPr="0019215B" w:rsidRDefault="004665EE" w:rsidP="004665EE">
      <w:pPr>
        <w:pStyle w:val="555-"/>
        <w:ind w:firstLine="480"/>
      </w:pPr>
      <w:r w:rsidRPr="0019215B">
        <w:t>1</w:t>
      </w:r>
      <w:r w:rsidRPr="0019215B">
        <w:t>）</w:t>
      </w:r>
      <w:proofErr w:type="spellStart"/>
      <w:r w:rsidRPr="0019215B">
        <w:t>Autograd</w:t>
      </w:r>
      <w:proofErr w:type="spellEnd"/>
      <w:r w:rsidRPr="0019215B">
        <w:t>模块</w:t>
      </w:r>
    </w:p>
    <w:p w:rsidR="004665EE" w:rsidRPr="0019215B" w:rsidRDefault="004665EE" w:rsidP="004665EE">
      <w:pPr>
        <w:pStyle w:val="555-"/>
        <w:ind w:firstLine="480"/>
      </w:pPr>
      <w:proofErr w:type="spellStart"/>
      <w:r w:rsidRPr="0019215B">
        <w:t>PyTorch</w:t>
      </w:r>
      <w:proofErr w:type="spellEnd"/>
      <w:r w:rsidRPr="0019215B">
        <w:t>使用自动微分技术。在这个模块中使用一个记录器来记录函数的表现，</w:t>
      </w:r>
      <w:r w:rsidR="00DD68ED" w:rsidRPr="0019215B">
        <w:t>然后进行计算梯度。这个模块在神经网络的训练中特别有用，因为它可以实现神经网络中的梯度下降法。</w:t>
      </w:r>
    </w:p>
    <w:p w:rsidR="00DD68ED" w:rsidRPr="0019215B" w:rsidRDefault="00DD68ED" w:rsidP="004665EE">
      <w:pPr>
        <w:pStyle w:val="555-"/>
        <w:ind w:firstLine="480"/>
      </w:pPr>
      <w:r w:rsidRPr="0019215B">
        <w:t>2</w:t>
      </w:r>
      <w:r w:rsidRPr="0019215B">
        <w:t>）</w:t>
      </w:r>
      <w:proofErr w:type="spellStart"/>
      <w:r w:rsidRPr="0019215B">
        <w:t>Optim</w:t>
      </w:r>
      <w:proofErr w:type="spellEnd"/>
      <w:r w:rsidRPr="0019215B">
        <w:t>模块</w:t>
      </w:r>
    </w:p>
    <w:p w:rsidR="00DD68ED" w:rsidRPr="0019215B" w:rsidRDefault="00DD68ED" w:rsidP="004665EE">
      <w:pPr>
        <w:pStyle w:val="555-"/>
        <w:ind w:firstLine="480"/>
      </w:pPr>
      <w:proofErr w:type="spellStart"/>
      <w:r w:rsidRPr="0019215B">
        <w:t>PyTorch</w:t>
      </w:r>
      <w:proofErr w:type="spellEnd"/>
      <w:r w:rsidRPr="0019215B">
        <w:t>中的</w:t>
      </w:r>
      <w:proofErr w:type="spellStart"/>
      <w:r w:rsidRPr="0019215B">
        <w:t>Optim</w:t>
      </w:r>
      <w:proofErr w:type="spellEnd"/>
      <w:r w:rsidRPr="0019215B">
        <w:t>模块实现了很多神经网络中的优化算法，包括上文提到的</w:t>
      </w:r>
      <w:r w:rsidRPr="0019215B">
        <w:t>Adam</w:t>
      </w:r>
      <w:r w:rsidRPr="0019215B">
        <w:t>算法，我们在进行训练时，只需调用</w:t>
      </w:r>
      <w:proofErr w:type="spellStart"/>
      <w:r w:rsidRPr="0019215B">
        <w:t>Optim</w:t>
      </w:r>
      <w:proofErr w:type="spellEnd"/>
      <w:r w:rsidRPr="0019215B">
        <w:t>模块，而不需要重新构建优化算法。</w:t>
      </w:r>
    </w:p>
    <w:p w:rsidR="00DD68ED" w:rsidRPr="0019215B" w:rsidRDefault="00DD68ED" w:rsidP="004665EE">
      <w:pPr>
        <w:pStyle w:val="555-"/>
        <w:ind w:firstLine="480"/>
      </w:pPr>
      <w:r w:rsidRPr="0019215B">
        <w:t>3</w:t>
      </w:r>
      <w:r w:rsidRPr="0019215B">
        <w:t>）</w:t>
      </w:r>
      <w:proofErr w:type="spellStart"/>
      <w:r w:rsidRPr="0019215B">
        <w:t>nn</w:t>
      </w:r>
      <w:proofErr w:type="spellEnd"/>
      <w:r w:rsidRPr="0019215B">
        <w:t>模块</w:t>
      </w:r>
    </w:p>
    <w:p w:rsidR="004665EE" w:rsidRPr="0019215B" w:rsidRDefault="00DD68ED" w:rsidP="00DD68ED">
      <w:pPr>
        <w:pStyle w:val="555-"/>
        <w:ind w:firstLine="480"/>
      </w:pPr>
      <w:proofErr w:type="spellStart"/>
      <w:r w:rsidRPr="0019215B">
        <w:t>nn</w:t>
      </w:r>
      <w:proofErr w:type="spellEnd"/>
      <w:r w:rsidRPr="0019215B">
        <w:t>模块中实现了现如今主流的神经网络模型，同样我们也可以利用</w:t>
      </w:r>
      <w:proofErr w:type="spellStart"/>
      <w:r w:rsidRPr="0019215B">
        <w:t>nn</w:t>
      </w:r>
      <w:proofErr w:type="spellEnd"/>
      <w:r w:rsidRPr="0019215B">
        <w:t>模块来重新搭建一个我们想要的神经网络模型，</w:t>
      </w:r>
      <w:proofErr w:type="spellStart"/>
      <w:r w:rsidRPr="0019215B">
        <w:t>nn</w:t>
      </w:r>
      <w:proofErr w:type="spellEnd"/>
      <w:r w:rsidRPr="0019215B">
        <w:t>模块非常好用且高效。</w:t>
      </w:r>
    </w:p>
    <w:p w:rsidR="00B535D9" w:rsidRPr="0019215B" w:rsidRDefault="00EA7959" w:rsidP="00B535D9">
      <w:pPr>
        <w:pStyle w:val="3-3"/>
      </w:pPr>
      <w:bookmarkStart w:id="79" w:name="_Toc8970907"/>
      <w:r w:rsidRPr="0019215B">
        <w:t>3</w:t>
      </w:r>
      <w:r w:rsidR="00B535D9" w:rsidRPr="0019215B">
        <w:t>.1.</w:t>
      </w:r>
      <w:r w:rsidR="003F39AF" w:rsidRPr="0019215B">
        <w:t>4</w:t>
      </w:r>
      <w:r w:rsidR="00B535D9" w:rsidRPr="0019215B">
        <w:t xml:space="preserve"> Pandas</w:t>
      </w:r>
      <w:bookmarkEnd w:id="79"/>
    </w:p>
    <w:p w:rsidR="00DD68ED" w:rsidRPr="0019215B" w:rsidRDefault="00DD68ED" w:rsidP="00DD68ED">
      <w:pPr>
        <w:pStyle w:val="555-"/>
        <w:ind w:firstLine="480"/>
      </w:pPr>
      <w:r w:rsidRPr="0019215B">
        <w:t>Pandas</w:t>
      </w:r>
      <w:r w:rsidRPr="0019215B">
        <w:t>是</w:t>
      </w:r>
      <w:r w:rsidRPr="0019215B">
        <w:t>Python</w:t>
      </w:r>
      <w:r w:rsidRPr="0019215B">
        <w:t>的一个库，它的作用是数据处理和数据分析，它同</w:t>
      </w:r>
      <w:proofErr w:type="spellStart"/>
      <w:r w:rsidRPr="0019215B">
        <w:t>Numpy</w:t>
      </w:r>
      <w:proofErr w:type="spellEnd"/>
      <w:r w:rsidRPr="0019215B">
        <w:t>类似，都是用来处理数据的库。不同的是，</w:t>
      </w:r>
      <w:proofErr w:type="spellStart"/>
      <w:r w:rsidRPr="0019215B">
        <w:t>Numpy</w:t>
      </w:r>
      <w:proofErr w:type="spellEnd"/>
      <w:r w:rsidRPr="0019215B">
        <w:t>更加注重数学运算，而</w:t>
      </w:r>
      <w:r w:rsidRPr="0019215B">
        <w:t>Pandas</w:t>
      </w:r>
      <w:r w:rsidRPr="0019215B">
        <w:t>更擅长处理时间序列，因为本文的数据是股票市场的数据，它是一个时间序列数据，所以我们将</w:t>
      </w:r>
      <w:r w:rsidRPr="0019215B">
        <w:t>Pandas</w:t>
      </w:r>
      <w:r w:rsidRPr="0019215B">
        <w:t>和</w:t>
      </w:r>
      <w:proofErr w:type="spellStart"/>
      <w:r w:rsidRPr="0019215B">
        <w:t>Numpy</w:t>
      </w:r>
      <w:proofErr w:type="spellEnd"/>
      <w:r w:rsidRPr="0019215B">
        <w:t>结合来处理股票数据。</w:t>
      </w:r>
    </w:p>
    <w:p w:rsidR="00B535D9" w:rsidRPr="0019215B" w:rsidRDefault="00EA7959" w:rsidP="00B535D9">
      <w:pPr>
        <w:pStyle w:val="3-3"/>
      </w:pPr>
      <w:bookmarkStart w:id="80" w:name="_Toc8970908"/>
      <w:r w:rsidRPr="0019215B">
        <w:t>3</w:t>
      </w:r>
      <w:r w:rsidR="00B535D9" w:rsidRPr="0019215B">
        <w:t>.1.</w:t>
      </w:r>
      <w:r w:rsidR="003F39AF" w:rsidRPr="0019215B">
        <w:t>5</w:t>
      </w:r>
      <w:r w:rsidR="00B535D9" w:rsidRPr="0019215B">
        <w:t xml:space="preserve"> Matplotlib</w:t>
      </w:r>
      <w:bookmarkEnd w:id="80"/>
    </w:p>
    <w:p w:rsidR="00DD68ED" w:rsidRPr="0019215B" w:rsidRDefault="00DD68ED" w:rsidP="00DD68ED">
      <w:pPr>
        <w:pStyle w:val="555-"/>
        <w:ind w:firstLine="480"/>
      </w:pPr>
      <w:r w:rsidRPr="0019215B">
        <w:t>Matplotlib</w:t>
      </w:r>
      <w:r w:rsidRPr="0019215B">
        <w:t>是</w:t>
      </w:r>
      <w:r w:rsidRPr="0019215B">
        <w:t>Python</w:t>
      </w:r>
      <w:r w:rsidRPr="0019215B">
        <w:t>的一个库，</w:t>
      </w:r>
      <w:r w:rsidR="00D44F10" w:rsidRPr="0019215B">
        <w:t>它的功能是将数据以图表的形式展示出来。它结合</w:t>
      </w:r>
      <w:proofErr w:type="spellStart"/>
      <w:r w:rsidR="00D44F10" w:rsidRPr="0019215B">
        <w:t>Numpy</w:t>
      </w:r>
      <w:proofErr w:type="spellEnd"/>
      <w:r w:rsidR="00D44F10" w:rsidRPr="0019215B">
        <w:t>可以轻松地画出股票市场的曲线图。它的图表形式与</w:t>
      </w:r>
      <w:proofErr w:type="spellStart"/>
      <w:r w:rsidR="00D44F10" w:rsidRPr="0019215B">
        <w:t>Matlab</w:t>
      </w:r>
      <w:proofErr w:type="spellEnd"/>
      <w:r w:rsidR="00D44F10" w:rsidRPr="0019215B">
        <w:t>类似。虽然它是</w:t>
      </w:r>
      <w:r w:rsidR="00D44F10" w:rsidRPr="0019215B">
        <w:t>Python</w:t>
      </w:r>
      <w:r w:rsidR="00D44F10" w:rsidRPr="0019215B">
        <w:t>的一个库，但是它的使用风格与</w:t>
      </w:r>
      <w:proofErr w:type="spellStart"/>
      <w:r w:rsidR="00D44F10" w:rsidRPr="0019215B">
        <w:t>Matlab</w:t>
      </w:r>
      <w:proofErr w:type="spellEnd"/>
      <w:r w:rsidR="00D44F10" w:rsidRPr="0019215B">
        <w:t>相似。</w:t>
      </w:r>
    </w:p>
    <w:p w:rsidR="00A978AC" w:rsidRPr="0019215B" w:rsidRDefault="00EA7959" w:rsidP="00A978AC">
      <w:pPr>
        <w:pStyle w:val="2-2"/>
      </w:pPr>
      <w:bookmarkStart w:id="81" w:name="_Toc8970909"/>
      <w:r w:rsidRPr="0019215B">
        <w:lastRenderedPageBreak/>
        <w:t>3</w:t>
      </w:r>
      <w:r w:rsidR="00A978AC" w:rsidRPr="0019215B">
        <w:t xml:space="preserve">.2 </w:t>
      </w:r>
      <w:r w:rsidR="00A978AC" w:rsidRPr="0019215B">
        <w:t>基于</w:t>
      </w:r>
      <w:r w:rsidR="00A978AC" w:rsidRPr="0019215B">
        <w:t>LSTM</w:t>
      </w:r>
      <w:r w:rsidR="00283E3C" w:rsidRPr="0019215B">
        <w:t>的</w:t>
      </w:r>
      <w:r w:rsidR="00A978AC" w:rsidRPr="0019215B">
        <w:t>神经网络</w:t>
      </w:r>
      <w:r w:rsidR="00283E3C" w:rsidRPr="0019215B">
        <w:t>模型</w:t>
      </w:r>
      <w:r w:rsidR="00A978AC" w:rsidRPr="0019215B">
        <w:t>构建</w:t>
      </w:r>
      <w:bookmarkEnd w:id="81"/>
    </w:p>
    <w:p w:rsidR="00D44F10" w:rsidRPr="0019215B" w:rsidRDefault="00D44F10" w:rsidP="00FE6724">
      <w:pPr>
        <w:pStyle w:val="555-"/>
        <w:ind w:firstLine="480"/>
      </w:pPr>
      <w:r w:rsidRPr="0019215B">
        <w:t>在构建神经网络前，我们需要设定一个窗口，它代表我们预测股票市场时间序列所基于的数据，我们想要预测某一天的股票收盘价，我们需要知道它前</w:t>
      </w:r>
      <m:oMath>
        <m:r>
          <w:rPr>
            <w:rFonts w:ascii="Cambria Math" w:hAnsi="Cambria Math"/>
          </w:rPr>
          <m:t>n</m:t>
        </m:r>
      </m:oMath>
      <w:r w:rsidRPr="0019215B">
        <w:t>天的数据，这段数据就是我们要设定的窗口，我们称它为</w:t>
      </w:r>
      <m:oMath>
        <m:r>
          <w:rPr>
            <w:rFonts w:ascii="Cambria Math" w:hAnsi="Cambria Math"/>
          </w:rPr>
          <m:t>AFFECT</m:t>
        </m:r>
      </m:oMath>
      <w:r w:rsidRPr="0019215B">
        <w:t>。</w:t>
      </w:r>
    </w:p>
    <w:p w:rsidR="008E760B" w:rsidRPr="0019215B" w:rsidRDefault="00C54FFD" w:rsidP="007307F4">
      <w:pPr>
        <w:pStyle w:val="555-"/>
        <w:ind w:firstLine="480"/>
      </w:pPr>
      <w:r w:rsidRPr="0019215B">
        <w:t>在神经网络中</w:t>
      </w:r>
      <m:oMath>
        <m:r>
          <w:rPr>
            <w:rFonts w:ascii="Cambria Math" w:hAnsi="Cambria Math"/>
          </w:rPr>
          <m:t>AFFECT</m:t>
        </m:r>
      </m:oMath>
      <w:r w:rsidRPr="0019215B">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的维度，即</w:t>
      </w:r>
      <m:oMath>
        <m:r>
          <w:rPr>
            <w:rFonts w:ascii="Cambria Math" w:hAnsi="Cambria Math"/>
          </w:rPr>
          <m:t>AFFEC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sidRPr="0019215B">
        <w:t>，在</w:t>
      </w:r>
      <w:proofErr w:type="spellStart"/>
      <w:r w:rsidR="000E2EA2" w:rsidRPr="0019215B">
        <w:t>PyTorch</w:t>
      </w:r>
      <w:proofErr w:type="spellEnd"/>
      <w:r w:rsidR="000E2EA2" w:rsidRPr="0019215B">
        <w:t>中需要将</w:t>
      </w:r>
      <w:proofErr w:type="spellStart"/>
      <w:r w:rsidR="000E2EA2" w:rsidRPr="0019215B">
        <w:t>input_size</w:t>
      </w:r>
      <w:proofErr w:type="spellEnd"/>
      <w:r w:rsidR="000E2EA2" w:rsidRPr="0019215B">
        <w:t>设定为这个值。</w:t>
      </w:r>
      <w:r w:rsidRPr="0019215B">
        <w:t>接下来</w:t>
      </w:r>
      <w:r w:rsidR="003F3C47" w:rsidRPr="0019215B">
        <w:t>，我们需要确定</w:t>
      </w:r>
      <w:r w:rsidR="000E2EA2" w:rsidRPr="0019215B">
        <w:t>在</w:t>
      </w:r>
      <w:r w:rsidR="000E2EA2" w:rsidRPr="0019215B">
        <w:t>LSTM</w:t>
      </w:r>
      <w:r w:rsidR="000E2EA2" w:rsidRPr="0019215B">
        <w:t>中的输出</w:t>
      </w:r>
      <m:oMath>
        <m:r>
          <w:rPr>
            <w:rFonts w:ascii="Cambria Math" w:eastAsia="MS Gothic" w:hAnsi="Cambria Math"/>
          </w:rPr>
          <m:t>h</m:t>
        </m:r>
      </m:oMath>
      <w:r w:rsidR="000E2EA2" w:rsidRPr="0019215B">
        <w:t>的长度，在</w:t>
      </w:r>
      <w:proofErr w:type="spellStart"/>
      <w:r w:rsidR="000E2EA2" w:rsidRPr="0019215B">
        <w:t>PyTorch</w:t>
      </w:r>
      <w:proofErr w:type="spellEnd"/>
      <w:r w:rsidR="000E2EA2" w:rsidRPr="0019215B">
        <w:t>中需要将</w:t>
      </w:r>
      <w:proofErr w:type="spellStart"/>
      <w:r w:rsidR="000E2EA2" w:rsidRPr="0019215B">
        <w:t>hidden_size</w:t>
      </w:r>
      <w:proofErr w:type="spellEnd"/>
      <w:r w:rsidR="000E2EA2" w:rsidRPr="0019215B">
        <w:t>设定为这个值。最后，我们需要确定</w:t>
      </w:r>
      <w:proofErr w:type="spellStart"/>
      <w:r w:rsidR="000E2EA2" w:rsidRPr="0019215B">
        <w:t>PyTorch</w:t>
      </w:r>
      <w:proofErr w:type="spellEnd"/>
      <w:r w:rsidR="000E2EA2" w:rsidRPr="0019215B">
        <w:t>中的</w:t>
      </w:r>
      <w:proofErr w:type="spellStart"/>
      <w:r w:rsidR="000E2EA2" w:rsidRPr="0019215B">
        <w:t>num_layers</w:t>
      </w:r>
      <w:proofErr w:type="spellEnd"/>
      <w:r w:rsidR="000E2EA2" w:rsidRPr="0019215B">
        <w:t>，它代表循环层的层数，也就是我们使用多少个</w:t>
      </w:r>
      <w:r w:rsidR="000E2EA2" w:rsidRPr="0019215B">
        <w:t>LSTM</w:t>
      </w:r>
      <w:r w:rsidR="000E2EA2" w:rsidRPr="0019215B">
        <w:t>神经元。</w:t>
      </w:r>
      <w:r w:rsidR="008E760B" w:rsidRPr="0019215B">
        <w:t>因为</w:t>
      </w:r>
      <w:r w:rsidR="008E760B" w:rsidRPr="0019215B">
        <w:t>LSTM</w:t>
      </w:r>
      <w:r w:rsidR="008E760B" w:rsidRPr="0019215B">
        <w:t>的输出的维度是</w:t>
      </w:r>
      <w:proofErr w:type="spellStart"/>
      <w:r w:rsidR="008E760B" w:rsidRPr="0019215B">
        <w:t>hidden_size</w:t>
      </w:r>
      <w:proofErr w:type="spellEnd"/>
      <w:r w:rsidR="008E760B" w:rsidRPr="0019215B">
        <w:t>，所以我们需要一个全连接层来将这个输出变为维度为</w:t>
      </w:r>
      <m:oMath>
        <m:r>
          <m:rPr>
            <m:sty m:val="p"/>
          </m:rPr>
          <w:rPr>
            <w:rFonts w:ascii="Cambria Math" w:hAnsi="Cambria Math"/>
          </w:rPr>
          <m:t>1</m:t>
        </m:r>
      </m:oMath>
      <w:r w:rsidR="008E760B" w:rsidRPr="0019215B">
        <w:t>的值。我们使用</w:t>
      </w:r>
      <w:proofErr w:type="spellStart"/>
      <w:r w:rsidR="008E760B" w:rsidRPr="0019215B">
        <w:t>torch.nn</w:t>
      </w:r>
      <w:proofErr w:type="spellEnd"/>
      <w:r w:rsidR="008E760B" w:rsidRPr="0019215B">
        <w:t>中的</w:t>
      </w:r>
      <w:r w:rsidR="008E760B" w:rsidRPr="0019215B">
        <w:t>Sequential</w:t>
      </w:r>
      <w:r w:rsidR="008E760B" w:rsidRPr="0019215B">
        <w:t>。</w:t>
      </w:r>
      <w:r w:rsidR="008E760B" w:rsidRPr="0019215B">
        <w:t>Sequential</w:t>
      </w:r>
      <w:r w:rsidR="008E760B" w:rsidRPr="0019215B">
        <w:t>是一个容器，我们可以将神经元加入到其中，整合成一个神经网络。这里我们在</w:t>
      </w:r>
      <w:r w:rsidR="008E760B" w:rsidRPr="0019215B">
        <w:t>Sequential</w:t>
      </w:r>
      <w:r w:rsidR="008E760B" w:rsidRPr="0019215B">
        <w:t>中加入一个全连接层，使得数据通过全连接层后，变成我们想要的股价预测数据。</w:t>
      </w:r>
      <w:r w:rsidR="007307F4" w:rsidRPr="0019215B">
        <w:t xml:space="preserve"> </w:t>
      </w:r>
    </w:p>
    <w:p w:rsidR="00797885" w:rsidRPr="0019215B" w:rsidRDefault="001C4A79" w:rsidP="007307F4">
      <w:pPr>
        <w:pStyle w:val="555-"/>
        <w:ind w:firstLine="480"/>
      </w:pPr>
      <w:r w:rsidRPr="0019215B">
        <w:t>在这个神经网络中有一个</w:t>
      </w:r>
      <w:r w:rsidRPr="0019215B">
        <w:t>LSTM</w:t>
      </w:r>
      <w:r w:rsidRPr="0019215B">
        <w:t>神经元和一个普通神经元，它们分别在循环层和全连接层中。</w:t>
      </w:r>
    </w:p>
    <w:p w:rsidR="00B535D9" w:rsidRPr="0019215B" w:rsidRDefault="00EA7959" w:rsidP="00041898">
      <w:pPr>
        <w:pStyle w:val="2-2"/>
      </w:pPr>
      <w:bookmarkStart w:id="82" w:name="_Toc8970910"/>
      <w:r w:rsidRPr="0019215B">
        <w:t>3.</w:t>
      </w:r>
      <w:r w:rsidR="00340B56">
        <w:rPr>
          <w:rFonts w:hint="eastAsia"/>
        </w:rPr>
        <w:t>3</w:t>
      </w:r>
      <w:r w:rsidRPr="0019215B">
        <w:t xml:space="preserve"> </w:t>
      </w:r>
      <w:r w:rsidRPr="0019215B">
        <w:t>数据处理</w:t>
      </w:r>
      <w:r w:rsidR="00AC2E21">
        <w:rPr>
          <w:rFonts w:hint="eastAsia"/>
        </w:rPr>
        <w:t>模块</w:t>
      </w:r>
      <w:bookmarkEnd w:id="82"/>
    </w:p>
    <w:p w:rsidR="009F3B34" w:rsidRPr="0019215B" w:rsidRDefault="009F3B34" w:rsidP="003D7314">
      <w:pPr>
        <w:pStyle w:val="555-"/>
        <w:ind w:firstLine="480"/>
      </w:pPr>
      <w:r w:rsidRPr="0019215B">
        <w:t>在我们获取到股票数据时，我们需要进行标准化（</w:t>
      </w:r>
      <w:r w:rsidRPr="0019215B">
        <w:t>normalization</w:t>
      </w:r>
      <w:r w:rsidRPr="0019215B">
        <w:t>）处理。目的是使得数据更加的正常或者说更加的规则。我们使用的标准化方法是</w:t>
      </w:r>
      <w:r w:rsidRPr="0019215B">
        <w:t>z-score</w:t>
      </w:r>
      <w:r w:rsidRPr="0019215B">
        <w:t>标准化方法：</w:t>
      </w:r>
    </w:p>
    <w:p w:rsidR="009F3B34" w:rsidRPr="0019215B"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sidRPr="0019215B">
        <w:t xml:space="preserve">                            (3-1)</w:t>
      </w:r>
    </w:p>
    <w:p w:rsidR="009F3B34" w:rsidRPr="0019215B" w:rsidRDefault="009F3B34" w:rsidP="009F3B34">
      <w:pPr>
        <w:pStyle w:val="555-"/>
        <w:ind w:firstLine="480"/>
      </w:pPr>
      <w:r w:rsidRPr="0019215B">
        <w:t>其中，</w:t>
      </w:r>
      <m:oMath>
        <m:r>
          <w:rPr>
            <w:rFonts w:ascii="Cambria Math" w:hAnsi="Cambria Math"/>
          </w:rPr>
          <m:t>x</m:t>
        </m:r>
      </m:oMath>
      <w:r w:rsidRPr="0019215B">
        <w:t>是标准化前的数据，</w:t>
      </w:r>
      <m:oMath>
        <m:r>
          <w:rPr>
            <w:rFonts w:ascii="Cambria Math" w:hAnsi="Cambria Math"/>
          </w:rPr>
          <m:t>z</m:t>
        </m:r>
      </m:oMath>
      <w:r w:rsidRPr="0019215B">
        <w:t>是标准化后的数据，</w:t>
      </w:r>
      <m:oMath>
        <m:r>
          <w:rPr>
            <w:rFonts w:ascii="Cambria Math" w:hAnsi="Cambria Math"/>
          </w:rPr>
          <m:t>μ</m:t>
        </m:r>
      </m:oMath>
      <w:r w:rsidRPr="0019215B">
        <w:t>是数据整体的均值，</w:t>
      </w:r>
      <m:oMath>
        <m:r>
          <w:rPr>
            <w:rFonts w:ascii="Cambria Math" w:hAnsi="Cambria Math"/>
          </w:rPr>
          <m:t>σ</m:t>
        </m:r>
      </m:oMath>
      <w:r w:rsidRPr="0019215B">
        <w:t>是数据整体的标准差。</w:t>
      </w:r>
    </w:p>
    <w:p w:rsidR="003D7314" w:rsidRPr="0019215B" w:rsidRDefault="009F3B34" w:rsidP="003D7314">
      <w:pPr>
        <w:pStyle w:val="555-"/>
        <w:ind w:firstLine="480"/>
      </w:pPr>
      <w:r w:rsidRPr="0019215B">
        <w:t>在我们把数据标准化之后，我们就要考虑如何把数据输入至神经网络中了</w:t>
      </w:r>
      <w:r w:rsidR="00283E3C" w:rsidRPr="0019215B">
        <w:t>。</w:t>
      </w:r>
      <w:r w:rsidR="001C4A79" w:rsidRPr="0019215B">
        <w:t>当我们把数据输入神经网络时，并不是一条一条的输入进入神经网络的，我们需要把数据重新编排，把数据的输入特征和标签分开（标签就是我们想要的数据的输出结果）。这里我们使用</w:t>
      </w:r>
      <w:r w:rsidR="003D7314" w:rsidRPr="0019215B">
        <w:t>Pandas</w:t>
      </w:r>
      <w:r w:rsidR="003D7314" w:rsidRPr="0019215B">
        <w:t>工具将数据进行重新编排。我们在预测第</w:t>
      </w:r>
      <m:oMath>
        <m:r>
          <w:rPr>
            <w:rFonts w:ascii="Cambria Math" w:hAnsi="Cambria Math"/>
          </w:rPr>
          <m:t>i</m:t>
        </m:r>
      </m:oMath>
      <w:r w:rsidR="003D7314" w:rsidRPr="0019215B">
        <w:t>天的股票数据时，需要第</w:t>
      </w:r>
      <m:oMath>
        <m:r>
          <w:rPr>
            <w:rFonts w:ascii="Cambria Math" w:hAnsi="Cambria Math"/>
          </w:rPr>
          <m:t>i</m:t>
        </m:r>
        <m:r>
          <w:rPr>
            <w:rFonts w:ascii="Cambria Math" w:eastAsia="微软雅黑" w:hAnsi="Cambria Math"/>
          </w:rPr>
          <m:t>-</m:t>
        </m:r>
        <m:r>
          <w:rPr>
            <w:rFonts w:ascii="Cambria Math" w:hAnsi="Cambria Math"/>
          </w:rPr>
          <m:t>AFFECT</m:t>
        </m:r>
      </m:oMath>
      <w:r w:rsidR="003D7314" w:rsidRPr="0019215B">
        <w:t>天至第</w:t>
      </w:r>
      <m:oMath>
        <m:r>
          <w:rPr>
            <w:rFonts w:ascii="Cambria Math" w:hAnsi="Cambria Math"/>
          </w:rPr>
          <m:t>i</m:t>
        </m:r>
        <m:r>
          <w:rPr>
            <w:rFonts w:ascii="Cambria Math" w:eastAsia="微软雅黑" w:hAnsi="Cambria Math"/>
          </w:rPr>
          <m:t>-</m:t>
        </m:r>
        <m:r>
          <w:rPr>
            <w:rFonts w:ascii="Cambria Math" w:hAnsi="Cambria Math"/>
          </w:rPr>
          <m:t>1</m:t>
        </m:r>
      </m:oMath>
      <w:r w:rsidR="003D7314" w:rsidRPr="0019215B">
        <w:t>天的数据作为窗口。在</w:t>
      </w:r>
      <w:r w:rsidR="003D7314" w:rsidRPr="0019215B">
        <w:t>Pandas</w:t>
      </w:r>
      <w:r w:rsidR="003D7314" w:rsidRPr="0019215B">
        <w:t>中，我们需要</w:t>
      </w:r>
      <w:r w:rsidR="0091029F" w:rsidRPr="0019215B">
        <w:t>先</w:t>
      </w:r>
      <w:r w:rsidR="003D7314" w:rsidRPr="0019215B">
        <w:t>创建</w:t>
      </w:r>
      <w:r w:rsidR="0091029F" w:rsidRPr="0019215B">
        <w:t>一个</w:t>
      </w:r>
      <w:proofErr w:type="spellStart"/>
      <w:r w:rsidR="0091029F" w:rsidRPr="0019215B">
        <w:t>DataFrame</w:t>
      </w:r>
      <w:proofErr w:type="spellEnd"/>
      <w:r w:rsidR="0091029F" w:rsidRPr="0019215B">
        <w:t>，接下来我们需要设置这个</w:t>
      </w:r>
      <w:proofErr w:type="spellStart"/>
      <w:r w:rsidR="0091029F" w:rsidRPr="0019215B">
        <w:t>DataFrame</w:t>
      </w:r>
      <w:proofErr w:type="spellEnd"/>
      <w:r w:rsidR="0091029F" w:rsidRPr="0019215B">
        <w:t>的</w:t>
      </w:r>
      <m:oMath>
        <m:r>
          <w:rPr>
            <w:rFonts w:ascii="Cambria Math" w:hAnsi="Cambria Math"/>
          </w:rPr>
          <m:t>AFFECT+i</m:t>
        </m:r>
      </m:oMath>
      <w:r w:rsidR="003D7314" w:rsidRPr="0019215B">
        <w:t>列，</w:t>
      </w:r>
      <w:r w:rsidR="0091029F" w:rsidRPr="0019215B">
        <w:t>其中，</w:t>
      </w:r>
      <w:r w:rsidR="003D7314" w:rsidRPr="0019215B">
        <w:t>前</w:t>
      </w:r>
      <m:oMath>
        <m:r>
          <w:rPr>
            <w:rFonts w:ascii="Cambria Math" w:hAnsi="Cambria Math"/>
          </w:rPr>
          <m:t>AFFECT</m:t>
        </m:r>
      </m:oMath>
      <w:r w:rsidR="003D7314" w:rsidRPr="0019215B">
        <w:t>条数据代表窗口，第</w:t>
      </w:r>
      <m:oMath>
        <m:r>
          <w:rPr>
            <w:rFonts w:ascii="Cambria Math" w:hAnsi="Cambria Math"/>
          </w:rPr>
          <m:t>AFFECT+i</m:t>
        </m:r>
      </m:oMath>
      <w:r w:rsidR="003D7314" w:rsidRPr="0019215B">
        <w:t>条数据代表标签。</w:t>
      </w:r>
    </w:p>
    <w:p w:rsidR="003D7314" w:rsidRPr="0019215B" w:rsidRDefault="003D7314" w:rsidP="003D7314">
      <w:pPr>
        <w:pStyle w:val="555-"/>
        <w:ind w:firstLine="480"/>
      </w:pPr>
      <w:r w:rsidRPr="0019215B">
        <w:t>之后，我们把</w:t>
      </w:r>
      <w:r w:rsidR="0091029F" w:rsidRPr="0019215B">
        <w:t>这个</w:t>
      </w:r>
      <w:proofErr w:type="spellStart"/>
      <w:r w:rsidR="0091029F" w:rsidRPr="0019215B">
        <w:t>DataFrame</w:t>
      </w:r>
      <w:proofErr w:type="spellEnd"/>
      <w:r w:rsidR="0091029F" w:rsidRPr="0019215B">
        <w:t>转化为</w:t>
      </w:r>
      <w:proofErr w:type="spellStart"/>
      <w:r w:rsidR="0091029F" w:rsidRPr="0019215B">
        <w:t>Numpy</w:t>
      </w:r>
      <w:proofErr w:type="spellEnd"/>
      <w:r w:rsidR="0091029F" w:rsidRPr="0019215B">
        <w:t>的</w:t>
      </w:r>
      <w:r w:rsidR="0091029F" w:rsidRPr="0019215B">
        <w:t>Array</w:t>
      </w:r>
      <w:r w:rsidR="0091029F" w:rsidRPr="0019215B">
        <w:t>，再转换</w:t>
      </w:r>
      <w:r w:rsidR="00B94521" w:rsidRPr="0019215B">
        <w:t>为</w:t>
      </w:r>
      <w:proofErr w:type="spellStart"/>
      <w:r w:rsidR="00B94521" w:rsidRPr="0019215B">
        <w:t>PyTorch</w:t>
      </w:r>
      <w:proofErr w:type="spellEnd"/>
      <w:r w:rsidR="00B94521" w:rsidRPr="0019215B">
        <w:t>中的</w:t>
      </w:r>
      <w:r w:rsidR="00B94521" w:rsidRPr="0019215B">
        <w:t>Tensor</w:t>
      </w:r>
      <w:r w:rsidR="00B94521" w:rsidRPr="0019215B">
        <w:t>。</w:t>
      </w:r>
    </w:p>
    <w:p w:rsidR="00C451A9" w:rsidRPr="0019215B" w:rsidRDefault="00B94521" w:rsidP="00CC4932">
      <w:pPr>
        <w:pStyle w:val="555-"/>
        <w:ind w:firstLineChars="83" w:firstLine="199"/>
      </w:pPr>
      <w:r w:rsidRPr="0019215B">
        <w:t>最后，需要用到</w:t>
      </w:r>
      <w:proofErr w:type="spellStart"/>
      <w:r w:rsidRPr="0019215B">
        <w:t>PyTorch</w:t>
      </w:r>
      <w:proofErr w:type="spellEnd"/>
      <w:r w:rsidRPr="0019215B">
        <w:t>中的两个模块：</w:t>
      </w:r>
      <w:r w:rsidRPr="0019215B">
        <w:t>Dataset</w:t>
      </w:r>
      <w:r w:rsidRPr="0019215B">
        <w:t>和</w:t>
      </w:r>
      <w:proofErr w:type="spellStart"/>
      <w:r w:rsidRPr="0019215B">
        <w:t>DataLoader</w:t>
      </w:r>
      <w:proofErr w:type="spellEnd"/>
      <w:r w:rsidRPr="0019215B">
        <w:t>。它们都在</w:t>
      </w:r>
      <w:proofErr w:type="spellStart"/>
      <w:r w:rsidRPr="0019215B">
        <w:lastRenderedPageBreak/>
        <w:t>torch.utils.data</w:t>
      </w:r>
      <w:proofErr w:type="spellEnd"/>
      <w:r w:rsidRPr="0019215B">
        <w:t>中。</w:t>
      </w:r>
      <w:r w:rsidRPr="0019215B">
        <w:t>Dataset</w:t>
      </w:r>
      <w:r w:rsidRPr="0019215B">
        <w:t>是一个抽象类，所以我们在使用</w:t>
      </w:r>
      <w:r w:rsidRPr="0019215B">
        <w:t>Dataset</w:t>
      </w:r>
      <w:r w:rsidRPr="0019215B">
        <w:t>时，需要继承这个类，然后重写</w:t>
      </w:r>
      <w:r w:rsidRPr="0019215B">
        <w:t>Dataset</w:t>
      </w:r>
      <w:r w:rsidRPr="0019215B">
        <w:t>类中的</w:t>
      </w:r>
      <w:r w:rsidRPr="0019215B">
        <w:t>__</w:t>
      </w:r>
      <w:proofErr w:type="spellStart"/>
      <w:r w:rsidRPr="0019215B">
        <w:t>getitem</w:t>
      </w:r>
      <w:proofErr w:type="spellEnd"/>
      <w:r w:rsidRPr="0019215B">
        <w:t>__()</w:t>
      </w:r>
      <w:r w:rsidRPr="0019215B">
        <w:t>方法和</w:t>
      </w:r>
      <w:r w:rsidRPr="0019215B">
        <w:t>__</w:t>
      </w:r>
      <w:proofErr w:type="spellStart"/>
      <w:r w:rsidRPr="0019215B">
        <w:t>len</w:t>
      </w:r>
      <w:proofErr w:type="spellEnd"/>
      <w:r w:rsidRPr="0019215B">
        <w:t>__()</w:t>
      </w:r>
      <w:r w:rsidRPr="0019215B">
        <w:t>方法，它们分别实现了取出数组中第</w:t>
      </w:r>
      <m:oMath>
        <m:r>
          <w:rPr>
            <w:rFonts w:ascii="Cambria Math" w:hAnsi="Cambria Math"/>
          </w:rPr>
          <m:t>i</m:t>
        </m:r>
      </m:oMath>
      <w:proofErr w:type="gramStart"/>
      <w:r w:rsidRPr="0019215B">
        <w:t>个</w:t>
      </w:r>
      <w:proofErr w:type="gramEnd"/>
      <w:r w:rsidRPr="0019215B">
        <w:t>元素和求数组长度的功能。</w:t>
      </w:r>
      <w:proofErr w:type="spellStart"/>
      <w:r w:rsidR="000A289B" w:rsidRPr="0019215B">
        <w:t>DataLoader</w:t>
      </w:r>
      <w:proofErr w:type="spellEnd"/>
      <w:r w:rsidR="000A289B" w:rsidRPr="0019215B">
        <w:t>类是用来加载数据的</w:t>
      </w:r>
      <w:r w:rsidR="00CC4932" w:rsidRPr="0019215B">
        <w:t>，</w:t>
      </w:r>
      <w:proofErr w:type="spellStart"/>
      <w:r w:rsidR="00CC4932" w:rsidRPr="0019215B">
        <w:t>DataLoader</w:t>
      </w:r>
      <w:proofErr w:type="spellEnd"/>
      <w:r w:rsidR="00CC4932" w:rsidRPr="0019215B">
        <w:t>类会</w:t>
      </w:r>
      <w:r w:rsidR="000A289B" w:rsidRPr="0019215B">
        <w:t>返回一个迭代器</w:t>
      </w:r>
      <w:r w:rsidR="00CC4932" w:rsidRPr="0019215B">
        <w:t>。在</w:t>
      </w:r>
      <w:proofErr w:type="spellStart"/>
      <w:r w:rsidR="00CC4932" w:rsidRPr="0019215B">
        <w:t>DataLoader</w:t>
      </w:r>
      <w:proofErr w:type="spellEnd"/>
      <w:r w:rsidR="00CC4932" w:rsidRPr="0019215B">
        <w:t>的构造方法中，需要一个必须的参数，就是</w:t>
      </w:r>
      <w:r w:rsidR="00CC4932" w:rsidRPr="0019215B">
        <w:t>Dataset</w:t>
      </w:r>
      <w:r w:rsidR="00CC4932" w:rsidRPr="0019215B">
        <w:t>类的一个对象。在我们的实验中，还使用了两个可选参数，</w:t>
      </w:r>
      <w:proofErr w:type="spellStart"/>
      <w:r w:rsidR="006A0B8C" w:rsidRPr="0019215B">
        <w:t>batch_size</w:t>
      </w:r>
      <w:proofErr w:type="spellEnd"/>
      <w:r w:rsidR="006A0B8C" w:rsidRPr="0019215B">
        <w:t>和</w:t>
      </w:r>
      <w:r w:rsidR="006A0B8C" w:rsidRPr="0019215B">
        <w:t>shuffle</w:t>
      </w:r>
      <w:r w:rsidR="006A0B8C" w:rsidRPr="0019215B">
        <w:t>，</w:t>
      </w:r>
      <w:proofErr w:type="spellStart"/>
      <w:r w:rsidR="006A0B8C" w:rsidRPr="0019215B">
        <w:t>batch_size</w:t>
      </w:r>
      <w:proofErr w:type="spellEnd"/>
      <w:r w:rsidR="006A0B8C" w:rsidRPr="0019215B">
        <w:t>代表一次传入多少组数据，</w:t>
      </w:r>
      <w:r w:rsidR="006A0B8C" w:rsidRPr="0019215B">
        <w:t>shuffle</w:t>
      </w:r>
      <w:r w:rsidR="006A0B8C" w:rsidRPr="0019215B">
        <w:t>接收一个布尔型变量，代表是否需要将数据顺序打乱。</w:t>
      </w:r>
      <w:proofErr w:type="spellStart"/>
      <w:r w:rsidR="006A0B8C" w:rsidRPr="0019215B">
        <w:t>DataLoader</w:t>
      </w:r>
      <w:proofErr w:type="spellEnd"/>
      <w:r w:rsidR="006A0B8C" w:rsidRPr="0019215B">
        <w:t>使训练变得十分方便，</w:t>
      </w:r>
      <w:r w:rsidR="000A289B" w:rsidRPr="0019215B">
        <w:t>在训练</w:t>
      </w:r>
      <w:r w:rsidR="006A0B8C" w:rsidRPr="0019215B">
        <w:t>过程中</w:t>
      </w:r>
      <w:r w:rsidR="000A289B" w:rsidRPr="0019215B">
        <w:t>，我们只需要使用一个循环就可以完成</w:t>
      </w:r>
      <w:proofErr w:type="gramStart"/>
      <w:r w:rsidR="000A289B" w:rsidRPr="0019215B">
        <w:t>一</w:t>
      </w:r>
      <w:proofErr w:type="gramEnd"/>
      <w:r w:rsidR="000A289B" w:rsidRPr="0019215B">
        <w:t>次</w:t>
      </w:r>
      <w:r w:rsidR="006A0B8C" w:rsidRPr="0019215B">
        <w:t>梯度下降的过程</w:t>
      </w:r>
      <w:r w:rsidR="000A289B" w:rsidRPr="0019215B">
        <w:t>。</w:t>
      </w:r>
    </w:p>
    <w:p w:rsidR="00CC4932" w:rsidRPr="0019215B" w:rsidRDefault="00CC4932" w:rsidP="00CC4932">
      <w:pPr>
        <w:pStyle w:val="2-2"/>
      </w:pPr>
      <w:bookmarkStart w:id="83" w:name="_Toc8970911"/>
      <w:r w:rsidRPr="0019215B">
        <w:t>3.</w:t>
      </w:r>
      <w:r w:rsidR="00340B56">
        <w:rPr>
          <w:rFonts w:hint="eastAsia"/>
        </w:rPr>
        <w:t>4</w:t>
      </w:r>
      <w:r w:rsidRPr="0019215B">
        <w:t xml:space="preserve"> </w:t>
      </w:r>
      <w:r w:rsidRPr="0019215B">
        <w:t>训练模块</w:t>
      </w:r>
      <w:bookmarkEnd w:id="83"/>
    </w:p>
    <w:p w:rsidR="00CC4932" w:rsidRDefault="00CC4932" w:rsidP="00CC4932">
      <w:pPr>
        <w:pStyle w:val="555-"/>
        <w:ind w:firstLine="480"/>
      </w:pPr>
      <w:r w:rsidRPr="0019215B">
        <w:t>在这个模块中，我们主要使用</w:t>
      </w:r>
      <w:proofErr w:type="spellStart"/>
      <w:r w:rsidRPr="0019215B">
        <w:t>PyTorch</w:t>
      </w:r>
      <w:proofErr w:type="spellEnd"/>
      <w:r w:rsidRPr="0019215B">
        <w:t>。我们在网上下载的数据是</w:t>
      </w:r>
      <w:r w:rsidRPr="0019215B">
        <w:t>csv</w:t>
      </w:r>
      <w:r w:rsidRPr="0019215B">
        <w:t>格式的。我们需要调用数据处理模块将数据传入到</w:t>
      </w:r>
      <w:r w:rsidRPr="0019215B">
        <w:t>Python</w:t>
      </w:r>
      <w:r w:rsidRPr="0019215B">
        <w:t>进程中。然后数据处理模块会将数据改为可以进行</w:t>
      </w:r>
      <w:r w:rsidR="003A5189" w:rsidRPr="0019215B">
        <w:t>训练的数据（将输入特征和输出标签分开）。之后，我们创建一个</w:t>
      </w:r>
      <w:r w:rsidR="003A5189" w:rsidRPr="0019215B">
        <w:t>LSTM</w:t>
      </w:r>
      <w:r w:rsidR="003A5189" w:rsidRPr="0019215B">
        <w:t>神经网络的实例，创建一个优化器</w:t>
      </w:r>
      <w:r w:rsidR="003A5189" w:rsidRPr="0019215B">
        <w:t>optimizer</w:t>
      </w:r>
      <w:r w:rsidR="003A5189" w:rsidRPr="0019215B">
        <w:t>，创建一个损失函数实例。最后，我们需要将数据加载到前面构建的</w:t>
      </w:r>
      <w:r w:rsidR="003A5189" w:rsidRPr="0019215B">
        <w:t>LSTM</w:t>
      </w:r>
      <w:r w:rsidR="003A5189" w:rsidRPr="0019215B">
        <w:t>神经网络中，使用以上的几个模块进行神经网络的训练。</w:t>
      </w:r>
    </w:p>
    <w:p w:rsidR="000347EB" w:rsidRDefault="000347EB" w:rsidP="000347EB">
      <w:pPr>
        <w:pStyle w:val="2-2"/>
      </w:pPr>
      <w:bookmarkStart w:id="84" w:name="_Toc8970912"/>
      <w:r>
        <w:rPr>
          <w:rFonts w:hint="eastAsia"/>
        </w:rPr>
        <w:t>3</w:t>
      </w:r>
      <w:r>
        <w:t>.</w:t>
      </w:r>
      <w:r w:rsidR="00340B56">
        <w:rPr>
          <w:rFonts w:hint="eastAsia"/>
        </w:rPr>
        <w:t>5</w:t>
      </w:r>
      <w:r>
        <w:t xml:space="preserve"> </w:t>
      </w:r>
      <w:r>
        <w:rPr>
          <w:rFonts w:hint="eastAsia"/>
        </w:rPr>
        <w:t>本章小结</w:t>
      </w:r>
      <w:bookmarkEnd w:id="84"/>
    </w:p>
    <w:p w:rsidR="00AC2E21" w:rsidRDefault="00AC2E21" w:rsidP="00AC2E21">
      <w:pPr>
        <w:pStyle w:val="555-"/>
        <w:ind w:firstLine="480"/>
      </w:pPr>
      <w:r>
        <w:rPr>
          <w:rFonts w:hint="eastAsia"/>
        </w:rPr>
        <w:t>本章主要</w:t>
      </w:r>
      <w:r w:rsidR="008F5046">
        <w:rPr>
          <w:rFonts w:hint="eastAsia"/>
        </w:rPr>
        <w:t>介绍了</w:t>
      </w:r>
      <w:r w:rsidR="00C20ADF">
        <w:rPr>
          <w:rFonts w:hint="eastAsia"/>
        </w:rPr>
        <w:t>实验过程中使用的</w:t>
      </w:r>
      <w:r w:rsidR="00680EB6">
        <w:rPr>
          <w:rFonts w:hint="eastAsia"/>
        </w:rPr>
        <w:t>工具</w:t>
      </w:r>
      <w:r w:rsidR="00C20ADF">
        <w:rPr>
          <w:rFonts w:hint="eastAsia"/>
        </w:rPr>
        <w:t>，包括</w:t>
      </w:r>
      <w:proofErr w:type="spellStart"/>
      <w:r w:rsidR="00C20ADF">
        <w:rPr>
          <w:rFonts w:hint="eastAsia"/>
        </w:rPr>
        <w:t>PyTorch</w:t>
      </w:r>
      <w:proofErr w:type="spellEnd"/>
      <w:r w:rsidR="00C20ADF" w:rsidRPr="0019215B">
        <w:t>神经网络框架</w:t>
      </w:r>
      <w:r w:rsidR="00C20ADF">
        <w:rPr>
          <w:rFonts w:hint="eastAsia"/>
        </w:rPr>
        <w:t>、</w:t>
      </w:r>
      <w:proofErr w:type="spellStart"/>
      <w:r w:rsidR="00C20ADF">
        <w:rPr>
          <w:rFonts w:hint="eastAsia"/>
        </w:rPr>
        <w:t>Numpy</w:t>
      </w:r>
      <w:proofErr w:type="spellEnd"/>
      <w:r w:rsidR="00C20ADF" w:rsidRPr="0019215B">
        <w:t>科学计算模块</w:t>
      </w:r>
      <w:r w:rsidR="00C20ADF">
        <w:rPr>
          <w:rFonts w:hint="eastAsia"/>
        </w:rPr>
        <w:t>、</w:t>
      </w:r>
      <w:r w:rsidR="00C20ADF">
        <w:rPr>
          <w:rFonts w:hint="eastAsia"/>
        </w:rPr>
        <w:t>Matplotlib</w:t>
      </w:r>
      <w:r w:rsidR="00C20ADF" w:rsidRPr="0019215B">
        <w:t>图表绘制模块</w:t>
      </w:r>
      <w:r w:rsidR="00C20ADF">
        <w:rPr>
          <w:rFonts w:hint="eastAsia"/>
        </w:rPr>
        <w:t>、</w:t>
      </w:r>
      <w:r w:rsidR="00C20ADF">
        <w:rPr>
          <w:rFonts w:hint="eastAsia"/>
        </w:rPr>
        <w:t>Pandas</w:t>
      </w:r>
      <w:r w:rsidR="00C20ADF" w:rsidRPr="0019215B">
        <w:t>时间序列分析模块</w:t>
      </w:r>
      <w:r w:rsidR="00C20ADF">
        <w:rPr>
          <w:rFonts w:hint="eastAsia"/>
        </w:rPr>
        <w:t>。接着</w:t>
      </w:r>
      <w:r w:rsidR="00680EB6">
        <w:rPr>
          <w:rFonts w:hint="eastAsia"/>
        </w:rPr>
        <w:t>介绍本文实验过程中用到的模块，包括模块的</w:t>
      </w:r>
      <w:r w:rsidR="00BF0038">
        <w:rPr>
          <w:rFonts w:hint="eastAsia"/>
        </w:rPr>
        <w:t>实现过程以及模块的功能，其中有神经网络模块、数据处理模块。</w:t>
      </w:r>
    </w:p>
    <w:p w:rsidR="00AC2E21" w:rsidRDefault="00AC2E21" w:rsidP="00AC2E21">
      <w:pPr>
        <w:pStyle w:val="555-"/>
        <w:ind w:firstLine="480"/>
      </w:pPr>
    </w:p>
    <w:p w:rsidR="00AC2E21" w:rsidRPr="0019215B" w:rsidRDefault="00AC2E21" w:rsidP="00AC2E21">
      <w:pPr>
        <w:pStyle w:val="555-"/>
        <w:ind w:firstLine="480"/>
      </w:pPr>
    </w:p>
    <w:p w:rsidR="00497E2E" w:rsidRPr="0019215B" w:rsidRDefault="00497E2E" w:rsidP="00497E2E">
      <w:pPr>
        <w:pStyle w:val="555-"/>
        <w:ind w:firstLineChars="83" w:firstLine="199"/>
        <w:sectPr w:rsidR="00497E2E" w:rsidRPr="0019215B" w:rsidSect="00A07E1B">
          <w:headerReference w:type="default" r:id="rId25"/>
          <w:pgSz w:w="11906" w:h="16838" w:code="9"/>
          <w:pgMar w:top="1701" w:right="1701" w:bottom="1701" w:left="1701" w:header="1134" w:footer="1134" w:gutter="0"/>
          <w:cols w:space="425"/>
          <w:docGrid w:linePitch="312"/>
        </w:sectPr>
      </w:pPr>
    </w:p>
    <w:p w:rsidR="004B3DE8" w:rsidRPr="0019215B" w:rsidRDefault="001F63E0" w:rsidP="004B3DE8">
      <w:pPr>
        <w:pStyle w:val="1-1"/>
        <w:rPr>
          <w:rFonts w:ascii="Times New Roman"/>
        </w:rPr>
      </w:pPr>
      <w:bookmarkStart w:id="85" w:name="_Toc8970913"/>
      <w:r w:rsidRPr="0019215B">
        <w:rPr>
          <w:rFonts w:ascii="Times New Roman"/>
        </w:rPr>
        <w:lastRenderedPageBreak/>
        <w:t>第</w:t>
      </w:r>
      <w:r w:rsidR="003B437F" w:rsidRPr="0019215B">
        <w:rPr>
          <w:rFonts w:ascii="Times New Roman"/>
        </w:rPr>
        <w:t>四</w:t>
      </w:r>
      <w:r w:rsidRPr="0019215B">
        <w:rPr>
          <w:rFonts w:ascii="Times New Roman"/>
        </w:rPr>
        <w:t>章</w:t>
      </w:r>
      <w:r w:rsidRPr="0019215B">
        <w:rPr>
          <w:rFonts w:ascii="Times New Roman"/>
        </w:rPr>
        <w:t xml:space="preserve"> </w:t>
      </w:r>
      <w:r w:rsidR="004B3DE8" w:rsidRPr="0019215B">
        <w:rPr>
          <w:rFonts w:ascii="Times New Roman"/>
        </w:rPr>
        <w:t>实验分析</w:t>
      </w:r>
      <w:bookmarkEnd w:id="85"/>
    </w:p>
    <w:p w:rsidR="003B437F" w:rsidRPr="0019215B" w:rsidRDefault="003B437F" w:rsidP="003B437F">
      <w:pPr>
        <w:pStyle w:val="2-2"/>
      </w:pPr>
      <w:bookmarkStart w:id="86" w:name="_Toc8970914"/>
      <w:r w:rsidRPr="0019215B">
        <w:t xml:space="preserve">4.1 </w:t>
      </w:r>
      <w:r w:rsidRPr="0019215B">
        <w:t>股票数据的选取</w:t>
      </w:r>
      <w:bookmarkEnd w:id="86"/>
    </w:p>
    <w:p w:rsidR="0041400C" w:rsidRPr="0019215B" w:rsidRDefault="0041400C" w:rsidP="0041400C">
      <w:pPr>
        <w:pStyle w:val="555-"/>
        <w:ind w:firstLine="480"/>
      </w:pPr>
      <w:r w:rsidRPr="0019215B">
        <w:t>本文中实验的数据有两部分，第一部分是股指数据，分为上证指数的数据，和深证指数的数据，第二部分是个股股价的数据。</w:t>
      </w:r>
      <w:r w:rsidR="00321664" w:rsidRPr="0019215B">
        <w:t>本文用这两种数据来进行训练和预测，以及对算法的评估。</w:t>
      </w:r>
      <w:r w:rsidR="003977E4" w:rsidRPr="0019215B">
        <w:t>本文所选取的股票数据均为</w:t>
      </w:r>
      <w:r w:rsidR="006C3CEB" w:rsidRPr="0019215B">
        <w:t>工作日股票的收盘价格。</w:t>
      </w:r>
    </w:p>
    <w:p w:rsidR="003B437F" w:rsidRPr="0019215B" w:rsidRDefault="003B437F" w:rsidP="003B437F">
      <w:pPr>
        <w:pStyle w:val="3-3"/>
      </w:pPr>
      <w:bookmarkStart w:id="87" w:name="_Toc8970915"/>
      <w:r w:rsidRPr="0019215B">
        <w:t xml:space="preserve">4.1.1 </w:t>
      </w:r>
      <w:r w:rsidRPr="0019215B">
        <w:t>数据来源</w:t>
      </w:r>
      <w:bookmarkEnd w:id="87"/>
    </w:p>
    <w:p w:rsidR="003B437F" w:rsidRPr="0019215B" w:rsidRDefault="003B437F" w:rsidP="003B437F">
      <w:pPr>
        <w:pStyle w:val="555-"/>
        <w:ind w:firstLine="480"/>
      </w:pPr>
      <w:r w:rsidRPr="0019215B">
        <w:t>两部分数据都是从</w:t>
      </w:r>
      <w:r w:rsidRPr="0019215B">
        <w:t>RESSET</w:t>
      </w:r>
      <w:r w:rsidRPr="0019215B">
        <w:t>金融研究数据库获取的。</w:t>
      </w:r>
      <w:r w:rsidRPr="0019215B">
        <w:t>RESSET</w:t>
      </w:r>
      <w:r w:rsidRPr="0019215B">
        <w:t>数据库是一个金融研究数据库，其中包含了股票、外汇、基金、债券、期货、黄金等金融领域数据。本文中主要使用</w:t>
      </w:r>
      <w:r w:rsidRPr="0019215B">
        <w:t>RESSET</w:t>
      </w:r>
      <w:r w:rsidRPr="0019215B">
        <w:t>数据库中的与股票、股指相关的数据。</w:t>
      </w:r>
    </w:p>
    <w:p w:rsidR="003B437F" w:rsidRPr="0019215B" w:rsidRDefault="003B437F" w:rsidP="003B437F">
      <w:pPr>
        <w:pStyle w:val="3-3"/>
      </w:pPr>
      <w:bookmarkStart w:id="88" w:name="_Toc8970916"/>
      <w:r w:rsidRPr="0019215B">
        <w:t xml:space="preserve">4.1.2 </w:t>
      </w:r>
      <w:r w:rsidRPr="0019215B">
        <w:t>上证指数</w:t>
      </w:r>
      <w:bookmarkEnd w:id="88"/>
    </w:p>
    <w:p w:rsidR="007F03FF" w:rsidRPr="0019215B" w:rsidRDefault="003B437F" w:rsidP="001F4BBC">
      <w:pPr>
        <w:pStyle w:val="555-"/>
        <w:ind w:firstLine="480"/>
      </w:pPr>
      <w:r w:rsidRPr="0019215B">
        <w:t>上证指数指的是上海证券交易所的成分股指数，指数代码为</w:t>
      </w:r>
      <w:r w:rsidRPr="0019215B">
        <w:t>000001</w:t>
      </w:r>
      <w:r w:rsidRPr="0019215B">
        <w:t>。</w:t>
      </w:r>
      <w:r w:rsidR="00E13B9C" w:rsidRPr="0019215B">
        <w:t>它是通过上海证券交易所的成分股的上涨或下跌</w:t>
      </w:r>
      <w:r w:rsidR="001F4BBC" w:rsidRPr="0019215B">
        <w:t>情况来计算的。</w:t>
      </w:r>
      <w:r w:rsidRPr="0019215B">
        <w:t>因为成分股是一些具有代表性的股票，所以上证指数可以反应上海证券交易所大部分股票的上涨或下跌情况</w:t>
      </w:r>
      <w:r w:rsidR="007F03FF" w:rsidRPr="0019215B">
        <w:t>。</w:t>
      </w:r>
    </w:p>
    <w:p w:rsidR="003B437F" w:rsidRPr="0019215B" w:rsidRDefault="003B437F" w:rsidP="003B437F">
      <w:pPr>
        <w:pStyle w:val="3-3"/>
      </w:pPr>
      <w:bookmarkStart w:id="89" w:name="_Toc8970917"/>
      <w:r w:rsidRPr="0019215B">
        <w:t xml:space="preserve">4.1.3 </w:t>
      </w:r>
      <w:r w:rsidRPr="0019215B">
        <w:t>深证成指</w:t>
      </w:r>
      <w:bookmarkEnd w:id="89"/>
    </w:p>
    <w:p w:rsidR="003B437F" w:rsidRPr="0019215B" w:rsidRDefault="003B437F" w:rsidP="003B437F">
      <w:pPr>
        <w:pStyle w:val="555-"/>
        <w:ind w:firstLine="480"/>
      </w:pPr>
      <w:r w:rsidRPr="0019215B">
        <w:t>深证成</w:t>
      </w:r>
      <w:proofErr w:type="gramStart"/>
      <w:r w:rsidRPr="0019215B">
        <w:t>指值得</w:t>
      </w:r>
      <w:proofErr w:type="gramEnd"/>
      <w:r w:rsidRPr="0019215B">
        <w:t>是深圳证券交易所的成分股，指数代码为</w:t>
      </w:r>
      <w:r w:rsidRPr="0019215B">
        <w:t>399001</w:t>
      </w:r>
      <w:r w:rsidRPr="0019215B">
        <w:t>。它</w:t>
      </w:r>
      <w:r w:rsidR="00DC0693" w:rsidRPr="0019215B">
        <w:t>与</w:t>
      </w:r>
      <w:r w:rsidRPr="0019215B">
        <w:t>上证指数作用相同。深证成指通过计算深圳证券交易所的成分股的平均上涨或下跌情况来反映深圳证券交易所中大部分股票的上涨或下跌情况</w:t>
      </w:r>
      <w:r w:rsidR="00DC0693" w:rsidRPr="0019215B">
        <w:t>。</w:t>
      </w:r>
    </w:p>
    <w:p w:rsidR="003B437F" w:rsidRPr="0019215B" w:rsidRDefault="003B437F" w:rsidP="003B437F">
      <w:pPr>
        <w:pStyle w:val="3-3"/>
      </w:pPr>
      <w:bookmarkStart w:id="90" w:name="_Toc8970918"/>
      <w:r w:rsidRPr="0019215B">
        <w:t xml:space="preserve">4.1.4 </w:t>
      </w:r>
      <w:r w:rsidRPr="0019215B">
        <w:t>个股股价</w:t>
      </w:r>
      <w:bookmarkEnd w:id="90"/>
    </w:p>
    <w:p w:rsidR="003B437F" w:rsidRPr="0019215B" w:rsidRDefault="003B437F" w:rsidP="003B437F">
      <w:pPr>
        <w:pStyle w:val="555-"/>
        <w:ind w:firstLine="480"/>
        <w:rPr>
          <w:color w:val="auto"/>
          <w:highlight w:val="yellow"/>
        </w:rPr>
      </w:pPr>
      <w:r w:rsidRPr="0019215B">
        <w:t>个股股价的预测比上证指数更难做到，因为存在着多方因素的影响，比如政策、人们的心理、一些机构的操纵等等。</w:t>
      </w:r>
      <w:r w:rsidRPr="0019215B">
        <w:rPr>
          <w:color w:val="auto"/>
        </w:rPr>
        <w:t>在本文中，我们选取了一些具有代表性的股票，包含大盘股、小盘股、成分股等。</w:t>
      </w:r>
      <w:r w:rsidR="00DC0693" w:rsidRPr="0019215B">
        <w:rPr>
          <w:color w:val="auto"/>
        </w:rPr>
        <w:t>选取这些股票的原因是这些股票没有出现长期停牌、除权的情况，这样数据相对来讲更加连续，有意义。</w:t>
      </w:r>
    </w:p>
    <w:p w:rsidR="003B437F" w:rsidRPr="0019215B" w:rsidRDefault="003B437F" w:rsidP="003B437F">
      <w:pPr>
        <w:pStyle w:val="4-4"/>
      </w:pPr>
      <w:r w:rsidRPr="0019215B">
        <w:t xml:space="preserve">4.1.4.1 </w:t>
      </w:r>
      <w:r w:rsidRPr="0019215B">
        <w:t>大盘股与小盘股</w:t>
      </w:r>
    </w:p>
    <w:p w:rsidR="003B437F" w:rsidRPr="0019215B" w:rsidRDefault="003B437F" w:rsidP="003B437F">
      <w:pPr>
        <w:pStyle w:val="555-"/>
        <w:ind w:firstLine="480"/>
      </w:pPr>
      <w:r w:rsidRPr="0019215B">
        <w:t>大盘股是指流通股份达到</w:t>
      </w:r>
      <w:r w:rsidRPr="0019215B">
        <w:t>20</w:t>
      </w:r>
      <w:r w:rsidRPr="0019215B">
        <w:t>亿股的公司发行的股票。而小盘股一般指流通股份较小的公司发行的股票，一般不超过</w:t>
      </w:r>
      <w:r w:rsidRPr="0019215B">
        <w:t>3000</w:t>
      </w:r>
      <w:r w:rsidRPr="0019215B">
        <w:t>万股。</w:t>
      </w:r>
    </w:p>
    <w:p w:rsidR="00026FEC" w:rsidRPr="0019215B" w:rsidRDefault="00026FEC" w:rsidP="003B437F">
      <w:pPr>
        <w:pStyle w:val="555-"/>
        <w:ind w:firstLine="480"/>
      </w:pPr>
      <w:r w:rsidRPr="0019215B">
        <w:lastRenderedPageBreak/>
        <w:t>本文实验部分选取的大盘股有：</w:t>
      </w:r>
      <w:r w:rsidR="00091596" w:rsidRPr="0019215B">
        <w:t>中国平安、中信证券</w:t>
      </w:r>
      <w:r w:rsidRPr="0019215B">
        <w:t>；选取的小盘股有：上工申贝、南京化纤。</w:t>
      </w:r>
    </w:p>
    <w:p w:rsidR="0035227F" w:rsidRPr="0019215B" w:rsidRDefault="00E45C87" w:rsidP="003B437F">
      <w:pPr>
        <w:pStyle w:val="555-"/>
        <w:ind w:firstLine="480"/>
      </w:pPr>
      <w:r w:rsidRPr="0019215B">
        <w:t>中国平安在中国深圳，属于保险行业。中信证券在中国深圳，属于证券公司。上工</w:t>
      </w:r>
      <w:proofErr w:type="gramStart"/>
      <w:r w:rsidRPr="0019215B">
        <w:t>申贝属于</w:t>
      </w:r>
      <w:proofErr w:type="gramEnd"/>
      <w:r w:rsidRPr="0019215B">
        <w:t>专用设备制造业，主要业务是研发、生产、维修缝纫设备及零部件。</w:t>
      </w:r>
      <w:r w:rsidR="0035227F" w:rsidRPr="0019215B">
        <w:t>南京化纤属于化学纤维制造业，主要业务是化学纤维制品。</w:t>
      </w:r>
    </w:p>
    <w:p w:rsidR="003B437F" w:rsidRPr="0019215B" w:rsidRDefault="003B437F" w:rsidP="003B437F">
      <w:pPr>
        <w:pStyle w:val="4-4"/>
      </w:pPr>
      <w:r w:rsidRPr="0019215B">
        <w:t xml:space="preserve">4.1.4.2 </w:t>
      </w:r>
      <w:r w:rsidRPr="0019215B">
        <w:t>成分股</w:t>
      </w:r>
    </w:p>
    <w:p w:rsidR="003B437F" w:rsidRPr="0019215B" w:rsidRDefault="003B437F" w:rsidP="003B437F">
      <w:pPr>
        <w:pStyle w:val="555-"/>
        <w:ind w:firstLine="480"/>
      </w:pPr>
      <w:r w:rsidRPr="0019215B">
        <w:t>成分股是指股票交易所在计算股票价格指数时使用的股票，它们是一些具有代表性的股票。在股票价格指数的计算过程中，因为股票个数过多，不可能每</w:t>
      </w:r>
      <w:r w:rsidR="00546FF6" w:rsidRPr="0019215B">
        <w:t>支</w:t>
      </w:r>
      <w:r w:rsidRPr="0019215B">
        <w:t>股票都计算进去，所以选择具有代表性的成分股，股票交易所使用这些股票计算股票价格指数，从而反应整个股票的大部分股票价格上证或下跌情况。</w:t>
      </w:r>
    </w:p>
    <w:p w:rsidR="003B437F" w:rsidRPr="0019215B" w:rsidRDefault="003B437F" w:rsidP="003B437F">
      <w:pPr>
        <w:pStyle w:val="555-"/>
        <w:ind w:firstLine="480"/>
      </w:pPr>
      <w:r w:rsidRPr="0019215B">
        <w:t>本文在上证</w:t>
      </w:r>
      <w:r w:rsidRPr="0019215B">
        <w:t>A</w:t>
      </w:r>
      <w:r w:rsidRPr="0019215B">
        <w:t>股成分股列表和深证</w:t>
      </w:r>
      <w:r w:rsidRPr="0019215B">
        <w:t>A</w:t>
      </w:r>
      <w:r w:rsidRPr="0019215B">
        <w:t>股成分股列表中选取了一些股票数据进行预测，从而评估算法的准确性。</w:t>
      </w:r>
    </w:p>
    <w:p w:rsidR="00026FEC" w:rsidRPr="0019215B" w:rsidRDefault="00091596" w:rsidP="003B437F">
      <w:pPr>
        <w:pStyle w:val="555-"/>
        <w:ind w:firstLine="480"/>
      </w:pPr>
      <w:r w:rsidRPr="0019215B">
        <w:t>本文实验部分选取的成分股有：浦发银行、武钢股份、东风汽车、中国石化。</w:t>
      </w:r>
    </w:p>
    <w:p w:rsidR="00E83922" w:rsidRPr="0019215B" w:rsidRDefault="00E83922" w:rsidP="003B437F">
      <w:pPr>
        <w:pStyle w:val="555-"/>
        <w:ind w:firstLine="480"/>
      </w:pPr>
      <w:r w:rsidRPr="0019215B">
        <w:t>浦发银行</w:t>
      </w:r>
      <w:r w:rsidR="009B5722" w:rsidRPr="0019215B">
        <w:t>在中国上海，属于商业银行。</w:t>
      </w:r>
      <w:r w:rsidRPr="0019215B">
        <w:t>武钢股份</w:t>
      </w:r>
      <w:r w:rsidR="009B5722" w:rsidRPr="0019215B">
        <w:t>在中国武汉，武汉钢铁股份有限公司，在中国制造企业中排名</w:t>
      </w:r>
      <w:r w:rsidR="009B5722" w:rsidRPr="0019215B">
        <w:t>17</w:t>
      </w:r>
      <w:r w:rsidR="009B5722" w:rsidRPr="0019215B">
        <w:t>位。</w:t>
      </w:r>
      <w:r w:rsidRPr="0019215B">
        <w:t>东风汽车</w:t>
      </w:r>
      <w:r w:rsidR="009B5722" w:rsidRPr="0019215B">
        <w:t>在中国武汉，属于汽车制造业。</w:t>
      </w:r>
      <w:r w:rsidRPr="0019215B">
        <w:t>中国石化</w:t>
      </w:r>
      <w:r w:rsidR="009B5722" w:rsidRPr="0019215B">
        <w:t>在中国北京，是国有公司。</w:t>
      </w:r>
    </w:p>
    <w:p w:rsidR="004B3DE8" w:rsidRPr="0019215B" w:rsidRDefault="00072792" w:rsidP="004B3DE8">
      <w:pPr>
        <w:pStyle w:val="2-2"/>
      </w:pPr>
      <w:bookmarkStart w:id="91" w:name="_Toc8970919"/>
      <w:r w:rsidRPr="0019215B">
        <w:t>4.2</w:t>
      </w:r>
      <w:r w:rsidR="002914F7" w:rsidRPr="0019215B">
        <w:t xml:space="preserve"> </w:t>
      </w:r>
      <w:r w:rsidR="00AA25FA" w:rsidRPr="0019215B">
        <w:t>参数设置</w:t>
      </w:r>
      <w:bookmarkEnd w:id="91"/>
    </w:p>
    <w:p w:rsidR="005366A5" w:rsidRPr="0019215B" w:rsidRDefault="002132E5" w:rsidP="002132E5">
      <w:pPr>
        <w:pStyle w:val="555-"/>
        <w:ind w:firstLine="480"/>
      </w:pPr>
      <w:r w:rsidRPr="0019215B">
        <w:t>在本文的所有实验中使用到的超参数</w:t>
      </w:r>
      <w:r w:rsidR="006E612E">
        <w:rPr>
          <w:rFonts w:hint="eastAsia"/>
        </w:rPr>
        <w:t>在表</w:t>
      </w:r>
      <w:r w:rsidR="006E612E">
        <w:rPr>
          <w:rFonts w:hint="eastAsia"/>
        </w:rPr>
        <w:t>4-</w:t>
      </w:r>
      <w:r w:rsidR="006E612E">
        <w:t>1</w:t>
      </w:r>
      <w:r w:rsidR="006E612E">
        <w:rPr>
          <w:rFonts w:hint="eastAsia"/>
        </w:rPr>
        <w:t>中可以得到</w:t>
      </w:r>
      <w:r w:rsidR="00D61F48">
        <w:rPr>
          <w:rFonts w:hint="eastAsia"/>
        </w:rPr>
        <w:t>。</w:t>
      </w:r>
    </w:p>
    <w:p w:rsidR="00FE07D7" w:rsidRPr="00222696" w:rsidRDefault="00FE07D7" w:rsidP="008658C6">
      <w:pPr>
        <w:jc w:val="center"/>
        <w:rPr>
          <w:sz w:val="15"/>
          <w:szCs w:val="15"/>
        </w:rPr>
      </w:pPr>
      <w:r w:rsidRPr="00222696">
        <w:rPr>
          <w:sz w:val="15"/>
          <w:szCs w:val="15"/>
        </w:rPr>
        <w:t>表</w:t>
      </w:r>
      <w:r w:rsidR="00072792" w:rsidRPr="00222696">
        <w:rPr>
          <w:sz w:val="15"/>
          <w:szCs w:val="15"/>
        </w:rPr>
        <w:t>4</w:t>
      </w:r>
      <w:r w:rsidRPr="00222696">
        <w:rPr>
          <w:sz w:val="15"/>
          <w:szCs w:val="15"/>
        </w:rPr>
        <w:t xml:space="preserve">-1 </w:t>
      </w:r>
      <w:r w:rsidRPr="00222696">
        <w:rPr>
          <w:sz w:val="15"/>
          <w:szCs w:val="15"/>
        </w:rPr>
        <w:t>超参数设置</w:t>
      </w:r>
    </w:p>
    <w:tbl>
      <w:tblPr>
        <w:tblStyle w:val="af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0"/>
        <w:gridCol w:w="4360"/>
      </w:tblGrid>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参数名称</w:t>
            </w:r>
          </w:p>
        </w:tc>
        <w:tc>
          <w:tcPr>
            <w:tcW w:w="4360" w:type="dxa"/>
            <w:vAlign w:val="center"/>
          </w:tcPr>
          <w:p w:rsidR="002132E5" w:rsidRPr="00222696" w:rsidRDefault="002132E5" w:rsidP="008658C6">
            <w:pPr>
              <w:jc w:val="center"/>
              <w:rPr>
                <w:sz w:val="15"/>
                <w:szCs w:val="15"/>
              </w:rPr>
            </w:pPr>
            <w:r w:rsidRPr="00222696">
              <w:rPr>
                <w:sz w:val="15"/>
                <w:szCs w:val="15"/>
              </w:rPr>
              <w:t>参数设置</w:t>
            </w:r>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学习率（</w:t>
            </w:r>
            <m:oMath>
              <m:r>
                <w:rPr>
                  <w:rFonts w:ascii="Cambria Math" w:hAnsi="Cambria Math"/>
                  <w:sz w:val="15"/>
                  <w:szCs w:val="15"/>
                </w:rPr>
                <m:t>lr</m:t>
              </m:r>
            </m:oMath>
            <w:r w:rsidRPr="00222696">
              <w:rPr>
                <w:sz w:val="15"/>
                <w:szCs w:val="15"/>
              </w:rPr>
              <w:t>）</w:t>
            </w:r>
          </w:p>
        </w:tc>
        <w:tc>
          <w:tcPr>
            <w:tcW w:w="4360" w:type="dxa"/>
            <w:vAlign w:val="center"/>
          </w:tcPr>
          <w:p w:rsidR="002132E5" w:rsidRPr="00222696" w:rsidRDefault="002132E5" w:rsidP="008658C6">
            <w:pPr>
              <w:jc w:val="center"/>
              <w:rPr>
                <w:sz w:val="15"/>
                <w:szCs w:val="15"/>
              </w:rPr>
            </w:pPr>
            <m:oMathPara>
              <m:oMath>
                <m:r>
                  <m:rPr>
                    <m:sty m:val="p"/>
                  </m:rPr>
                  <w:rPr>
                    <w:rFonts w:ascii="Cambria Math" w:hAnsi="Cambria Math"/>
                    <w:sz w:val="15"/>
                    <w:szCs w:val="15"/>
                  </w:rPr>
                  <m:t>0.0001</m:t>
                </m:r>
              </m:oMath>
            </m:oMathPara>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训练次数（</w:t>
            </w:r>
            <m:oMath>
              <m:r>
                <w:rPr>
                  <w:rFonts w:ascii="Cambria Math" w:hAnsi="Cambria Math"/>
                  <w:sz w:val="15"/>
                  <w:szCs w:val="15"/>
                </w:rPr>
                <m:t>epoch</m:t>
              </m:r>
            </m:oMath>
            <w:r w:rsidRPr="00222696">
              <w:rPr>
                <w:sz w:val="15"/>
                <w:szCs w:val="15"/>
              </w:rPr>
              <w:t>）</w:t>
            </w:r>
          </w:p>
        </w:tc>
        <w:tc>
          <w:tcPr>
            <w:tcW w:w="4360" w:type="dxa"/>
            <w:vAlign w:val="center"/>
          </w:tcPr>
          <w:p w:rsidR="002132E5" w:rsidRPr="00222696" w:rsidRDefault="008658C6" w:rsidP="008658C6">
            <w:pPr>
              <w:jc w:val="center"/>
              <w:rPr>
                <w:sz w:val="15"/>
                <w:szCs w:val="15"/>
              </w:rPr>
            </w:pPr>
            <m:oMathPara>
              <m:oMath>
                <m:r>
                  <m:rPr>
                    <m:sty m:val="p"/>
                  </m:rPr>
                  <w:rPr>
                    <w:rFonts w:ascii="Cambria Math" w:hAnsi="Cambria Math"/>
                    <w:sz w:val="15"/>
                    <w:szCs w:val="15"/>
                  </w:rPr>
                  <m:t>1000</m:t>
                </m:r>
              </m:oMath>
            </m:oMathPara>
          </w:p>
        </w:tc>
      </w:tr>
      <w:tr w:rsidR="009C14BC" w:rsidRPr="00222696" w:rsidTr="00A3339B">
        <w:tc>
          <w:tcPr>
            <w:tcW w:w="4360" w:type="dxa"/>
            <w:vAlign w:val="center"/>
          </w:tcPr>
          <w:p w:rsidR="009C14BC" w:rsidRPr="00222696" w:rsidRDefault="009C14BC" w:rsidP="008658C6">
            <w:pPr>
              <w:jc w:val="center"/>
              <w:rPr>
                <w:sz w:val="15"/>
                <w:szCs w:val="15"/>
              </w:rPr>
            </w:pPr>
            <w:r w:rsidRPr="00222696">
              <w:rPr>
                <w:sz w:val="15"/>
                <w:szCs w:val="15"/>
              </w:rPr>
              <w:t>窗口（</w:t>
            </w:r>
            <m:oMath>
              <m:r>
                <w:rPr>
                  <w:rFonts w:ascii="Cambria Math" w:hAnsi="Cambria Math"/>
                  <w:sz w:val="15"/>
                  <w:szCs w:val="15"/>
                </w:rPr>
                <m:t>window</m:t>
              </m:r>
            </m:oMath>
            <w:r w:rsidRPr="00222696">
              <w:rPr>
                <w:sz w:val="15"/>
                <w:szCs w:val="15"/>
              </w:rPr>
              <w:t>）</w:t>
            </w:r>
          </w:p>
        </w:tc>
        <w:tc>
          <w:tcPr>
            <w:tcW w:w="4360" w:type="dxa"/>
            <w:vAlign w:val="center"/>
          </w:tcPr>
          <w:p w:rsidR="009C14BC" w:rsidRPr="00222696" w:rsidRDefault="008658C6" w:rsidP="008658C6">
            <w:pPr>
              <w:jc w:val="center"/>
              <w:rPr>
                <w:sz w:val="15"/>
                <w:szCs w:val="15"/>
              </w:rPr>
            </w:pPr>
            <m:oMathPara>
              <m:oMath>
                <m:r>
                  <m:rPr>
                    <m:sty m:val="p"/>
                  </m:rPr>
                  <w:rPr>
                    <w:rFonts w:ascii="Cambria Math" w:hAnsi="Cambria Math"/>
                    <w:sz w:val="15"/>
                    <w:szCs w:val="15"/>
                  </w:rPr>
                  <m:t>5</m:t>
                </m:r>
              </m:oMath>
            </m:oMathPara>
          </w:p>
        </w:tc>
      </w:tr>
    </w:tbl>
    <w:p w:rsidR="004B3DE8" w:rsidRPr="0019215B" w:rsidRDefault="00072792" w:rsidP="004B3DE8">
      <w:pPr>
        <w:pStyle w:val="2-2"/>
      </w:pPr>
      <w:bookmarkStart w:id="92" w:name="_Toc8970920"/>
      <w:r w:rsidRPr="0019215B">
        <w:t>4.3</w:t>
      </w:r>
      <w:r w:rsidR="00EA7959" w:rsidRPr="0019215B">
        <w:t xml:space="preserve"> </w:t>
      </w:r>
      <w:r w:rsidR="00AA25FA" w:rsidRPr="0019215B">
        <w:t>整体效果</w:t>
      </w:r>
      <w:bookmarkEnd w:id="92"/>
    </w:p>
    <w:p w:rsidR="003943E8" w:rsidRPr="0019215B" w:rsidRDefault="00072792" w:rsidP="009C14BC">
      <w:pPr>
        <w:pStyle w:val="3-3"/>
      </w:pPr>
      <w:bookmarkStart w:id="93" w:name="_Toc8970921"/>
      <w:r w:rsidRPr="0019215B">
        <w:t xml:space="preserve">4.3.1 </w:t>
      </w:r>
      <w:r w:rsidRPr="0019215B">
        <w:t>上证指数预测</w:t>
      </w:r>
      <w:bookmarkEnd w:id="93"/>
    </w:p>
    <w:p w:rsidR="001D0451" w:rsidRPr="0019215B" w:rsidRDefault="001D0451" w:rsidP="001D0451">
      <w:pPr>
        <w:pStyle w:val="555-"/>
        <w:ind w:firstLine="480"/>
        <w:rPr>
          <w:color w:val="000000" w:themeColor="text1"/>
        </w:rPr>
      </w:pPr>
      <w:r w:rsidRPr="0019215B">
        <w:rPr>
          <w:color w:val="000000" w:themeColor="text1"/>
        </w:rPr>
        <w:t>本文选取了</w:t>
      </w:r>
      <w:r w:rsidR="00464821" w:rsidRPr="0019215B">
        <w:rPr>
          <w:color w:val="000000" w:themeColor="text1"/>
        </w:rPr>
        <w:t>2009</w:t>
      </w:r>
      <w:r w:rsidR="00464821" w:rsidRPr="0019215B">
        <w:rPr>
          <w:color w:val="000000" w:themeColor="text1"/>
        </w:rPr>
        <w:t>年</w:t>
      </w:r>
      <w:r w:rsidR="00464821" w:rsidRPr="0019215B">
        <w:rPr>
          <w:color w:val="000000" w:themeColor="text1"/>
        </w:rPr>
        <w:t>1</w:t>
      </w:r>
      <w:r w:rsidR="00464821" w:rsidRPr="0019215B">
        <w:rPr>
          <w:color w:val="000000" w:themeColor="text1"/>
        </w:rPr>
        <w:t>月至</w:t>
      </w:r>
      <w:r w:rsidR="00464821" w:rsidRPr="0019215B">
        <w:rPr>
          <w:color w:val="000000" w:themeColor="text1"/>
        </w:rPr>
        <w:t>2014</w:t>
      </w:r>
      <w:r w:rsidR="00464821" w:rsidRPr="0019215B">
        <w:rPr>
          <w:color w:val="000000" w:themeColor="text1"/>
        </w:rPr>
        <w:t>年</w:t>
      </w:r>
      <w:r w:rsidR="00464821" w:rsidRPr="0019215B">
        <w:rPr>
          <w:color w:val="000000" w:themeColor="text1"/>
        </w:rPr>
        <w:t>12</w:t>
      </w:r>
      <w:r w:rsidR="00464821" w:rsidRPr="0019215B">
        <w:rPr>
          <w:color w:val="000000" w:themeColor="text1"/>
        </w:rPr>
        <w:t>月的数据进行上证指数的预测，其中前</w:t>
      </w:r>
      <w:r w:rsidR="00464821" w:rsidRPr="0019215B">
        <w:rPr>
          <w:color w:val="000000" w:themeColor="text1"/>
        </w:rPr>
        <w:t>13</w:t>
      </w:r>
      <w:r w:rsidR="003B6719" w:rsidRPr="0019215B">
        <w:rPr>
          <w:color w:val="000000" w:themeColor="text1"/>
        </w:rPr>
        <w:t>45</w:t>
      </w:r>
      <w:r w:rsidR="00464821" w:rsidRPr="0019215B">
        <w:rPr>
          <w:color w:val="000000" w:themeColor="text1"/>
        </w:rPr>
        <w:t>天的数据进行训练使用，后面的数据进行模拟预测。</w:t>
      </w:r>
    </w:p>
    <w:p w:rsidR="005A6D18" w:rsidRPr="0019215B" w:rsidRDefault="005A6D18" w:rsidP="001D0451">
      <w:pPr>
        <w:pStyle w:val="555-"/>
        <w:ind w:firstLine="480"/>
        <w:rPr>
          <w:color w:val="000000" w:themeColor="text1"/>
        </w:rPr>
      </w:pPr>
      <w:r w:rsidRPr="0019215B">
        <w:rPr>
          <w:color w:val="000000" w:themeColor="text1"/>
        </w:rPr>
        <w:t>预测结果可以</w:t>
      </w:r>
      <w:r w:rsidR="00D763E2" w:rsidRPr="0019215B">
        <w:rPr>
          <w:color w:val="000000" w:themeColor="text1"/>
        </w:rPr>
        <w:t>从图</w:t>
      </w:r>
      <w:r w:rsidR="00072792" w:rsidRPr="0019215B">
        <w:rPr>
          <w:color w:val="000000" w:themeColor="text1"/>
        </w:rPr>
        <w:t>4</w:t>
      </w:r>
      <w:r w:rsidR="00AC2FC0" w:rsidRPr="0019215B">
        <w:rPr>
          <w:color w:val="000000" w:themeColor="text1"/>
        </w:rPr>
        <w:t>-1</w:t>
      </w:r>
      <w:r w:rsidR="00D763E2" w:rsidRPr="0019215B">
        <w:rPr>
          <w:color w:val="000000" w:themeColor="text1"/>
        </w:rPr>
        <w:t>中看出</w:t>
      </w:r>
      <w:r w:rsidR="00015968" w:rsidRPr="0019215B">
        <w:rPr>
          <w:color w:val="000000" w:themeColor="text1"/>
        </w:rPr>
        <w:t>。</w:t>
      </w:r>
      <w:r w:rsidR="009466D1" w:rsidRPr="0019215B">
        <w:rPr>
          <w:color w:val="000000" w:themeColor="text1"/>
        </w:rPr>
        <w:t>在</w:t>
      </w:r>
      <w:r w:rsidR="009466D1" w:rsidRPr="0019215B">
        <w:rPr>
          <w:color w:val="000000" w:themeColor="text1"/>
        </w:rPr>
        <w:t>2014</w:t>
      </w:r>
      <w:r w:rsidR="009466D1" w:rsidRPr="0019215B">
        <w:rPr>
          <w:color w:val="000000" w:themeColor="text1"/>
        </w:rPr>
        <w:t>年</w:t>
      </w:r>
      <w:r w:rsidR="003B6719" w:rsidRPr="0019215B">
        <w:rPr>
          <w:color w:val="000000" w:themeColor="text1"/>
        </w:rPr>
        <w:t>12</w:t>
      </w:r>
      <w:r w:rsidR="009466D1" w:rsidRPr="0019215B">
        <w:rPr>
          <w:color w:val="000000" w:themeColor="text1"/>
        </w:rPr>
        <w:t>月中旬以前，</w:t>
      </w:r>
      <w:r w:rsidR="003A6108" w:rsidRPr="0019215B">
        <w:rPr>
          <w:color w:val="000000" w:themeColor="text1"/>
        </w:rPr>
        <w:t>预测数据比较贴合真实数据，但是在</w:t>
      </w:r>
      <w:r w:rsidR="003A6108" w:rsidRPr="0019215B">
        <w:rPr>
          <w:color w:val="000000" w:themeColor="text1"/>
        </w:rPr>
        <w:t>2014</w:t>
      </w:r>
      <w:r w:rsidR="003A6108" w:rsidRPr="0019215B">
        <w:rPr>
          <w:color w:val="000000" w:themeColor="text1"/>
        </w:rPr>
        <w:t>年</w:t>
      </w:r>
      <w:r w:rsidR="003B6719" w:rsidRPr="0019215B">
        <w:rPr>
          <w:color w:val="000000" w:themeColor="text1"/>
        </w:rPr>
        <w:t>12</w:t>
      </w:r>
      <w:r w:rsidR="003A6108" w:rsidRPr="0019215B">
        <w:rPr>
          <w:color w:val="000000" w:themeColor="text1"/>
        </w:rPr>
        <w:t>月中旬以后，预测数据走势虽与真实数据走势大致相同，但是，预测精度方面有所下滑。究其原因，可能是神经网络训练的数据是</w:t>
      </w:r>
      <w:r w:rsidR="003A6108" w:rsidRPr="0019215B">
        <w:rPr>
          <w:color w:val="000000" w:themeColor="text1"/>
        </w:rPr>
        <w:t>2014</w:t>
      </w:r>
      <w:r w:rsidR="003A6108" w:rsidRPr="0019215B">
        <w:rPr>
          <w:color w:val="000000" w:themeColor="text1"/>
        </w:rPr>
        <w:t>年</w:t>
      </w:r>
      <w:r w:rsidR="003A6108" w:rsidRPr="0019215B">
        <w:rPr>
          <w:color w:val="000000" w:themeColor="text1"/>
        </w:rPr>
        <w:t>8</w:t>
      </w:r>
      <w:r w:rsidR="003A6108" w:rsidRPr="0019215B">
        <w:rPr>
          <w:color w:val="000000" w:themeColor="text1"/>
        </w:rPr>
        <w:t>月以前的数据。所以在经历了</w:t>
      </w:r>
      <w:r w:rsidR="003B6719" w:rsidRPr="0019215B">
        <w:rPr>
          <w:color w:val="000000" w:themeColor="text1"/>
        </w:rPr>
        <w:t>5</w:t>
      </w:r>
      <w:r w:rsidR="003A6108" w:rsidRPr="0019215B">
        <w:rPr>
          <w:color w:val="000000" w:themeColor="text1"/>
        </w:rPr>
        <w:t>个</w:t>
      </w:r>
      <w:r w:rsidR="003B6719" w:rsidRPr="0019215B">
        <w:rPr>
          <w:color w:val="000000" w:themeColor="text1"/>
        </w:rPr>
        <w:t>月左右</w:t>
      </w:r>
      <w:r w:rsidR="003A6108" w:rsidRPr="0019215B">
        <w:rPr>
          <w:color w:val="000000" w:themeColor="text1"/>
        </w:rPr>
        <w:t>之后，大盘环境已经有了变化，但是预测使用的神经网络没有变化，所以造成了神经网络并不能很好的拟合上证</w:t>
      </w:r>
      <w:r w:rsidR="003A6108" w:rsidRPr="0019215B">
        <w:rPr>
          <w:color w:val="000000" w:themeColor="text1"/>
        </w:rPr>
        <w:lastRenderedPageBreak/>
        <w:t>指数变化过程。</w:t>
      </w:r>
    </w:p>
    <w:p w:rsidR="009C14BC" w:rsidRPr="0019215B" w:rsidRDefault="00072792" w:rsidP="009C14BC">
      <w:pPr>
        <w:pStyle w:val="3-3"/>
      </w:pPr>
      <w:bookmarkStart w:id="94" w:name="_Toc8970922"/>
      <w:r w:rsidRPr="0019215B">
        <w:rPr>
          <w:color w:val="000000" w:themeColor="text1"/>
        </w:rPr>
        <w:t>4.3.2</w:t>
      </w:r>
      <w:r w:rsidR="009C14BC" w:rsidRPr="0019215B">
        <w:rPr>
          <w:color w:val="000000" w:themeColor="text1"/>
        </w:rPr>
        <w:t xml:space="preserve"> </w:t>
      </w:r>
      <w:r w:rsidR="009C14BC" w:rsidRPr="0019215B">
        <w:rPr>
          <w:color w:val="000000" w:themeColor="text1"/>
        </w:rPr>
        <w:t>深证成指</w:t>
      </w:r>
      <w:r w:rsidR="009C14BC" w:rsidRPr="0019215B">
        <w:t>预测</w:t>
      </w:r>
      <w:bookmarkEnd w:id="94"/>
    </w:p>
    <w:p w:rsidR="004B06DA" w:rsidRPr="0019215B" w:rsidRDefault="004B06DA" w:rsidP="004B06DA">
      <w:pPr>
        <w:pStyle w:val="555-"/>
        <w:ind w:firstLine="480"/>
      </w:pPr>
      <w:r w:rsidRPr="0019215B">
        <w:t>本文选取了</w:t>
      </w:r>
      <w:r w:rsidRPr="0019215B">
        <w:t>20</w:t>
      </w:r>
      <w:r w:rsidR="003B6719" w:rsidRPr="0019215B">
        <w:t>11</w:t>
      </w:r>
      <w:r w:rsidRPr="0019215B">
        <w:t>年</w:t>
      </w:r>
      <w:r w:rsidRPr="0019215B">
        <w:t>1</w:t>
      </w:r>
      <w:r w:rsidRPr="0019215B">
        <w:t>月至</w:t>
      </w:r>
      <w:r w:rsidRPr="0019215B">
        <w:t>2014</w:t>
      </w:r>
      <w:r w:rsidRPr="0019215B">
        <w:t>年</w:t>
      </w:r>
      <w:r w:rsidRPr="0019215B">
        <w:t>12</w:t>
      </w:r>
      <w:r w:rsidRPr="0019215B">
        <w:t>月的数据进行深证成指的预测，其中前</w:t>
      </w:r>
      <w:r w:rsidR="003B6719" w:rsidRPr="0019215B">
        <w:t>865</w:t>
      </w:r>
      <w:r w:rsidRPr="0019215B">
        <w:t>天的数据进行训练使用，后面的数据进行模拟预测。</w:t>
      </w:r>
    </w:p>
    <w:p w:rsidR="00D763E2" w:rsidRPr="0019215B" w:rsidRDefault="00D763E2" w:rsidP="004B06DA">
      <w:pPr>
        <w:pStyle w:val="555-"/>
        <w:ind w:firstLine="480"/>
      </w:pPr>
      <w:r w:rsidRPr="0019215B">
        <w:t>预测结果可以从图</w:t>
      </w:r>
      <w:r w:rsidR="00072792" w:rsidRPr="0019215B">
        <w:t>4</w:t>
      </w:r>
      <w:r w:rsidR="000B336B" w:rsidRPr="0019215B">
        <w:t>-2</w:t>
      </w:r>
      <w:r w:rsidRPr="0019215B">
        <w:t>中看出</w:t>
      </w:r>
      <w:r w:rsidR="00015968" w:rsidRPr="0019215B">
        <w:t>，</w:t>
      </w:r>
      <w:r w:rsidR="00862AE3" w:rsidRPr="0019215B">
        <w:t>在</w:t>
      </w:r>
      <w:r w:rsidR="00862AE3" w:rsidRPr="0019215B">
        <w:t>2014</w:t>
      </w:r>
      <w:r w:rsidR="00862AE3" w:rsidRPr="0019215B">
        <w:t>年</w:t>
      </w:r>
      <w:r w:rsidR="00862AE3" w:rsidRPr="0019215B">
        <w:t>12</w:t>
      </w:r>
      <w:r w:rsidR="00862AE3" w:rsidRPr="0019215B">
        <w:t>月以前，预测的股指数据比较贴合真实的股指数据，但是，在</w:t>
      </w:r>
      <w:r w:rsidR="00862AE3" w:rsidRPr="0019215B">
        <w:t>2014</w:t>
      </w:r>
      <w:r w:rsidR="00862AE3" w:rsidRPr="0019215B">
        <w:t>年</w:t>
      </w:r>
      <w:r w:rsidR="00862AE3" w:rsidRPr="0019215B">
        <w:t>12</w:t>
      </w:r>
      <w:r w:rsidR="00862AE3" w:rsidRPr="0019215B">
        <w:t>月以后，预测的股指数据与真实的股指数据相差甚远。究其原因，可能</w:t>
      </w:r>
      <w:proofErr w:type="gramStart"/>
      <w:r w:rsidR="00862AE3" w:rsidRPr="0019215B">
        <w:t>同上证</w:t>
      </w:r>
      <w:proofErr w:type="gramEnd"/>
      <w:r w:rsidR="00862AE3" w:rsidRPr="0019215B">
        <w:t>指数的预测相同，用于神经网络训练的数据是</w:t>
      </w:r>
      <w:r w:rsidR="00862AE3" w:rsidRPr="0019215B">
        <w:t>2014</w:t>
      </w:r>
      <w:r w:rsidR="00862AE3" w:rsidRPr="0019215B">
        <w:t>年</w:t>
      </w:r>
      <w:r w:rsidR="00862AE3" w:rsidRPr="0019215B">
        <w:t>8</w:t>
      </w:r>
      <w:r w:rsidR="00862AE3" w:rsidRPr="0019215B">
        <w:t>月以前的股指数据，在经历了</w:t>
      </w:r>
      <w:r w:rsidR="00862AE3" w:rsidRPr="0019215B">
        <w:t>3</w:t>
      </w:r>
      <w:r w:rsidR="00862AE3" w:rsidRPr="0019215B">
        <w:t>个月后，股票市场已经发生变化，所以预测的效果并没有</w:t>
      </w:r>
      <w:r w:rsidR="00862AE3" w:rsidRPr="0019215B">
        <w:t>2014</w:t>
      </w:r>
      <w:r w:rsidR="00862AE3" w:rsidRPr="0019215B">
        <w:t>年</w:t>
      </w:r>
      <w:r w:rsidR="00862AE3" w:rsidRPr="0019215B">
        <w:t>8</w:t>
      </w:r>
      <w:r w:rsidR="00862AE3" w:rsidRPr="0019215B">
        <w:t>月至</w:t>
      </w:r>
      <w:r w:rsidR="00862AE3" w:rsidRPr="0019215B">
        <w:t>2014</w:t>
      </w:r>
      <w:r w:rsidR="00862AE3" w:rsidRPr="0019215B">
        <w:t>年</w:t>
      </w:r>
      <w:r w:rsidR="00862AE3" w:rsidRPr="0019215B">
        <w:t>11</w:t>
      </w:r>
      <w:r w:rsidR="00862AE3" w:rsidRPr="0019215B">
        <w:t>月下旬好。</w:t>
      </w:r>
    </w:p>
    <w:p w:rsidR="00DC0693" w:rsidRPr="0019215B" w:rsidRDefault="00DC0693" w:rsidP="00DC0693">
      <w:pPr>
        <w:pStyle w:val="9-"/>
      </w:pPr>
      <w:r w:rsidRPr="0019215B">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19215B">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19215B" w:rsidRDefault="00DC0693" w:rsidP="00DC0693">
      <w:pPr>
        <w:pStyle w:val="9-"/>
      </w:pPr>
      <w:r w:rsidRPr="0019215B">
        <w:t>图</w:t>
      </w:r>
      <w:r w:rsidRPr="0019215B">
        <w:t xml:space="preserve">4-1 </w:t>
      </w:r>
      <w:r w:rsidRPr="0019215B">
        <w:t>上证指数的预测</w:t>
      </w:r>
      <w:r w:rsidRPr="0019215B">
        <w:t xml:space="preserve">                </w:t>
      </w:r>
      <w:r w:rsidRPr="0019215B">
        <w:t>图</w:t>
      </w:r>
      <w:r w:rsidRPr="0019215B">
        <w:t xml:space="preserve">4-2 </w:t>
      </w:r>
      <w:r w:rsidRPr="0019215B">
        <w:t>深证成数的预测</w:t>
      </w:r>
    </w:p>
    <w:p w:rsidR="009C14BC" w:rsidRPr="0019215B" w:rsidRDefault="00072792" w:rsidP="009C14BC">
      <w:pPr>
        <w:pStyle w:val="3-3"/>
      </w:pPr>
      <w:bookmarkStart w:id="95" w:name="_Toc8970923"/>
      <w:r w:rsidRPr="0019215B">
        <w:t>4.3</w:t>
      </w:r>
      <w:r w:rsidR="009C14BC" w:rsidRPr="0019215B">
        <w:t xml:space="preserve">.3 </w:t>
      </w:r>
      <w:r w:rsidR="009C14BC" w:rsidRPr="0019215B">
        <w:t>个股股价预测</w:t>
      </w:r>
      <w:bookmarkEnd w:id="95"/>
    </w:p>
    <w:p w:rsidR="00F118C2" w:rsidRPr="0019215B" w:rsidRDefault="00F118C2" w:rsidP="00F118C2">
      <w:pPr>
        <w:pStyle w:val="555-"/>
        <w:ind w:firstLine="480"/>
      </w:pPr>
      <w:r w:rsidRPr="0019215B">
        <w:t>在这一部分中，我们选取了一些个股进行预测，</w:t>
      </w:r>
      <w:r w:rsidR="000C40E7" w:rsidRPr="0019215B">
        <w:t>以测试算法是否可以被炒股的股民真正的使用。我们从股民比较关心的</w:t>
      </w:r>
      <w:r w:rsidR="003B6719" w:rsidRPr="0019215B">
        <w:t>大盘股、小盘股、成分股</w:t>
      </w:r>
      <w:r w:rsidR="000C40E7" w:rsidRPr="0019215B">
        <w:t>几种股票类别中各选取了一些</w:t>
      </w:r>
      <w:r w:rsidR="003B6719" w:rsidRPr="0019215B">
        <w:t>股票模拟预测。</w:t>
      </w:r>
    </w:p>
    <w:p w:rsidR="009C14BC" w:rsidRPr="0019215B" w:rsidRDefault="00072792" w:rsidP="009C14BC">
      <w:pPr>
        <w:pStyle w:val="4-4"/>
      </w:pPr>
      <w:r w:rsidRPr="0019215B">
        <w:t>4.3</w:t>
      </w:r>
      <w:r w:rsidR="009C14BC" w:rsidRPr="0019215B">
        <w:t xml:space="preserve">.3.1 </w:t>
      </w:r>
      <w:r w:rsidR="009C14BC" w:rsidRPr="0019215B">
        <w:t>成分股预测</w:t>
      </w:r>
    </w:p>
    <w:p w:rsidR="00F118C2" w:rsidRPr="0019215B" w:rsidRDefault="00F118C2" w:rsidP="00F118C2">
      <w:pPr>
        <w:pStyle w:val="555-"/>
        <w:ind w:firstLine="480"/>
      </w:pPr>
      <w:r w:rsidRPr="0019215B">
        <w:t>在</w:t>
      </w:r>
      <w:r w:rsidR="000C40E7" w:rsidRPr="0019215B">
        <w:t>这一部分，我们选了上证</w:t>
      </w:r>
      <w:r w:rsidR="000C40E7" w:rsidRPr="0019215B">
        <w:t>A</w:t>
      </w:r>
      <w:r w:rsidR="000C40E7" w:rsidRPr="0019215B">
        <w:t>股成分股中选取了浦发银行、</w:t>
      </w:r>
      <w:r w:rsidR="00843C6D" w:rsidRPr="0019215B">
        <w:t>武钢股份、东风汽车、中国石化。</w:t>
      </w:r>
    </w:p>
    <w:p w:rsidR="000C40E7" w:rsidRPr="0019215B" w:rsidRDefault="000C40E7" w:rsidP="00F118C2">
      <w:pPr>
        <w:pStyle w:val="555-"/>
        <w:ind w:firstLine="480"/>
      </w:pPr>
      <w:r w:rsidRPr="0019215B">
        <w:t>1</w:t>
      </w:r>
      <w:r w:rsidRPr="0019215B">
        <w:t>）浦发银行</w:t>
      </w:r>
    </w:p>
    <w:p w:rsidR="000C40E7" w:rsidRPr="0019215B" w:rsidRDefault="000C40E7" w:rsidP="00D01494">
      <w:pPr>
        <w:pStyle w:val="555-"/>
        <w:ind w:firstLine="480"/>
      </w:pPr>
      <w:r w:rsidRPr="0019215B">
        <w:t>本文选取了浦发银行</w:t>
      </w:r>
      <w:r w:rsidRPr="0019215B">
        <w:t>2011</w:t>
      </w:r>
      <w:r w:rsidRPr="0019215B">
        <w:t>年</w:t>
      </w:r>
      <w:r w:rsidRPr="0019215B">
        <w:t>1</w:t>
      </w:r>
      <w:r w:rsidRPr="0019215B">
        <w:t>月至</w:t>
      </w:r>
      <w:r w:rsidRPr="0019215B">
        <w:t>2015</w:t>
      </w:r>
      <w:r w:rsidRPr="0019215B">
        <w:t>年</w:t>
      </w:r>
      <w:r w:rsidRPr="0019215B">
        <w:t>12</w:t>
      </w:r>
      <w:r w:rsidRPr="0019215B">
        <w:t>月</w:t>
      </w:r>
      <w:r w:rsidR="00073914" w:rsidRPr="0019215B">
        <w:t>这段时间</w:t>
      </w:r>
      <w:r w:rsidRPr="0019215B">
        <w:t>每天的</w:t>
      </w:r>
      <w:proofErr w:type="gramStart"/>
      <w:r w:rsidRPr="0019215B">
        <w:t>最</w:t>
      </w:r>
      <w:proofErr w:type="gramEnd"/>
      <w:r w:rsidRPr="0019215B">
        <w:t>高价进行分析，其中</w:t>
      </w:r>
      <w:r w:rsidRPr="0019215B">
        <w:t>2011</w:t>
      </w:r>
      <w:r w:rsidRPr="0019215B">
        <w:t>年</w:t>
      </w:r>
      <w:r w:rsidRPr="0019215B">
        <w:t>1</w:t>
      </w:r>
      <w:r w:rsidRPr="0019215B">
        <w:t>月至</w:t>
      </w:r>
      <w:r w:rsidRPr="0019215B">
        <w:t>2015</w:t>
      </w:r>
      <w:r w:rsidRPr="0019215B">
        <w:t>年</w:t>
      </w:r>
      <w:r w:rsidRPr="0019215B">
        <w:t>8</w:t>
      </w:r>
      <w:r w:rsidRPr="0019215B">
        <w:t>月的股价数据进行训练，</w:t>
      </w:r>
      <w:r w:rsidRPr="0019215B">
        <w:t>2015</w:t>
      </w:r>
      <w:r w:rsidRPr="0019215B">
        <w:t>年</w:t>
      </w:r>
      <w:r w:rsidRPr="0019215B">
        <w:t>8</w:t>
      </w:r>
      <w:r w:rsidRPr="0019215B">
        <w:t>月至</w:t>
      </w:r>
      <w:r w:rsidRPr="0019215B">
        <w:t>2015</w:t>
      </w:r>
      <w:r w:rsidRPr="0019215B">
        <w:t>年</w:t>
      </w:r>
      <w:r w:rsidRPr="0019215B">
        <w:t>12</w:t>
      </w:r>
      <w:r w:rsidRPr="0019215B">
        <w:t>月的股价数据进行预测。预测结果可以从图</w:t>
      </w:r>
      <w:r w:rsidR="00D01494" w:rsidRPr="0019215B">
        <w:t>4</w:t>
      </w:r>
      <w:r w:rsidRPr="0019215B">
        <w:t>-3</w:t>
      </w:r>
      <w:r w:rsidRPr="0019215B">
        <w:t>中看出。</w:t>
      </w:r>
      <w:r w:rsidR="00FF7421" w:rsidRPr="0019215B">
        <w:t>对比上证指数和深证成指，个股的股价具有更</w:t>
      </w:r>
      <w:r w:rsidR="00073914" w:rsidRPr="0019215B">
        <w:t>强烈的波动，所以，理论上讲，个股股价的预测比指</w:t>
      </w:r>
      <w:r w:rsidR="00073914" w:rsidRPr="0019215B">
        <w:lastRenderedPageBreak/>
        <w:t>数行情的预测更困难一点。</w:t>
      </w:r>
      <w:r w:rsidR="005B4A24" w:rsidRPr="0019215B">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Pr="0019215B" w:rsidRDefault="00DE4515" w:rsidP="00DE4515">
      <w:pPr>
        <w:pStyle w:val="555-"/>
        <w:ind w:firstLine="480"/>
      </w:pPr>
      <w:r w:rsidRPr="0019215B">
        <w:t>2</w:t>
      </w:r>
      <w:r w:rsidRPr="0019215B">
        <w:t>）</w:t>
      </w:r>
      <w:r w:rsidR="005C54F7" w:rsidRPr="0019215B">
        <w:t>武钢股份</w:t>
      </w:r>
    </w:p>
    <w:p w:rsidR="00D01494" w:rsidRPr="0019215B" w:rsidRDefault="005C54F7" w:rsidP="00D01494">
      <w:pPr>
        <w:pStyle w:val="555-"/>
        <w:ind w:firstLine="480"/>
      </w:pPr>
      <w:r w:rsidRPr="0019215B">
        <w:t>本文选取了武钢股份</w:t>
      </w:r>
      <w:r w:rsidRPr="0019215B">
        <w:t>2011</w:t>
      </w:r>
      <w:r w:rsidRPr="0019215B">
        <w:t>年</w:t>
      </w:r>
      <w:r w:rsidRPr="0019215B">
        <w:t>1</w:t>
      </w:r>
      <w:r w:rsidRPr="0019215B">
        <w:t>月至</w:t>
      </w:r>
      <w:r w:rsidRPr="0019215B">
        <w:t>2014</w:t>
      </w:r>
      <w:r w:rsidRPr="0019215B">
        <w:t>年</w:t>
      </w:r>
      <w:r w:rsidRPr="0019215B">
        <w:t>12</w:t>
      </w:r>
      <w:r w:rsidRPr="0019215B">
        <w:t>月的股价数据进行测试，其中</w:t>
      </w:r>
      <w:r w:rsidRPr="0019215B">
        <w:t>2014</w:t>
      </w:r>
      <w:r w:rsidRPr="0019215B">
        <w:t>年最后一季度的股价数据</w:t>
      </w:r>
      <w:r w:rsidR="00E56E1D" w:rsidRPr="0019215B">
        <w:t>用于</w:t>
      </w:r>
      <w:r w:rsidRPr="0019215B">
        <w:t>测试，</w:t>
      </w:r>
      <w:r w:rsidRPr="0019215B">
        <w:t>2011</w:t>
      </w:r>
      <w:r w:rsidRPr="0019215B">
        <w:t>年</w:t>
      </w:r>
      <w:r w:rsidRPr="0019215B">
        <w:t>1</w:t>
      </w:r>
      <w:r w:rsidRPr="0019215B">
        <w:t>月至</w:t>
      </w:r>
      <w:r w:rsidRPr="0019215B">
        <w:t>2014</w:t>
      </w:r>
      <w:r w:rsidRPr="0019215B">
        <w:t>年</w:t>
      </w:r>
      <w:r w:rsidRPr="0019215B">
        <w:t>8</w:t>
      </w:r>
      <w:r w:rsidRPr="0019215B">
        <w:t>月的股价数据用于训练。预测结果在图</w:t>
      </w:r>
      <w:r w:rsidR="00D01494" w:rsidRPr="0019215B">
        <w:t>4</w:t>
      </w:r>
      <w:r w:rsidRPr="0019215B">
        <w:t>-4</w:t>
      </w:r>
      <w:r w:rsidRPr="0019215B">
        <w:t>中显示。</w:t>
      </w:r>
      <w:r w:rsidR="004801ED" w:rsidRPr="0019215B">
        <w:t>可以看出使用神经网络可以基本预测股价走势，但神经网络预测的结果相比真正的股价数据较为平滑。</w:t>
      </w:r>
      <w:r w:rsidR="00B4680E" w:rsidRPr="0019215B">
        <w:t>对于武钢股份的大幅下跌，神经网络的预测效果并不是很好。</w:t>
      </w:r>
    </w:p>
    <w:p w:rsidR="005C54F7" w:rsidRPr="0019215B" w:rsidRDefault="00D01494" w:rsidP="005C54F7">
      <w:pPr>
        <w:pStyle w:val="9-"/>
      </w:pPr>
      <w:r w:rsidRPr="0019215B">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sidRPr="0019215B">
        <w:rPr>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Pr="0019215B" w:rsidRDefault="00D01494" w:rsidP="005C54F7">
      <w:pPr>
        <w:pStyle w:val="9-"/>
      </w:pPr>
      <w:r w:rsidRPr="0019215B">
        <w:t>图</w:t>
      </w:r>
      <w:r w:rsidRPr="0019215B">
        <w:t>4-3</w:t>
      </w:r>
      <w:r w:rsidR="00814D14" w:rsidRPr="0019215B">
        <w:t xml:space="preserve"> </w:t>
      </w:r>
      <w:r w:rsidR="00814D14" w:rsidRPr="0019215B">
        <w:t>浦发银行股价预测</w:t>
      </w:r>
      <w:r w:rsidRPr="0019215B">
        <w:t xml:space="preserve">                 </w:t>
      </w:r>
      <w:r w:rsidR="005C54F7" w:rsidRPr="0019215B">
        <w:t>图</w:t>
      </w:r>
      <w:r w:rsidRPr="0019215B">
        <w:t>4-4</w:t>
      </w:r>
      <w:r w:rsidR="00814D14" w:rsidRPr="0019215B">
        <w:t xml:space="preserve"> </w:t>
      </w:r>
      <w:r w:rsidR="00814D14" w:rsidRPr="0019215B">
        <w:t>武钢股份股价预测</w:t>
      </w:r>
    </w:p>
    <w:p w:rsidR="007C2A80" w:rsidRPr="0019215B" w:rsidRDefault="007C2A80" w:rsidP="007C2A80">
      <w:pPr>
        <w:pStyle w:val="555-"/>
        <w:ind w:firstLine="480"/>
      </w:pPr>
      <w:r w:rsidRPr="0019215B">
        <w:t>3</w:t>
      </w:r>
      <w:r w:rsidRPr="0019215B">
        <w:t>）</w:t>
      </w:r>
      <w:r w:rsidR="00DE6D61" w:rsidRPr="0019215B">
        <w:t>东风汽车</w:t>
      </w:r>
    </w:p>
    <w:p w:rsidR="00E56E1D" w:rsidRPr="0019215B" w:rsidRDefault="00E56E1D" w:rsidP="007C2A80">
      <w:pPr>
        <w:pStyle w:val="555-"/>
        <w:ind w:firstLine="480"/>
      </w:pPr>
      <w:r w:rsidRPr="0019215B">
        <w:t>本文使用东风汽车</w:t>
      </w:r>
      <w:r w:rsidRPr="0019215B">
        <w:t>2011</w:t>
      </w:r>
      <w:r w:rsidRPr="0019215B">
        <w:t>年</w:t>
      </w:r>
      <w:r w:rsidRPr="0019215B">
        <w:t>1</w:t>
      </w:r>
      <w:r w:rsidRPr="0019215B">
        <w:t>月至</w:t>
      </w:r>
      <w:r w:rsidRPr="0019215B">
        <w:t>2014</w:t>
      </w:r>
      <w:r w:rsidRPr="0019215B">
        <w:t>年</w:t>
      </w:r>
      <w:r w:rsidRPr="0019215B">
        <w:t>12</w:t>
      </w:r>
      <w:r w:rsidRPr="0019215B">
        <w:t>月的股价数据进行预测分析，其中</w:t>
      </w:r>
      <w:r w:rsidRPr="0019215B">
        <w:t>2011</w:t>
      </w:r>
      <w:r w:rsidRPr="0019215B">
        <w:t>年</w:t>
      </w:r>
      <w:r w:rsidRPr="0019215B">
        <w:t>1</w:t>
      </w:r>
      <w:r w:rsidRPr="0019215B">
        <w:t>月至</w:t>
      </w:r>
      <w:r w:rsidRPr="0019215B">
        <w:t>2014</w:t>
      </w:r>
      <w:r w:rsidRPr="0019215B">
        <w:t>年第三季度的数据用于训练神经网络，</w:t>
      </w:r>
      <w:r w:rsidRPr="0019215B">
        <w:t>2014</w:t>
      </w:r>
      <w:r w:rsidRPr="0019215B">
        <w:t>年第四季度的股价数据用于测试神经网络的预测效果。预测效果可以从图</w:t>
      </w:r>
      <w:r w:rsidR="000147E7" w:rsidRPr="0019215B">
        <w:t>4</w:t>
      </w:r>
      <w:r w:rsidRPr="0019215B">
        <w:t>-5</w:t>
      </w:r>
      <w:r w:rsidRPr="0019215B">
        <w:t>中看出。图中显示，在东风汽车股价的预测中，</w:t>
      </w:r>
      <w:r w:rsidR="000147E7" w:rsidRPr="0019215B">
        <w:t>在</w:t>
      </w:r>
      <w:r w:rsidR="000147E7" w:rsidRPr="0019215B">
        <w:t>2014</w:t>
      </w:r>
      <w:r w:rsidR="000147E7" w:rsidRPr="0019215B">
        <w:t>年</w:t>
      </w:r>
      <w:r w:rsidR="000147E7" w:rsidRPr="0019215B">
        <w:t>7</w:t>
      </w:r>
      <w:r w:rsidR="000147E7" w:rsidRPr="0019215B">
        <w:t>月至</w:t>
      </w:r>
      <w:r w:rsidR="000147E7" w:rsidRPr="0019215B">
        <w:t>2014</w:t>
      </w:r>
      <w:r w:rsidR="000147E7" w:rsidRPr="0019215B">
        <w:t>年</w:t>
      </w:r>
      <w:r w:rsidR="000147E7" w:rsidRPr="0019215B">
        <w:t>8</w:t>
      </w:r>
      <w:r w:rsidR="000147E7" w:rsidRPr="0019215B">
        <w:t>月这段时间，</w:t>
      </w:r>
      <w:r w:rsidRPr="0019215B">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Pr="0019215B" w:rsidRDefault="007C2A80" w:rsidP="007C2A80">
      <w:pPr>
        <w:pStyle w:val="555-"/>
        <w:ind w:firstLine="480"/>
      </w:pPr>
      <w:r w:rsidRPr="0019215B">
        <w:t>4</w:t>
      </w:r>
      <w:r w:rsidRPr="0019215B">
        <w:t>）</w:t>
      </w:r>
      <w:r w:rsidR="00700060" w:rsidRPr="0019215B">
        <w:t>中国石化</w:t>
      </w:r>
    </w:p>
    <w:p w:rsidR="00700060" w:rsidRPr="0019215B" w:rsidRDefault="00700060" w:rsidP="007C2A80">
      <w:pPr>
        <w:pStyle w:val="555-"/>
        <w:ind w:firstLine="480"/>
      </w:pPr>
      <w:r w:rsidRPr="0019215B">
        <w:t>本文选取中国石化的</w:t>
      </w:r>
      <w:r w:rsidRPr="0019215B">
        <w:t>2011</w:t>
      </w:r>
      <w:r w:rsidRPr="0019215B">
        <w:t>年</w:t>
      </w:r>
      <w:r w:rsidRPr="0019215B">
        <w:t>1</w:t>
      </w:r>
      <w:r w:rsidRPr="0019215B">
        <w:t>月至</w:t>
      </w:r>
      <w:r w:rsidRPr="0019215B">
        <w:t>2014</w:t>
      </w:r>
      <w:r w:rsidRPr="0019215B">
        <w:t>年</w:t>
      </w:r>
      <w:r w:rsidRPr="0019215B">
        <w:t>12</w:t>
      </w:r>
      <w:r w:rsidRPr="0019215B">
        <w:t>月的股价数据进行分析，其中</w:t>
      </w:r>
      <w:r w:rsidRPr="0019215B">
        <w:t>2011</w:t>
      </w:r>
      <w:r w:rsidRPr="0019215B">
        <w:t>年</w:t>
      </w:r>
      <w:r w:rsidRPr="0019215B">
        <w:t>1</w:t>
      </w:r>
      <w:r w:rsidRPr="0019215B">
        <w:t>月至</w:t>
      </w:r>
      <w:r w:rsidRPr="0019215B">
        <w:t>2014</w:t>
      </w:r>
      <w:r w:rsidRPr="0019215B">
        <w:t>年</w:t>
      </w:r>
      <w:r w:rsidRPr="0019215B">
        <w:t>8</w:t>
      </w:r>
      <w:r w:rsidRPr="0019215B">
        <w:t>月的股价数据用来训练使用，</w:t>
      </w:r>
      <w:r w:rsidRPr="0019215B">
        <w:t>2014</w:t>
      </w:r>
      <w:r w:rsidRPr="0019215B">
        <w:t>年</w:t>
      </w:r>
      <w:r w:rsidRPr="0019215B">
        <w:t>9</w:t>
      </w:r>
      <w:r w:rsidRPr="0019215B">
        <w:t>月至</w:t>
      </w:r>
      <w:r w:rsidRPr="0019215B">
        <w:t>2014</w:t>
      </w:r>
      <w:r w:rsidRPr="0019215B">
        <w:t>年</w:t>
      </w:r>
      <w:r w:rsidRPr="0019215B">
        <w:t>12</w:t>
      </w:r>
      <w:r w:rsidRPr="0019215B">
        <w:t>月的股价数据用于测试神经网络的预测效果。预测效果由图</w:t>
      </w:r>
      <w:r w:rsidR="000147E7" w:rsidRPr="0019215B">
        <w:t>4</w:t>
      </w:r>
      <w:r w:rsidRPr="0019215B">
        <w:t>-6</w:t>
      </w:r>
      <w:r w:rsidRPr="0019215B">
        <w:t>显示。</w:t>
      </w:r>
      <w:r w:rsidR="00BF71BB" w:rsidRPr="0019215B">
        <w:t>我们</w:t>
      </w:r>
      <w:r w:rsidR="000B3E4C" w:rsidRPr="0019215B">
        <w:t>看出在</w:t>
      </w:r>
      <w:r w:rsidR="000B3E4C" w:rsidRPr="0019215B">
        <w:t>2014</w:t>
      </w:r>
      <w:r w:rsidR="000B3E4C" w:rsidRPr="0019215B">
        <w:t>年</w:t>
      </w:r>
      <w:r w:rsidR="000B3E4C" w:rsidRPr="0019215B">
        <w:t>12</w:t>
      </w:r>
      <w:r w:rsidR="000B3E4C" w:rsidRPr="0019215B">
        <w:t>月以前神经网络的预测与真实数据较为贴合，但是在</w:t>
      </w:r>
      <w:r w:rsidR="000B3E4C" w:rsidRPr="0019215B">
        <w:t>2014</w:t>
      </w:r>
      <w:r w:rsidR="000B3E4C" w:rsidRPr="0019215B">
        <w:t>年</w:t>
      </w:r>
      <w:r w:rsidR="000B3E4C" w:rsidRPr="0019215B">
        <w:t>12</w:t>
      </w:r>
      <w:r w:rsidR="000B3E4C" w:rsidRPr="0019215B">
        <w:t>月时，</w:t>
      </w:r>
      <w:r w:rsidR="000B3E4C" w:rsidRPr="0019215B">
        <w:lastRenderedPageBreak/>
        <w:t>中国石化这支股票存在这强烈的波动，神经网络没有预测出来。神经网络比较适合于预测波动性小的股票数据。</w:t>
      </w:r>
      <w:r w:rsidR="004D45A3" w:rsidRPr="0019215B">
        <w:t>但是在</w:t>
      </w:r>
      <w:r w:rsidR="004D45A3" w:rsidRPr="0019215B">
        <w:t>2014</w:t>
      </w:r>
      <w:r w:rsidR="004D45A3" w:rsidRPr="0019215B">
        <w:t>年</w:t>
      </w:r>
      <w:r w:rsidR="004D45A3" w:rsidRPr="0019215B">
        <w:t>12</w:t>
      </w:r>
      <w:r w:rsidR="004D45A3" w:rsidRPr="0019215B">
        <w:t>月时，预测的走势与股票走势基本一致。</w:t>
      </w:r>
    </w:p>
    <w:p w:rsidR="000147E7" w:rsidRPr="0019215B" w:rsidRDefault="000147E7" w:rsidP="000147E7">
      <w:pPr>
        <w:pStyle w:val="9-"/>
      </w:pPr>
      <w:r w:rsidRPr="0019215B">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sidRPr="0019215B">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Pr="0019215B" w:rsidRDefault="000147E7" w:rsidP="00700060">
      <w:pPr>
        <w:pStyle w:val="9-"/>
      </w:pPr>
      <w:r w:rsidRPr="0019215B">
        <w:t>图</w:t>
      </w:r>
      <w:r w:rsidRPr="0019215B">
        <w:t>4-5</w:t>
      </w:r>
      <w:r w:rsidR="00482851" w:rsidRPr="0019215B">
        <w:t xml:space="preserve"> </w:t>
      </w:r>
      <w:r w:rsidR="00482851" w:rsidRPr="0019215B">
        <w:t>东风汽车股价预测</w:t>
      </w:r>
      <w:r w:rsidR="00482851" w:rsidRPr="0019215B">
        <w:t xml:space="preserve">                 </w:t>
      </w:r>
      <w:r w:rsidR="00700060" w:rsidRPr="0019215B">
        <w:t>图</w:t>
      </w:r>
      <w:r w:rsidRPr="0019215B">
        <w:t>4</w:t>
      </w:r>
      <w:r w:rsidR="00700060" w:rsidRPr="0019215B">
        <w:t>-6</w:t>
      </w:r>
      <w:r w:rsidR="00482851" w:rsidRPr="0019215B">
        <w:t xml:space="preserve"> </w:t>
      </w:r>
      <w:r w:rsidR="00482851" w:rsidRPr="0019215B">
        <w:t>中国石化股价预测</w:t>
      </w:r>
    </w:p>
    <w:p w:rsidR="009C14BC" w:rsidRPr="0019215B" w:rsidRDefault="00072792" w:rsidP="009C14BC">
      <w:pPr>
        <w:pStyle w:val="4-4"/>
      </w:pPr>
      <w:r w:rsidRPr="0019215B">
        <w:t>4.3</w:t>
      </w:r>
      <w:r w:rsidR="009C14BC" w:rsidRPr="0019215B">
        <w:t xml:space="preserve">.3.2 </w:t>
      </w:r>
      <w:r w:rsidR="009C14BC" w:rsidRPr="0019215B">
        <w:t>大盘股预测</w:t>
      </w:r>
    </w:p>
    <w:p w:rsidR="00E378DE" w:rsidRPr="0019215B" w:rsidRDefault="0047020F" w:rsidP="00E378DE">
      <w:pPr>
        <w:pStyle w:val="555-"/>
        <w:ind w:firstLine="480"/>
      </w:pPr>
      <w:r w:rsidRPr="0019215B">
        <w:t>本文选择了一些大盘股进行实验分析，以测试神经网络对大盘股的预测效果如何。本文选</w:t>
      </w:r>
      <w:r w:rsidR="00D217BC" w:rsidRPr="0019215B">
        <w:t>取</w:t>
      </w:r>
      <w:r w:rsidRPr="0019215B">
        <w:t>的大盘股有：</w:t>
      </w:r>
      <w:r w:rsidR="005931CF" w:rsidRPr="0019215B">
        <w:t>中国平安</w:t>
      </w:r>
      <w:r w:rsidR="006776FE" w:rsidRPr="0019215B">
        <w:t>、中信证券。</w:t>
      </w:r>
    </w:p>
    <w:p w:rsidR="0047020F" w:rsidRPr="0019215B" w:rsidRDefault="0047020F" w:rsidP="00E378DE">
      <w:pPr>
        <w:pStyle w:val="555-"/>
        <w:ind w:firstLine="480"/>
      </w:pPr>
      <w:r w:rsidRPr="0019215B">
        <w:t>1</w:t>
      </w:r>
      <w:r w:rsidRPr="0019215B">
        <w:t>）</w:t>
      </w:r>
      <w:r w:rsidR="005931CF" w:rsidRPr="0019215B">
        <w:t>中国平安</w:t>
      </w:r>
    </w:p>
    <w:p w:rsidR="006776FE" w:rsidRPr="0019215B" w:rsidRDefault="005931CF" w:rsidP="00FE1764">
      <w:pPr>
        <w:pStyle w:val="555-"/>
        <w:ind w:firstLine="480"/>
      </w:pPr>
      <w:r w:rsidRPr="0019215B">
        <w:t>本文选择了中国平安</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12</w:t>
      </w:r>
      <w:r w:rsidR="00FE1764" w:rsidRPr="0019215B">
        <w:t>月的股票单日</w:t>
      </w:r>
      <w:proofErr w:type="gramStart"/>
      <w:r w:rsidR="00FE1764" w:rsidRPr="0019215B">
        <w:t>最</w:t>
      </w:r>
      <w:proofErr w:type="gramEnd"/>
      <w:r w:rsidR="00FE1764" w:rsidRPr="0019215B">
        <w:t>高价进行对算法的分析评估，其中</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7</w:t>
      </w:r>
      <w:r w:rsidR="00FE1764" w:rsidRPr="0019215B">
        <w:t>月的数据用来训练，</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2</w:t>
      </w:r>
      <w:r w:rsidR="00FE1764" w:rsidRPr="0019215B">
        <w:t>月的数据用来测试。测试效果如图</w:t>
      </w:r>
      <w:r w:rsidR="008171E5" w:rsidRPr="0019215B">
        <w:t>4</w:t>
      </w:r>
      <w:r w:rsidR="00FE1764" w:rsidRPr="0019215B">
        <w:t>-7</w:t>
      </w:r>
      <w:r w:rsidR="00FE1764" w:rsidRPr="0019215B">
        <w:t>所示，中国平安这支股票在</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1</w:t>
      </w:r>
      <w:r w:rsidR="00FE1764" w:rsidRPr="0019215B">
        <w:t>月中旬属于平稳期，股票价格波动很小，在</w:t>
      </w:r>
      <w:r w:rsidR="00FE1764" w:rsidRPr="0019215B">
        <w:t>2014</w:t>
      </w:r>
      <w:r w:rsidR="00FE1764" w:rsidRPr="0019215B">
        <w:t>年</w:t>
      </w:r>
      <w:r w:rsidR="00FE1764" w:rsidRPr="0019215B">
        <w:t>11</w:t>
      </w:r>
      <w:r w:rsidR="00FE1764" w:rsidRPr="0019215B">
        <w:t>月下旬时进入波动期，这段时间股票上涨和下跌的幅度都很大。对比神经网络的预测结果，在平稳期时神经网络可以预测到它的股价，在波动期时，神经网络预测的上涨幅度没有</w:t>
      </w:r>
      <w:r w:rsidR="006776FE" w:rsidRPr="0019215B">
        <w:t>实际的上涨幅度大，</w:t>
      </w:r>
      <w:r w:rsidR="008171E5" w:rsidRPr="0019215B">
        <w:t>但是神经网络预测到了股票下跌的情况。</w:t>
      </w:r>
    </w:p>
    <w:p w:rsidR="006776FE" w:rsidRPr="0019215B" w:rsidRDefault="006776FE" w:rsidP="006776FE">
      <w:pPr>
        <w:pStyle w:val="555-"/>
        <w:ind w:firstLine="480"/>
      </w:pPr>
      <w:r w:rsidRPr="0019215B">
        <w:t>2</w:t>
      </w:r>
      <w:r w:rsidRPr="0019215B">
        <w:t>）中信证券</w:t>
      </w:r>
    </w:p>
    <w:p w:rsidR="00FE1764" w:rsidRPr="0019215B" w:rsidRDefault="00D217BC" w:rsidP="00FE1764">
      <w:pPr>
        <w:pStyle w:val="555-"/>
        <w:ind w:firstLine="480"/>
      </w:pPr>
      <w:r w:rsidRPr="0019215B">
        <w:t>本文选取了中信证券</w:t>
      </w:r>
      <w:r w:rsidRPr="0019215B">
        <w:t>2011</w:t>
      </w:r>
      <w:r w:rsidRPr="0019215B">
        <w:t>年</w:t>
      </w:r>
      <w:r w:rsidRPr="0019215B">
        <w:t>1</w:t>
      </w:r>
      <w:r w:rsidRPr="0019215B">
        <w:t>月至</w:t>
      </w:r>
      <w:r w:rsidRPr="0019215B">
        <w:t>2014</w:t>
      </w:r>
      <w:r w:rsidRPr="0019215B">
        <w:t>年</w:t>
      </w:r>
      <w:r w:rsidRPr="0019215B">
        <w:t>12</w:t>
      </w:r>
      <w:r w:rsidRPr="0019215B">
        <w:t>月的股票单日</w:t>
      </w:r>
      <w:proofErr w:type="gramStart"/>
      <w:r w:rsidRPr="0019215B">
        <w:t>最</w:t>
      </w:r>
      <w:proofErr w:type="gramEnd"/>
      <w:r w:rsidRPr="0019215B">
        <w:t>高价进行对神经网络的实验与分析，其中</w:t>
      </w:r>
      <w:r w:rsidRPr="0019215B">
        <w:t>2011</w:t>
      </w:r>
      <w:r w:rsidRPr="0019215B">
        <w:t>年</w:t>
      </w:r>
      <w:r w:rsidRPr="0019215B">
        <w:t>1</w:t>
      </w:r>
      <w:r w:rsidRPr="0019215B">
        <w:t>月至</w:t>
      </w:r>
      <w:r w:rsidRPr="0019215B">
        <w:t>2014</w:t>
      </w:r>
      <w:r w:rsidRPr="0019215B">
        <w:t>年</w:t>
      </w:r>
      <w:r w:rsidRPr="0019215B">
        <w:t>7</w:t>
      </w:r>
      <w:r w:rsidRPr="0019215B">
        <w:t>月的股价数据用来训练，</w:t>
      </w:r>
      <w:r w:rsidRPr="0019215B">
        <w:t>2014</w:t>
      </w:r>
      <w:r w:rsidRPr="0019215B">
        <w:t>年</w:t>
      </w:r>
      <w:r w:rsidRPr="0019215B">
        <w:t>8</w:t>
      </w:r>
      <w:r w:rsidRPr="0019215B">
        <w:t>月至</w:t>
      </w:r>
      <w:r w:rsidRPr="0019215B">
        <w:t>2014</w:t>
      </w:r>
      <w:r w:rsidRPr="0019215B">
        <w:t>年</w:t>
      </w:r>
      <w:r w:rsidRPr="0019215B">
        <w:t>12</w:t>
      </w:r>
      <w:r w:rsidRPr="0019215B">
        <w:t>月的股价数据用来测试。测试结果在图</w:t>
      </w:r>
      <w:r w:rsidR="008171E5" w:rsidRPr="0019215B">
        <w:t>4</w:t>
      </w:r>
      <w:r w:rsidRPr="0019215B">
        <w:t>-8</w:t>
      </w:r>
      <w:r w:rsidRPr="0019215B">
        <w:t>中显示。从实际股价数据中可以看出</w:t>
      </w:r>
      <w:r w:rsidR="000E6174" w:rsidRPr="0019215B">
        <w:t>，</w:t>
      </w:r>
      <w:r w:rsidRPr="0019215B">
        <w:t>中信证券在</w:t>
      </w:r>
      <w:r w:rsidRPr="0019215B">
        <w:t>2014</w:t>
      </w:r>
      <w:r w:rsidRPr="0019215B">
        <w:t>年</w:t>
      </w:r>
      <w:r w:rsidRPr="0019215B">
        <w:t>8</w:t>
      </w:r>
      <w:r w:rsidRPr="0019215B">
        <w:t>月至</w:t>
      </w:r>
      <w:r w:rsidRPr="0019215B">
        <w:t>2014</w:t>
      </w:r>
      <w:r w:rsidRPr="0019215B">
        <w:t>年</w:t>
      </w:r>
      <w:r w:rsidRPr="0019215B">
        <w:t>11</w:t>
      </w:r>
      <w:r w:rsidRPr="0019215B">
        <w:t>月中旬的股价较为平稳，在</w:t>
      </w:r>
      <w:r w:rsidRPr="0019215B">
        <w:t>2014</w:t>
      </w:r>
      <w:r w:rsidRPr="0019215B">
        <w:t>年</w:t>
      </w:r>
      <w:r w:rsidRPr="0019215B">
        <w:t>1</w:t>
      </w:r>
      <w:r w:rsidR="005D0259" w:rsidRPr="0019215B">
        <w:t>2</w:t>
      </w:r>
      <w:r w:rsidRPr="0019215B">
        <w:t>月下旬至</w:t>
      </w:r>
      <w:r w:rsidRPr="0019215B">
        <w:t>201</w:t>
      </w:r>
      <w:r w:rsidR="005D0259" w:rsidRPr="0019215B">
        <w:t>5</w:t>
      </w:r>
      <w:r w:rsidRPr="0019215B">
        <w:t>年</w:t>
      </w:r>
      <w:r w:rsidR="005D0259" w:rsidRPr="0019215B">
        <w:t>1</w:t>
      </w:r>
      <w:r w:rsidRPr="0019215B">
        <w:t>月上涨和下跌幅度都较大，波动性较大。</w:t>
      </w:r>
      <w:r w:rsidR="000E6174" w:rsidRPr="0019215B">
        <w:t>从预测的股价数据中可以看出</w:t>
      </w:r>
      <w:r w:rsidR="002530C2" w:rsidRPr="0019215B">
        <w:t>，在</w:t>
      </w:r>
      <w:r w:rsidR="005D0259" w:rsidRPr="0019215B">
        <w:t>2014</w:t>
      </w:r>
      <w:r w:rsidR="005D0259" w:rsidRPr="0019215B">
        <w:t>年</w:t>
      </w:r>
      <w:r w:rsidR="005D0259" w:rsidRPr="0019215B">
        <w:t>12</w:t>
      </w:r>
      <w:r w:rsidR="005D0259" w:rsidRPr="0019215B">
        <w:t>月以前，神经网络可以基本预测股票走势。但是在</w:t>
      </w:r>
      <w:r w:rsidR="005D0259" w:rsidRPr="0019215B">
        <w:t>2014</w:t>
      </w:r>
      <w:r w:rsidR="005D0259" w:rsidRPr="0019215B">
        <w:t>年</w:t>
      </w:r>
      <w:r w:rsidR="005D0259" w:rsidRPr="0019215B">
        <w:t>12</w:t>
      </w:r>
      <w:r w:rsidR="005D0259" w:rsidRPr="0019215B">
        <w:t>月时</w:t>
      </w:r>
      <w:r w:rsidR="000E6174" w:rsidRPr="0019215B">
        <w:t>神经网络</w:t>
      </w:r>
      <w:r w:rsidR="002530C2" w:rsidRPr="0019215B">
        <w:t>没有预测</w:t>
      </w:r>
      <w:r w:rsidR="005D0259" w:rsidRPr="0019215B">
        <w:t>到</w:t>
      </w:r>
      <w:r w:rsidR="000E6174" w:rsidRPr="0019215B">
        <w:t>股票价格走势</w:t>
      </w:r>
      <w:r w:rsidR="005D0259" w:rsidRPr="0019215B">
        <w:t>，</w:t>
      </w:r>
      <w:r w:rsidR="002530C2" w:rsidRPr="0019215B">
        <w:t>在股票上涨时神经网络没有预测到，当股票下跌时神经网络预测成功。</w:t>
      </w:r>
    </w:p>
    <w:p w:rsidR="008171E5" w:rsidRPr="0019215B" w:rsidRDefault="008171E5" w:rsidP="008171E5">
      <w:pPr>
        <w:pStyle w:val="9-"/>
      </w:pPr>
      <w:r w:rsidRPr="0019215B">
        <w:rPr>
          <w:noProof/>
        </w:rPr>
        <w:lastRenderedPageBreak/>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sidRPr="0019215B">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Pr="0019215B" w:rsidRDefault="008171E5" w:rsidP="000E6174">
      <w:pPr>
        <w:pStyle w:val="9-"/>
      </w:pPr>
      <w:r w:rsidRPr="0019215B">
        <w:t>图</w:t>
      </w:r>
      <w:r w:rsidR="005910BE" w:rsidRPr="0019215B">
        <w:t>4</w:t>
      </w:r>
      <w:r w:rsidRPr="0019215B">
        <w:t xml:space="preserve">-7 </w:t>
      </w:r>
      <w:r w:rsidRPr="0019215B">
        <w:t>中国平安股价预测</w:t>
      </w:r>
      <w:r w:rsidRPr="0019215B">
        <w:t xml:space="preserve"> </w:t>
      </w:r>
      <w:r w:rsidR="002530C2" w:rsidRPr="0019215B">
        <w:t xml:space="preserve">                </w:t>
      </w:r>
      <w:r w:rsidR="000E6174" w:rsidRPr="0019215B">
        <w:t>图</w:t>
      </w:r>
      <w:r w:rsidR="005910BE" w:rsidRPr="0019215B">
        <w:t>4</w:t>
      </w:r>
      <w:r w:rsidR="000E6174" w:rsidRPr="0019215B">
        <w:t>-8</w:t>
      </w:r>
      <w:r w:rsidRPr="0019215B">
        <w:t xml:space="preserve"> </w:t>
      </w:r>
      <w:r w:rsidRPr="0019215B">
        <w:t>中信证券股价预测</w:t>
      </w:r>
    </w:p>
    <w:p w:rsidR="009C14BC" w:rsidRPr="0019215B" w:rsidRDefault="00072792" w:rsidP="009C14BC">
      <w:pPr>
        <w:pStyle w:val="4-4"/>
      </w:pPr>
      <w:r w:rsidRPr="0019215B">
        <w:t>4.3</w:t>
      </w:r>
      <w:r w:rsidR="009C14BC" w:rsidRPr="0019215B">
        <w:t xml:space="preserve">.3.3 </w:t>
      </w:r>
      <w:r w:rsidR="009C14BC" w:rsidRPr="0019215B">
        <w:t>小盘股预测</w:t>
      </w:r>
    </w:p>
    <w:p w:rsidR="00D217BC" w:rsidRPr="0019215B" w:rsidRDefault="00D217BC" w:rsidP="00D217BC">
      <w:pPr>
        <w:pStyle w:val="555-"/>
        <w:ind w:firstLine="480"/>
      </w:pPr>
      <w:r w:rsidRPr="0019215B">
        <w:t>本文选择了一些小盘股进行实验分析，以测试神经网络对小盘股的预测效果如何。本文选取的小盘股有：</w:t>
      </w:r>
      <w:r w:rsidR="00FF0992" w:rsidRPr="0019215B">
        <w:t>上工申贝</w:t>
      </w:r>
      <w:r w:rsidRPr="0019215B">
        <w:t>、</w:t>
      </w:r>
      <w:r w:rsidR="00955306" w:rsidRPr="0019215B">
        <w:t>南京化纤。</w:t>
      </w:r>
    </w:p>
    <w:p w:rsidR="00D217BC" w:rsidRPr="0019215B" w:rsidRDefault="00D217BC" w:rsidP="00D217BC">
      <w:pPr>
        <w:pStyle w:val="555-"/>
        <w:ind w:firstLine="480"/>
      </w:pPr>
      <w:r w:rsidRPr="0019215B">
        <w:t>1</w:t>
      </w:r>
      <w:r w:rsidR="00955306" w:rsidRPr="0019215B">
        <w:t>）</w:t>
      </w:r>
      <w:r w:rsidR="00FF0992" w:rsidRPr="0019215B">
        <w:t>上工申贝</w:t>
      </w:r>
    </w:p>
    <w:p w:rsidR="00D217BC" w:rsidRPr="0019215B" w:rsidRDefault="001A3161" w:rsidP="00D217BC">
      <w:pPr>
        <w:pStyle w:val="555-"/>
        <w:ind w:firstLine="480"/>
      </w:pPr>
      <w:r w:rsidRPr="0019215B">
        <w:t>我们选取</w:t>
      </w:r>
      <w:proofErr w:type="gramStart"/>
      <w:r w:rsidR="00FF0992" w:rsidRPr="0019215B">
        <w:t>上工申贝</w:t>
      </w:r>
      <w:r w:rsidRPr="0019215B">
        <w:t>2011</w:t>
      </w:r>
      <w:r w:rsidRPr="0019215B">
        <w:t>年</w:t>
      </w:r>
      <w:r w:rsidRPr="0019215B">
        <w:t>1</w:t>
      </w:r>
      <w:r w:rsidRPr="0019215B">
        <w:t>月</w:t>
      </w:r>
      <w:proofErr w:type="gramEnd"/>
      <w:r w:rsidRPr="0019215B">
        <w:t>至</w:t>
      </w:r>
      <w:r w:rsidRPr="0019215B">
        <w:t>2014</w:t>
      </w:r>
      <w:r w:rsidRPr="0019215B">
        <w:t>年</w:t>
      </w:r>
      <w:r w:rsidR="00FC4EB4" w:rsidRPr="0019215B">
        <w:t>12</w:t>
      </w:r>
      <w:r w:rsidRPr="0019215B">
        <w:t>月的股票数据进行分析和研究，其中</w:t>
      </w:r>
      <w:r w:rsidRPr="0019215B">
        <w:t>2011</w:t>
      </w:r>
      <w:r w:rsidRPr="0019215B">
        <w:t>年</w:t>
      </w:r>
      <w:r w:rsidRPr="0019215B">
        <w:t>1</w:t>
      </w:r>
      <w:r w:rsidRPr="0019215B">
        <w:t>月至</w:t>
      </w:r>
      <w:r w:rsidRPr="0019215B">
        <w:t>2014</w:t>
      </w:r>
      <w:r w:rsidRPr="0019215B">
        <w:t>年</w:t>
      </w:r>
      <w:r w:rsidR="00FC4EB4" w:rsidRPr="0019215B">
        <w:t>7</w:t>
      </w:r>
      <w:r w:rsidRPr="0019215B">
        <w:t>月的股票单日最高价格用来训练，</w:t>
      </w:r>
      <w:r w:rsidRPr="0019215B">
        <w:t>2014</w:t>
      </w:r>
      <w:r w:rsidRPr="0019215B">
        <w:t>年</w:t>
      </w:r>
      <w:r w:rsidRPr="0019215B">
        <w:t>8</w:t>
      </w:r>
      <w:r w:rsidRPr="0019215B">
        <w:t>月至</w:t>
      </w:r>
      <w:r w:rsidRPr="0019215B">
        <w:t>2014</w:t>
      </w:r>
      <w:r w:rsidRPr="0019215B">
        <w:t>年</w:t>
      </w:r>
      <w:r w:rsidRPr="0019215B">
        <w:t>12</w:t>
      </w:r>
      <w:r w:rsidRPr="0019215B">
        <w:t>月的单日最高价格用来测试神经网络的预测效果。</w:t>
      </w:r>
      <w:r w:rsidR="00FF0992" w:rsidRPr="0019215B">
        <w:t>预测效果在图</w:t>
      </w:r>
      <w:r w:rsidR="0019215B">
        <w:t>4</w:t>
      </w:r>
      <w:r w:rsidR="00FF0992" w:rsidRPr="0019215B">
        <w:t>-9</w:t>
      </w:r>
      <w:r w:rsidR="00FF0992" w:rsidRPr="0019215B">
        <w:t>中显示。从图中可以看出，</w:t>
      </w:r>
      <w:proofErr w:type="gramStart"/>
      <w:r w:rsidR="00FF0992" w:rsidRPr="0019215B">
        <w:t>上工申贝这支</w:t>
      </w:r>
      <w:proofErr w:type="gramEnd"/>
      <w:r w:rsidR="00FF0992" w:rsidRPr="0019215B">
        <w:t>股票的上涨和下跌的幅度都很大，而且神经网络可以基本预测它的走势。</w:t>
      </w:r>
    </w:p>
    <w:p w:rsidR="00955306" w:rsidRPr="0019215B" w:rsidRDefault="00955306" w:rsidP="00D217BC">
      <w:pPr>
        <w:pStyle w:val="555-"/>
        <w:ind w:firstLine="480"/>
      </w:pPr>
      <w:r w:rsidRPr="0019215B">
        <w:t>2</w:t>
      </w:r>
      <w:r w:rsidRPr="0019215B">
        <w:t>）南京化纤</w:t>
      </w:r>
    </w:p>
    <w:p w:rsidR="00D217BC" w:rsidRPr="0019215B" w:rsidRDefault="00FC4EB4" w:rsidP="00FC4EB4">
      <w:pPr>
        <w:pStyle w:val="555-"/>
        <w:ind w:firstLine="480"/>
      </w:pPr>
      <w:r w:rsidRPr="0019215B">
        <w:t>在本文中我们选择南京化纤</w:t>
      </w:r>
      <w:r w:rsidRPr="0019215B">
        <w:t>2011</w:t>
      </w:r>
      <w:r w:rsidRPr="0019215B">
        <w:t>年</w:t>
      </w:r>
      <w:r w:rsidRPr="0019215B">
        <w:t>1</w:t>
      </w:r>
      <w:r w:rsidRPr="0019215B">
        <w:t>月至</w:t>
      </w:r>
      <w:r w:rsidRPr="0019215B">
        <w:t>2014</w:t>
      </w:r>
      <w:r w:rsidRPr="0019215B">
        <w:t>年</w:t>
      </w:r>
      <w:r w:rsidRPr="0019215B">
        <w:t>12</w:t>
      </w:r>
      <w:r w:rsidRPr="0019215B">
        <w:t>月的股票数据对算法的效果进行</w:t>
      </w:r>
      <w:r w:rsidR="008C2BDD" w:rsidRPr="0019215B">
        <w:t>检验。其中，我们用</w:t>
      </w:r>
      <w:r w:rsidR="008C2BDD" w:rsidRPr="0019215B">
        <w:t>2011</w:t>
      </w:r>
      <w:r w:rsidR="008C2BDD" w:rsidRPr="0019215B">
        <w:t>年</w:t>
      </w:r>
      <w:r w:rsidR="008C2BDD" w:rsidRPr="0019215B">
        <w:t>1</w:t>
      </w:r>
      <w:r w:rsidR="008C2BDD" w:rsidRPr="0019215B">
        <w:t>月至</w:t>
      </w:r>
      <w:r w:rsidR="008C2BDD" w:rsidRPr="0019215B">
        <w:t>2014</w:t>
      </w:r>
      <w:r w:rsidR="008C2BDD" w:rsidRPr="0019215B">
        <w:t>年</w:t>
      </w:r>
      <w:r w:rsidR="008C2BDD" w:rsidRPr="0019215B">
        <w:t>7</w:t>
      </w:r>
      <w:r w:rsidR="008C2BDD" w:rsidRPr="0019215B">
        <w:t>月的股票数据训练，</w:t>
      </w:r>
      <w:r w:rsidR="008C2BDD" w:rsidRPr="0019215B">
        <w:t>2014</w:t>
      </w:r>
      <w:r w:rsidR="008C2BDD" w:rsidRPr="0019215B">
        <w:t>年</w:t>
      </w:r>
      <w:r w:rsidR="008C2BDD" w:rsidRPr="0019215B">
        <w:t>8</w:t>
      </w:r>
      <w:r w:rsidR="008C2BDD" w:rsidRPr="0019215B">
        <w:t>月至</w:t>
      </w:r>
      <w:r w:rsidR="008C2BDD" w:rsidRPr="0019215B">
        <w:t>2014</w:t>
      </w:r>
      <w:r w:rsidR="008C2BDD" w:rsidRPr="0019215B">
        <w:t>年</w:t>
      </w:r>
      <w:r w:rsidR="008C2BDD" w:rsidRPr="0019215B">
        <w:t>12</w:t>
      </w:r>
      <w:r w:rsidR="008C2BDD" w:rsidRPr="0019215B">
        <w:t>的股票数据用来测试。</w:t>
      </w:r>
      <w:r w:rsidR="00DF627B" w:rsidRPr="0019215B">
        <w:t>图</w:t>
      </w:r>
      <w:r w:rsidR="0019215B">
        <w:t>4</w:t>
      </w:r>
      <w:r w:rsidR="00DF627B" w:rsidRPr="0019215B">
        <w:t>-10</w:t>
      </w:r>
      <w:r w:rsidR="00DF627B" w:rsidRPr="0019215B">
        <w:t>显示了神经网络对这支股票的预测效果。</w:t>
      </w:r>
      <w:r w:rsidR="00EF6D4F" w:rsidRPr="0019215B">
        <w:t>从图中看出</w:t>
      </w:r>
      <w:r w:rsidR="00F2037D" w:rsidRPr="0019215B">
        <w:t>，</w:t>
      </w:r>
      <w:r w:rsidR="008C24E6" w:rsidRPr="0019215B">
        <w:t>南京化纤的波动略大，神经网络的预测结果基本上贴合南京化纤的真实股票数据走势。</w:t>
      </w:r>
    </w:p>
    <w:p w:rsidR="00026FEC" w:rsidRPr="0019215B" w:rsidRDefault="00026FEC" w:rsidP="00026FEC">
      <w:pPr>
        <w:pStyle w:val="9-"/>
      </w:pPr>
      <w:r w:rsidRPr="0019215B">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sidRPr="0019215B">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Pr="0019215B" w:rsidRDefault="00026FEC" w:rsidP="00DF627B">
      <w:pPr>
        <w:pStyle w:val="9-"/>
      </w:pPr>
      <w:r w:rsidRPr="0019215B">
        <w:lastRenderedPageBreak/>
        <w:t>图</w:t>
      </w:r>
      <w:r w:rsidR="0019215B" w:rsidRPr="0019215B">
        <w:t>4</w:t>
      </w:r>
      <w:r w:rsidRPr="0019215B">
        <w:t xml:space="preserve">-9 </w:t>
      </w:r>
      <w:proofErr w:type="gramStart"/>
      <w:r w:rsidRPr="0019215B">
        <w:t>上工申贝股价</w:t>
      </w:r>
      <w:proofErr w:type="gramEnd"/>
      <w:r w:rsidRPr="0019215B">
        <w:t>预测</w:t>
      </w:r>
      <w:r w:rsidRPr="0019215B">
        <w:t xml:space="preserve">                  </w:t>
      </w:r>
      <w:r w:rsidR="00DF627B" w:rsidRPr="0019215B">
        <w:t>图</w:t>
      </w:r>
      <w:r w:rsidR="0019215B" w:rsidRPr="0019215B">
        <w:t>4</w:t>
      </w:r>
      <w:r w:rsidR="00DF627B" w:rsidRPr="0019215B">
        <w:t>-10</w:t>
      </w:r>
      <w:r w:rsidRPr="0019215B">
        <w:t xml:space="preserve"> </w:t>
      </w:r>
      <w:r w:rsidRPr="0019215B">
        <w:t>南京化纤股价预测</w:t>
      </w:r>
    </w:p>
    <w:p w:rsidR="004B3DE8" w:rsidRPr="0019215B" w:rsidRDefault="00A41166" w:rsidP="004B3DE8">
      <w:pPr>
        <w:pStyle w:val="2-2"/>
      </w:pPr>
      <w:bookmarkStart w:id="96" w:name="_Toc8970924"/>
      <w:r w:rsidRPr="0019215B">
        <w:t>4.4</w:t>
      </w:r>
      <w:r w:rsidR="00EA7959" w:rsidRPr="0019215B">
        <w:t xml:space="preserve"> </w:t>
      </w:r>
      <w:r w:rsidR="00AA25FA" w:rsidRPr="0019215B">
        <w:t>评估指标</w:t>
      </w:r>
      <w:bookmarkEnd w:id="96"/>
    </w:p>
    <w:p w:rsidR="00AE21C8" w:rsidRPr="0019215B" w:rsidRDefault="00A41166" w:rsidP="00AE21C8">
      <w:pPr>
        <w:pStyle w:val="3-3"/>
      </w:pPr>
      <w:bookmarkStart w:id="97" w:name="_Toc8970925"/>
      <w:r w:rsidRPr="0019215B">
        <w:t xml:space="preserve">4.4.1 </w:t>
      </w:r>
      <w:r w:rsidRPr="0019215B">
        <w:t>均方误差</w:t>
      </w:r>
      <w:bookmarkEnd w:id="97"/>
    </w:p>
    <w:p w:rsidR="006462EF" w:rsidRPr="0019215B" w:rsidRDefault="006462EF" w:rsidP="006462EF">
      <w:pPr>
        <w:pStyle w:val="555-"/>
        <w:ind w:firstLine="480"/>
      </w:pPr>
      <w:r w:rsidRPr="0019215B">
        <w:t>均方误差（</w:t>
      </w:r>
      <w:r w:rsidRPr="0019215B">
        <w:t>Mean Square Error</w:t>
      </w:r>
      <w:r w:rsidR="00B90237" w:rsidRPr="0019215B">
        <w:t xml:space="preserve">, </w:t>
      </w:r>
      <w:r w:rsidRPr="0019215B">
        <w:t>MSE</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sidRPr="0019215B">
        <w:t xml:space="preserve">                     (</w:t>
      </w:r>
      <w:r w:rsidR="0019215B" w:rsidRPr="0019215B">
        <w:t>4</w:t>
      </w:r>
      <w:r w:rsidR="00511910" w:rsidRPr="0019215B">
        <w:t>-1)</w:t>
      </w:r>
    </w:p>
    <w:p w:rsidR="006462EF" w:rsidRPr="0019215B" w:rsidRDefault="006462EF" w:rsidP="006462EF">
      <w:pPr>
        <w:pStyle w:val="555-"/>
        <w:ind w:firstLine="480"/>
      </w:pPr>
      <w:r w:rsidRPr="0019215B">
        <w:t>均方误差评价算法的重要指标，它描述了预测数据与真实数据的差距。</w:t>
      </w:r>
    </w:p>
    <w:p w:rsidR="00AE21C8" w:rsidRPr="0019215B" w:rsidRDefault="00A41166" w:rsidP="00AE21C8">
      <w:pPr>
        <w:pStyle w:val="3-3"/>
      </w:pPr>
      <w:bookmarkStart w:id="98" w:name="_Toc8970926"/>
      <w:r w:rsidRPr="0019215B">
        <w:t>4.4</w:t>
      </w:r>
      <w:r w:rsidR="00AE21C8" w:rsidRPr="0019215B">
        <w:t xml:space="preserve">.2 </w:t>
      </w:r>
      <w:r w:rsidR="00B90237" w:rsidRPr="0019215B">
        <w:t>泰尔不平等系数</w:t>
      </w:r>
      <w:bookmarkEnd w:id="98"/>
    </w:p>
    <w:p w:rsidR="007E334C" w:rsidRPr="0019215B" w:rsidRDefault="00B90237" w:rsidP="007E334C">
      <w:pPr>
        <w:pStyle w:val="555-"/>
        <w:ind w:firstLine="480"/>
      </w:pPr>
      <w:r w:rsidRPr="0019215B">
        <w:t>泰尔不平等系数（</w:t>
      </w:r>
      <w:r w:rsidRPr="0019215B">
        <w:t>Theil</w:t>
      </w:r>
      <w:r w:rsidR="00A66C44" w:rsidRPr="0019215B">
        <w:t>`</w:t>
      </w:r>
      <w:r w:rsidRPr="0019215B">
        <w:t xml:space="preserve">s inequality coefficient, </w:t>
      </w:r>
      <w:r w:rsidR="007E334C" w:rsidRPr="0019215B">
        <w:t>Theil U</w:t>
      </w:r>
      <w:r w:rsidRPr="0019215B">
        <w:t>）</w:t>
      </w:r>
      <w:r w:rsidR="007E334C" w:rsidRPr="0019215B">
        <w:t>的数学表达式是：</w:t>
      </w:r>
    </w:p>
    <w:p w:rsidR="007E334C" w:rsidRDefault="007E334C" w:rsidP="00511910">
      <w:pPr>
        <w:pStyle w:val="555-"/>
        <w:spacing w:line="360" w:lineRule="auto"/>
        <w:ind w:firstLine="480"/>
        <w:jc w:val="right"/>
      </w:pPr>
      <m:oMath>
        <m:r>
          <w:rPr>
            <w:rFonts w:ascii="Cambria Math" w:hAnsi="Cambria Math"/>
          </w:rPr>
          <m:t>T</m:t>
        </m:r>
        <m:r>
          <w:rPr>
            <w:rFonts w:ascii="Cambria Math" w:eastAsia="MS Gothic" w:hAnsi="Cambria Math"/>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sidRPr="0019215B">
        <w:t xml:space="preserve">                  (</w:t>
      </w:r>
      <w:r w:rsidR="0019215B" w:rsidRPr="0019215B">
        <w:t>4</w:t>
      </w:r>
      <w:r w:rsidR="00511910" w:rsidRPr="0019215B">
        <w:t>-2)</w:t>
      </w:r>
    </w:p>
    <w:p w:rsidR="00D63C96" w:rsidRPr="00451376" w:rsidRDefault="00451376" w:rsidP="00451376">
      <w:pPr>
        <w:pStyle w:val="555-"/>
        <w:ind w:firstLine="480"/>
      </w:pPr>
      <m:oMath>
        <m:r>
          <w:rPr>
            <w:rFonts w:ascii="Cambria Math" w:hAnsi="Cambria Math"/>
          </w:rPr>
          <m:t>T</m:t>
        </m:r>
        <m:r>
          <w:rPr>
            <w:rFonts w:ascii="Cambria Math" w:eastAsia="MS Mincho" w:hAnsi="Cambria Math" w:cs="MS Mincho"/>
          </w:rPr>
          <m:t>h</m:t>
        </m:r>
        <m:r>
          <w:rPr>
            <w:rFonts w:ascii="Cambria Math" w:hAnsi="Cambria Math"/>
          </w:rPr>
          <m:t>eil</m:t>
        </m:r>
        <m:r>
          <m:rPr>
            <m:sty m:val="p"/>
          </m:rPr>
          <w:rPr>
            <w:rFonts w:ascii="Cambria Math" w:hAnsi="Cambria Math"/>
          </w:rPr>
          <m:t xml:space="preserve"> </m:t>
        </m:r>
        <m:r>
          <w:rPr>
            <w:rFonts w:ascii="Cambria Math" w:hAnsi="Cambria Math"/>
          </w:rPr>
          <m:t>U</m:t>
        </m:r>
        <m:r>
          <m:rPr>
            <m:sty m:val="p"/>
          </m:rPr>
          <w:rPr>
            <w:rFonts w:ascii="Cambria Math" w:hAnsi="Cambria Math"/>
          </w:rPr>
          <m:t>=0</m:t>
        </m:r>
      </m:oMath>
      <w:r>
        <w:rPr>
          <w:rFonts w:hint="eastAsia"/>
        </w:rPr>
        <w:t>代表预测数据和真实数据完全一致，</w:t>
      </w:r>
      <m:oMath>
        <m:r>
          <w:rPr>
            <w:rFonts w:ascii="Cambria Math" w:hAnsi="Cambria Math"/>
          </w:rPr>
          <m:t>Theil U=1</m:t>
        </m:r>
      </m:oMath>
      <w:r w:rsidR="00EC5679">
        <w:rPr>
          <w:rFonts w:hint="eastAsia"/>
        </w:rPr>
        <w:t>代表最坏的预测情况。</w:t>
      </w:r>
    </w:p>
    <w:p w:rsidR="00AE21C8" w:rsidRPr="0019215B" w:rsidRDefault="00A41166" w:rsidP="00AE21C8">
      <w:pPr>
        <w:pStyle w:val="3-3"/>
      </w:pPr>
      <w:bookmarkStart w:id="99" w:name="_Toc8970927"/>
      <w:r w:rsidRPr="0019215B">
        <w:t>4.4</w:t>
      </w:r>
      <w:r w:rsidR="00AE21C8" w:rsidRPr="0019215B">
        <w:t xml:space="preserve">.3 </w:t>
      </w:r>
      <w:r w:rsidR="00AE21C8" w:rsidRPr="0019215B">
        <w:t>平均偏差</w:t>
      </w:r>
      <w:bookmarkEnd w:id="99"/>
    </w:p>
    <w:p w:rsidR="006462EF" w:rsidRPr="0019215B" w:rsidRDefault="006462EF" w:rsidP="006462EF">
      <w:pPr>
        <w:pStyle w:val="555-"/>
        <w:ind w:firstLine="480"/>
      </w:pPr>
      <w:r w:rsidRPr="0019215B">
        <w:t>平均偏差（</w:t>
      </w:r>
      <w:r w:rsidRPr="0019215B">
        <w:t>Mean Absolute Deviance</w:t>
      </w:r>
      <w:r w:rsidR="00B90237" w:rsidRPr="0019215B">
        <w:t xml:space="preserve">, </w:t>
      </w:r>
      <w:r w:rsidRPr="0019215B">
        <w:t>MAD</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sidRPr="0019215B">
        <w:t xml:space="preserve">                     (</w:t>
      </w:r>
      <w:r w:rsidR="0019215B" w:rsidRPr="0019215B">
        <w:t>4</w:t>
      </w:r>
      <w:r w:rsidR="00511910" w:rsidRPr="0019215B">
        <w:t>-</w:t>
      </w:r>
      <w:r w:rsidR="003E41CC" w:rsidRPr="0019215B">
        <w:t>3</w:t>
      </w:r>
      <w:r w:rsidR="00511910" w:rsidRPr="0019215B">
        <w:t>)</w:t>
      </w:r>
    </w:p>
    <w:p w:rsidR="00AE21C8" w:rsidRPr="0019215B" w:rsidRDefault="00A41166" w:rsidP="00AE21C8">
      <w:pPr>
        <w:pStyle w:val="3-3"/>
      </w:pPr>
      <w:bookmarkStart w:id="100" w:name="_Toc8970928"/>
      <w:r w:rsidRPr="0019215B">
        <w:t>4.4</w:t>
      </w:r>
      <w:r w:rsidR="00AE21C8" w:rsidRPr="0019215B">
        <w:t xml:space="preserve">.4 </w:t>
      </w:r>
      <w:r w:rsidR="00AE21C8" w:rsidRPr="0019215B">
        <w:t>数据准确性</w:t>
      </w:r>
      <w:bookmarkEnd w:id="100"/>
    </w:p>
    <w:p w:rsidR="006462EF" w:rsidRPr="0019215B" w:rsidRDefault="006462EF" w:rsidP="006462EF">
      <w:pPr>
        <w:pStyle w:val="555-"/>
        <w:ind w:firstLine="480"/>
      </w:pPr>
      <w:r w:rsidRPr="0019215B">
        <w:t>数据准确性（</w:t>
      </w:r>
      <w:r w:rsidRPr="0019215B">
        <w:t>Data Accuracy</w:t>
      </w:r>
      <w:r w:rsidR="00B90237" w:rsidRPr="0019215B">
        <w:t xml:space="preserve">, </w:t>
      </w:r>
      <w:r w:rsidRPr="0019215B">
        <w:t>DA</w:t>
      </w:r>
      <w:r w:rsidR="00096D12" w:rsidRPr="0019215B">
        <w:t>）是描述预测算法的正确率的。因为股票价格通常只有上涨和下跌两种情况（本文不考虑股票价格不变的情况），所以数据准确性就是用来描述算法预测的成功率。它的数学表达式是：</w:t>
      </w:r>
    </w:p>
    <w:p w:rsidR="00096D12" w:rsidRPr="0019215B"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sidRPr="0019215B">
        <w:t xml:space="preserve">                       (</w:t>
      </w:r>
      <w:r w:rsidR="0019215B">
        <w:t>4</w:t>
      </w:r>
      <w:r w:rsidR="00511910" w:rsidRPr="0019215B">
        <w:t>-</w:t>
      </w:r>
      <w:r w:rsidR="003E41CC" w:rsidRPr="0019215B">
        <w:t>4</w:t>
      </w:r>
      <w:r w:rsidR="00511910" w:rsidRPr="0019215B">
        <w:t>)</w:t>
      </w:r>
    </w:p>
    <w:p w:rsidR="00096D12" w:rsidRPr="0019215B" w:rsidRDefault="00096D12" w:rsidP="00096D12">
      <w:pPr>
        <w:pStyle w:val="555-"/>
        <w:ind w:firstLine="480"/>
      </w:pPr>
      <w:r w:rsidRPr="0019215B">
        <w:t>其中，</w:t>
      </w:r>
    </w:p>
    <w:p w:rsidR="00096D12" w:rsidRPr="0019215B" w:rsidRDefault="00340B56" w:rsidP="00511910">
      <w:pPr>
        <w:pStyle w:val="555-"/>
        <w:spacing w:line="240" w:lineRule="auto"/>
        <w:ind w:firstLine="48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sidRPr="0019215B">
        <w:t xml:space="preserve">                 (</w:t>
      </w:r>
      <w:r w:rsidR="0019215B">
        <w:t>4</w:t>
      </w:r>
      <w:r w:rsidR="00511910" w:rsidRPr="0019215B">
        <w:t>-</w:t>
      </w:r>
      <w:r w:rsidR="003E41CC" w:rsidRPr="0019215B">
        <w:t>5</w:t>
      </w:r>
      <w:r w:rsidR="00511910" w:rsidRPr="0019215B">
        <w:t>)</w:t>
      </w:r>
    </w:p>
    <w:p w:rsidR="003943E8" w:rsidRPr="0019215B" w:rsidRDefault="00A41166" w:rsidP="003943E8">
      <w:pPr>
        <w:pStyle w:val="3-3"/>
      </w:pPr>
      <w:bookmarkStart w:id="101" w:name="_Toc8970929"/>
      <w:r w:rsidRPr="0019215B">
        <w:t>4.4</w:t>
      </w:r>
      <w:r w:rsidR="003943E8" w:rsidRPr="0019215B">
        <w:t>.5</w:t>
      </w:r>
      <w:r w:rsidR="00F326A8" w:rsidRPr="0019215B">
        <w:t xml:space="preserve"> </w:t>
      </w:r>
      <w:r w:rsidR="00F326A8" w:rsidRPr="0019215B">
        <w:t>平均绝对百分误差</w:t>
      </w:r>
      <w:bookmarkEnd w:id="101"/>
    </w:p>
    <w:p w:rsidR="00F326A8" w:rsidRPr="0019215B" w:rsidRDefault="00F326A8" w:rsidP="00F326A8">
      <w:pPr>
        <w:pStyle w:val="555-"/>
        <w:ind w:firstLine="480"/>
      </w:pPr>
      <w:r w:rsidRPr="0019215B">
        <w:t>平均绝对百分误差（</w:t>
      </w:r>
      <w:r w:rsidRPr="0019215B">
        <w:t>Mean Absolute Percent</w:t>
      </w:r>
      <w:r w:rsidR="008C0233" w:rsidRPr="0019215B">
        <w:t>age</w:t>
      </w:r>
      <w:r w:rsidRPr="0019215B">
        <w:t xml:space="preserve"> Error, MAPE</w:t>
      </w:r>
      <w:r w:rsidRPr="0019215B">
        <w:t>）的数学表达式是：</w:t>
      </w:r>
    </w:p>
    <w:p w:rsidR="00F326A8" w:rsidRPr="0019215B" w:rsidRDefault="008C0233" w:rsidP="00511910">
      <w:pPr>
        <w:pStyle w:val="555-"/>
        <w:spacing w:line="360" w:lineRule="auto"/>
        <w:ind w:firstLine="480"/>
        <w:jc w:val="right"/>
      </w:pPr>
      <m:oMath>
        <m:r>
          <w:rPr>
            <w:rFonts w:ascii="Cambria Math" w:hAnsi="Cambria Math"/>
          </w:rPr>
          <m:t>MAP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sidRPr="0019215B">
        <w:t xml:space="preserve">                       (</w:t>
      </w:r>
      <w:r w:rsidR="0019215B">
        <w:t>4</w:t>
      </w:r>
      <w:r w:rsidR="00511910" w:rsidRPr="0019215B">
        <w:t>-</w:t>
      </w:r>
      <w:r w:rsidR="003E41CC" w:rsidRPr="0019215B">
        <w:t>6</w:t>
      </w:r>
      <w:r w:rsidR="00511910" w:rsidRPr="0019215B">
        <w:t>)</w:t>
      </w:r>
    </w:p>
    <w:p w:rsidR="003943E8" w:rsidRPr="0019215B" w:rsidRDefault="00A41166" w:rsidP="003943E8">
      <w:pPr>
        <w:pStyle w:val="3-3"/>
      </w:pPr>
      <w:bookmarkStart w:id="102" w:name="_Toc8970930"/>
      <w:r w:rsidRPr="0019215B">
        <w:lastRenderedPageBreak/>
        <w:t>4.4</w:t>
      </w:r>
      <w:r w:rsidR="003943E8" w:rsidRPr="0019215B">
        <w:t xml:space="preserve">.6 </w:t>
      </w:r>
      <w:r w:rsidR="008C0233" w:rsidRPr="0019215B">
        <w:t>相关系数</w:t>
      </w:r>
      <w:bookmarkEnd w:id="102"/>
    </w:p>
    <w:p w:rsidR="008C0233" w:rsidRPr="0019215B" w:rsidRDefault="008C0233" w:rsidP="008C0233">
      <w:pPr>
        <w:pStyle w:val="555-"/>
        <w:ind w:firstLine="480"/>
      </w:pPr>
      <w:r w:rsidRPr="0019215B">
        <w:t>相关系数（</w:t>
      </w:r>
      <w:r w:rsidRPr="0019215B">
        <w:t>Correlation Coefficient, R</w:t>
      </w:r>
      <w:r w:rsidRPr="0019215B">
        <w:t>）的数学表达式是：</w:t>
      </w:r>
    </w:p>
    <w:p w:rsidR="008C0233" w:rsidRPr="0019215B" w:rsidRDefault="008C0233" w:rsidP="003E41CC">
      <w:pPr>
        <w:pStyle w:val="555-"/>
        <w:spacing w:line="360" w:lineRule="auto"/>
        <w:ind w:firstLine="480"/>
        <w:jc w:val="right"/>
      </w:pPr>
      <m:oMath>
        <m:r>
          <w:rPr>
            <w:rFonts w:ascii="Cambria Math" w:hAnsi="Cambria Math"/>
          </w:rPr>
          <m:t>R=</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sidRPr="0019215B">
        <w:t xml:space="preserve">                      (</w:t>
      </w:r>
      <w:r w:rsidR="0019215B">
        <w:t>4</w:t>
      </w:r>
      <w:r w:rsidR="003E41CC" w:rsidRPr="0019215B">
        <w:t>-7)</w:t>
      </w:r>
    </w:p>
    <w:p w:rsidR="008C2BDD" w:rsidRPr="0019215B" w:rsidRDefault="00A41166" w:rsidP="00A573E9">
      <w:pPr>
        <w:pStyle w:val="2-2"/>
      </w:pPr>
      <w:bookmarkStart w:id="103" w:name="_Toc8970931"/>
      <w:r w:rsidRPr="0019215B">
        <w:t>4.5</w:t>
      </w:r>
      <w:r w:rsidR="00EA7959" w:rsidRPr="0019215B">
        <w:t xml:space="preserve"> </w:t>
      </w:r>
      <w:r w:rsidR="00DD0FC3" w:rsidRPr="0019215B">
        <w:t>综合评</w:t>
      </w:r>
      <w:r w:rsidR="00F326A8" w:rsidRPr="0019215B">
        <w:t>价</w:t>
      </w:r>
      <w:bookmarkEnd w:id="103"/>
    </w:p>
    <w:p w:rsidR="001C62DA" w:rsidRPr="0019215B" w:rsidRDefault="001C62DA" w:rsidP="001C62DA">
      <w:pPr>
        <w:pStyle w:val="555-"/>
        <w:ind w:firstLine="480"/>
      </w:pPr>
      <w:r w:rsidRPr="0019215B">
        <w:t>在上文中，我们使用不同的股票市场时间序列数据对算法在不同方向的表现情况进行了对比。而且，我们还提及了现有的对比算法性能的指标。所以在这一部分中，我们定量地分析神经网络算法的性能。</w:t>
      </w:r>
      <w:r w:rsidR="00581ABB">
        <w:rPr>
          <w:rFonts w:hint="eastAsia"/>
        </w:rPr>
        <w:t>分析结果在表</w:t>
      </w:r>
      <w:r w:rsidR="00581ABB">
        <w:rPr>
          <w:rFonts w:hint="eastAsia"/>
        </w:rPr>
        <w:t>4-</w:t>
      </w:r>
      <w:r w:rsidR="00581ABB">
        <w:t>2</w:t>
      </w:r>
      <w:r w:rsidR="00581ABB">
        <w:rPr>
          <w:rFonts w:hint="eastAsia"/>
        </w:rPr>
        <w:t>中。</w:t>
      </w:r>
    </w:p>
    <w:p w:rsidR="001C62DA" w:rsidRPr="00B03C22" w:rsidRDefault="00912A7D" w:rsidP="00B03C22">
      <w:pPr>
        <w:pStyle w:val="8-"/>
        <w:spacing w:line="240" w:lineRule="auto"/>
        <w:rPr>
          <w:sz w:val="15"/>
          <w:szCs w:val="15"/>
        </w:rPr>
      </w:pPr>
      <w:r w:rsidRPr="00B03C22">
        <w:rPr>
          <w:sz w:val="15"/>
          <w:szCs w:val="15"/>
        </w:rPr>
        <w:t>表</w:t>
      </w:r>
      <w:r w:rsidR="0019215B" w:rsidRPr="00B03C22">
        <w:rPr>
          <w:sz w:val="15"/>
          <w:szCs w:val="15"/>
        </w:rPr>
        <w:t>4</w:t>
      </w:r>
      <w:r w:rsidRPr="00B03C22">
        <w:rPr>
          <w:sz w:val="15"/>
          <w:szCs w:val="15"/>
        </w:rPr>
        <w:t xml:space="preserve">-2 </w:t>
      </w:r>
      <w:r w:rsidR="00917B77" w:rsidRPr="00B03C22">
        <w:rPr>
          <w:rFonts w:hint="eastAsia"/>
          <w:sz w:val="15"/>
          <w:szCs w:val="15"/>
        </w:rPr>
        <w:t>数据综合评价</w:t>
      </w:r>
    </w:p>
    <w:tbl>
      <w:tblPr>
        <w:tblStyle w:val="afb"/>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1266"/>
        <w:gridCol w:w="1191"/>
        <w:gridCol w:w="1479"/>
        <w:gridCol w:w="992"/>
        <w:gridCol w:w="1102"/>
        <w:gridCol w:w="1591"/>
        <w:gridCol w:w="992"/>
      </w:tblGrid>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rFonts w:hint="eastAsia"/>
                <w:sz w:val="15"/>
                <w:szCs w:val="15"/>
              </w:rPr>
              <w:t>股票或股指名称</w:t>
            </w:r>
          </w:p>
        </w:tc>
        <w:tc>
          <w:tcPr>
            <w:tcW w:w="1191" w:type="dxa"/>
            <w:vAlign w:val="center"/>
          </w:tcPr>
          <w:p w:rsidR="001A70E9" w:rsidRPr="00DF46D5" w:rsidRDefault="001A70E9" w:rsidP="00DF46D5">
            <w:pPr>
              <w:jc w:val="center"/>
              <w:rPr>
                <w:sz w:val="15"/>
                <w:szCs w:val="15"/>
              </w:rPr>
            </w:pPr>
            <w:r w:rsidRPr="00DF46D5">
              <w:rPr>
                <w:rFonts w:hint="eastAsia"/>
                <w:sz w:val="15"/>
                <w:szCs w:val="15"/>
              </w:rPr>
              <w:t>均方误差</w:t>
            </w:r>
          </w:p>
        </w:tc>
        <w:tc>
          <w:tcPr>
            <w:tcW w:w="1479" w:type="dxa"/>
            <w:vAlign w:val="center"/>
          </w:tcPr>
          <w:p w:rsidR="001A70E9" w:rsidRPr="00DF46D5" w:rsidRDefault="001A70E9" w:rsidP="00DF46D5">
            <w:pPr>
              <w:jc w:val="center"/>
              <w:rPr>
                <w:sz w:val="15"/>
                <w:szCs w:val="15"/>
              </w:rPr>
            </w:pPr>
            <w:r w:rsidRPr="00DF46D5">
              <w:rPr>
                <w:rFonts w:hint="eastAsia"/>
                <w:sz w:val="15"/>
                <w:szCs w:val="15"/>
              </w:rPr>
              <w:t>泰尔不平等系数</w:t>
            </w:r>
          </w:p>
        </w:tc>
        <w:tc>
          <w:tcPr>
            <w:tcW w:w="992" w:type="dxa"/>
            <w:vAlign w:val="center"/>
          </w:tcPr>
          <w:p w:rsidR="001A70E9" w:rsidRPr="00DF46D5" w:rsidRDefault="001A70E9" w:rsidP="00DF46D5">
            <w:pPr>
              <w:jc w:val="center"/>
              <w:rPr>
                <w:sz w:val="15"/>
                <w:szCs w:val="15"/>
              </w:rPr>
            </w:pPr>
            <w:r w:rsidRPr="00DF46D5">
              <w:rPr>
                <w:rFonts w:hint="eastAsia"/>
                <w:sz w:val="15"/>
                <w:szCs w:val="15"/>
              </w:rPr>
              <w:t>平均偏差</w:t>
            </w:r>
          </w:p>
        </w:tc>
        <w:tc>
          <w:tcPr>
            <w:tcW w:w="1102" w:type="dxa"/>
            <w:vAlign w:val="center"/>
          </w:tcPr>
          <w:p w:rsidR="001A70E9" w:rsidRPr="00DF46D5" w:rsidRDefault="001A70E9" w:rsidP="00DF46D5">
            <w:pPr>
              <w:jc w:val="center"/>
              <w:rPr>
                <w:sz w:val="15"/>
                <w:szCs w:val="15"/>
              </w:rPr>
            </w:pPr>
            <w:r w:rsidRPr="00DF46D5">
              <w:rPr>
                <w:rFonts w:hint="eastAsia"/>
                <w:sz w:val="15"/>
                <w:szCs w:val="15"/>
              </w:rPr>
              <w:t>数据准确性</w:t>
            </w:r>
          </w:p>
        </w:tc>
        <w:tc>
          <w:tcPr>
            <w:tcW w:w="1591" w:type="dxa"/>
            <w:vAlign w:val="center"/>
          </w:tcPr>
          <w:p w:rsidR="001A70E9" w:rsidRPr="00DF46D5" w:rsidRDefault="001A70E9" w:rsidP="00DF46D5">
            <w:pPr>
              <w:jc w:val="center"/>
              <w:rPr>
                <w:sz w:val="15"/>
                <w:szCs w:val="15"/>
              </w:rPr>
            </w:pPr>
            <w:r w:rsidRPr="00DF46D5">
              <w:rPr>
                <w:rFonts w:hint="eastAsia"/>
                <w:sz w:val="15"/>
                <w:szCs w:val="15"/>
              </w:rPr>
              <w:t>平均百分绝对误差</w:t>
            </w:r>
          </w:p>
        </w:tc>
        <w:tc>
          <w:tcPr>
            <w:tcW w:w="992" w:type="dxa"/>
            <w:vAlign w:val="center"/>
          </w:tcPr>
          <w:p w:rsidR="001A70E9" w:rsidRPr="00DF46D5" w:rsidRDefault="001A70E9" w:rsidP="00DF46D5">
            <w:pPr>
              <w:jc w:val="center"/>
              <w:rPr>
                <w:sz w:val="15"/>
                <w:szCs w:val="15"/>
              </w:rPr>
            </w:pPr>
            <w:r w:rsidRPr="00DF46D5">
              <w:rPr>
                <w:rFonts w:hint="eastAsia"/>
                <w:sz w:val="15"/>
                <w:szCs w:val="15"/>
              </w:rPr>
              <w:t>相关系数</w:t>
            </w:r>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上证指数</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2602.54</m:t>
                </m:r>
              </m:oMath>
            </m:oMathPara>
          </w:p>
        </w:tc>
        <w:tc>
          <w:tcPr>
            <w:tcW w:w="1479"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0.0106</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34.03</m:t>
                </m:r>
              </m:oMath>
            </m:oMathPara>
          </w:p>
        </w:tc>
        <w:tc>
          <w:tcPr>
            <w:tcW w:w="1102" w:type="dxa"/>
            <w:vAlign w:val="center"/>
          </w:tcPr>
          <w:p w:rsidR="001A70E9" w:rsidRPr="00DF46D5" w:rsidRDefault="00CB794E" w:rsidP="00DF46D5">
            <w:pPr>
              <w:jc w:val="center"/>
              <w:rPr>
                <w:sz w:val="15"/>
                <w:szCs w:val="15"/>
              </w:rPr>
            </w:pPr>
            <m:oMathPara>
              <m:oMath>
                <m:r>
                  <m:rPr>
                    <m:sty m:val="p"/>
                  </m:rPr>
                  <w:rPr>
                    <w:rFonts w:ascii="Cambria Math" w:hAnsi="Cambria Math"/>
                    <w:sz w:val="15"/>
                    <w:szCs w:val="15"/>
                  </w:rPr>
                  <m:t>54.62</m:t>
                </m:r>
                <m:r>
                  <m:rPr>
                    <m:sty m:val="p"/>
                  </m:rPr>
                  <w:rPr>
                    <w:rFonts w:ascii="Cambria Math" w:hAnsi="Cambria Math" w:hint="eastAsia"/>
                    <w:sz w:val="15"/>
                    <w:szCs w:val="15"/>
                  </w:rPr>
                  <m:t>%</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33%</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6.29</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深证成指</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599.2</m:t>
                </m:r>
              </m:oMath>
            </m:oMathPara>
          </w:p>
        </w:tc>
        <w:tc>
          <w:tcPr>
            <w:tcW w:w="1479"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0.0132</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155.08</m:t>
                </m:r>
              </m:oMath>
            </m:oMathPara>
          </w:p>
        </w:tc>
        <w:tc>
          <w:tcPr>
            <w:tcW w:w="1102"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19%</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74%</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5.8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浦发银行</w:t>
            </w:r>
          </w:p>
        </w:tc>
        <w:tc>
          <w:tcPr>
            <w:tcW w:w="1191"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30</m:t>
                </m:r>
              </m:oMath>
            </m:oMathPara>
          </w:p>
        </w:tc>
        <w:tc>
          <w:tcPr>
            <w:tcW w:w="1479"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0162</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40</m:t>
                </m:r>
              </m:oMath>
            </m:oMathPara>
          </w:p>
        </w:tc>
        <w:tc>
          <w:tcPr>
            <w:tcW w:w="110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54.55%</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4</m:t>
                </m:r>
                <m:r>
                  <m:rPr>
                    <m:sty m:val="p"/>
                  </m:rPr>
                  <w:rPr>
                    <w:rFonts w:ascii="Cambria Math" w:hAnsi="Cambria Math" w:hint="eastAsia"/>
                    <w:sz w:val="15"/>
                    <w:szCs w:val="15"/>
                  </w:rPr>
                  <m:t>4</m:t>
                </m:r>
                <m:r>
                  <m:rPr>
                    <m:sty m:val="p"/>
                  </m:rPr>
                  <w:rPr>
                    <w:rFonts w:ascii="Cambria Math" w:hAnsi="Cambria Math"/>
                    <w:sz w:val="15"/>
                    <w:szCs w:val="15"/>
                  </w:rPr>
                  <m:t>%</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7.69</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武钢股份</w:t>
            </w:r>
          </w:p>
        </w:tc>
        <w:tc>
          <w:tcPr>
            <w:tcW w:w="1191"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m:t>
                </m:r>
              </m:oMath>
            </m:oMathPara>
          </w:p>
        </w:tc>
        <w:tc>
          <w:tcPr>
            <w:tcW w:w="1479"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49</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5</m:t>
                </m:r>
              </m:oMath>
            </m:oMathPara>
          </w:p>
        </w:tc>
        <w:tc>
          <w:tcPr>
            <w:tcW w:w="110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45.97%</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85%</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6.36</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东风汽车</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17</m:t>
                </m:r>
              </m:oMath>
            </m:oMathPara>
          </w:p>
        </w:tc>
        <w:tc>
          <w:tcPr>
            <w:tcW w:w="1479"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0241</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17</m:t>
                </m:r>
              </m:oMath>
            </m:oMathPara>
          </w:p>
        </w:tc>
        <w:tc>
          <w:tcPr>
            <w:tcW w:w="110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52.3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3.96%</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9.01</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石化</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2</m:t>
                </m:r>
              </m:oMath>
            </m:oMathPara>
          </w:p>
        </w:tc>
        <w:tc>
          <w:tcPr>
            <w:tcW w:w="1479"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140</m:t>
                </m:r>
              </m:oMath>
            </m:oMathPara>
          </w:p>
        </w:tc>
        <w:tc>
          <w:tcPr>
            <w:tcW w:w="99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9</m:t>
                </m:r>
              </m:oMath>
            </m:oMathPara>
          </w:p>
        </w:tc>
        <w:tc>
          <w:tcPr>
            <w:tcW w:w="110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46.92</m:t>
                </m:r>
                <m:r>
                  <m:rPr>
                    <m:sty m:val="p"/>
                  </m:rPr>
                  <w:rPr>
                    <w:rFonts w:ascii="Cambria Math" w:hAnsi="Cambria Math" w:hint="eastAsia"/>
                    <w:sz w:val="15"/>
                    <w:szCs w:val="15"/>
                  </w:rPr>
                  <m:t>%</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65%</m:t>
                </m:r>
              </m:oMath>
            </m:oMathPara>
          </w:p>
        </w:tc>
        <w:tc>
          <w:tcPr>
            <w:tcW w:w="99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6.0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平安</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3.07</m:t>
                </m:r>
              </m:oMath>
            </m:oMathPara>
          </w:p>
        </w:tc>
        <w:tc>
          <w:tcPr>
            <w:tcW w:w="1479"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0189</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98</m:t>
                </m:r>
              </m:oMath>
            </m:oMathPara>
          </w:p>
        </w:tc>
        <w:tc>
          <w:tcPr>
            <w:tcW w:w="1102" w:type="dxa"/>
            <w:vAlign w:val="center"/>
          </w:tcPr>
          <w:p w:rsidR="001A70E9" w:rsidRPr="00DF46D5" w:rsidRDefault="00B16F41" w:rsidP="00DF46D5">
            <w:pPr>
              <w:jc w:val="center"/>
              <w:rPr>
                <w:sz w:val="15"/>
                <w:szCs w:val="15"/>
              </w:rPr>
            </w:pPr>
            <m:oMathPara>
              <m:oMath>
                <m:r>
                  <m:rPr>
                    <m:sty m:val="p"/>
                  </m:rPr>
                  <w:rPr>
                    <w:rFonts w:ascii="Cambria Math" w:hAnsi="Cambria Math"/>
                    <w:sz w:val="15"/>
                    <w:szCs w:val="15"/>
                  </w:rPr>
                  <m:t>61.72%</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87%</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1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信证券</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46</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717</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1.30</m:t>
                </m:r>
              </m:oMath>
            </m:oMathPara>
          </w:p>
        </w:tc>
        <w:tc>
          <w:tcPr>
            <w:tcW w:w="110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7.1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6.89%</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4.8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proofErr w:type="gramStart"/>
            <w:r w:rsidRPr="00DF46D5">
              <w:rPr>
                <w:sz w:val="15"/>
                <w:szCs w:val="15"/>
              </w:rPr>
              <w:t>上工申贝</w:t>
            </w:r>
            <w:proofErr w:type="gramEnd"/>
          </w:p>
        </w:tc>
        <w:tc>
          <w:tcPr>
            <w:tcW w:w="1191"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12</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143</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25</m:t>
                </m:r>
              </m:oMath>
            </m:oMathPara>
          </w:p>
        </w:tc>
        <w:tc>
          <w:tcPr>
            <w:tcW w:w="110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51.58%</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m:t>
                </m:r>
                <m:r>
                  <m:rPr>
                    <m:sty m:val="p"/>
                  </m:rPr>
                  <w:rPr>
                    <w:rFonts w:ascii="Cambria Math" w:hAnsi="Cambria Math" w:hint="eastAsia"/>
                    <w:sz w:val="15"/>
                    <w:szCs w:val="15"/>
                  </w:rPr>
                  <m:t>.</m:t>
                </m:r>
                <m:r>
                  <m:rPr>
                    <m:sty m:val="p"/>
                  </m:rPr>
                  <w:rPr>
                    <w:rFonts w:ascii="Cambria Math" w:hAnsi="Cambria Math"/>
                    <w:sz w:val="15"/>
                    <w:szCs w:val="15"/>
                  </w:rPr>
                  <m:t>08</m:t>
                </m:r>
                <m:r>
                  <m:rPr>
                    <m:sty m:val="p"/>
                  </m:rPr>
                  <w:rPr>
                    <w:rFonts w:ascii="Cambria Math" w:hAnsi="Cambria Math" w:hint="eastAsia"/>
                    <w:sz w:val="15"/>
                    <w:szCs w:val="15"/>
                  </w:rPr>
                  <m:t>%</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7.05</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南京化纤</w:t>
            </w:r>
          </w:p>
        </w:tc>
        <w:tc>
          <w:tcPr>
            <w:tcW w:w="1191" w:type="dxa"/>
            <w:vAlign w:val="center"/>
          </w:tcPr>
          <w:p w:rsidR="001A70E9" w:rsidRPr="00DF46D5" w:rsidRDefault="0051195B" w:rsidP="00DF46D5">
            <w:pPr>
              <w:jc w:val="center"/>
              <w:rPr>
                <w:sz w:val="15"/>
                <w:szCs w:val="15"/>
              </w:rPr>
            </w:pPr>
            <m:oMathPara>
              <m:oMath>
                <m:r>
                  <m:rPr>
                    <m:sty m:val="p"/>
                  </m:rPr>
                  <w:rPr>
                    <w:rFonts w:ascii="Cambria Math" w:hAnsi="Cambria Math"/>
                    <w:sz w:val="15"/>
                    <w:szCs w:val="15"/>
                  </w:rPr>
                  <m:t>0.09</m:t>
                </m:r>
              </m:oMath>
            </m:oMathPara>
          </w:p>
        </w:tc>
        <w:tc>
          <w:tcPr>
            <w:tcW w:w="1479"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0204</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22</m:t>
                </m:r>
              </m:oMath>
            </m:oMathPara>
          </w:p>
        </w:tc>
        <w:tc>
          <w:tcPr>
            <w:tcW w:w="110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54.8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2.98%</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8.27</m:t>
                </m:r>
              </m:oMath>
            </m:oMathPara>
          </w:p>
        </w:tc>
      </w:tr>
    </w:tbl>
    <w:p w:rsidR="003D218E" w:rsidRDefault="001A62F6" w:rsidP="001A62F6">
      <w:pPr>
        <w:pStyle w:val="555-"/>
        <w:ind w:firstLineChars="0" w:firstLine="480"/>
      </w:pPr>
      <w:r w:rsidRPr="001A62F6">
        <w:rPr>
          <w:rFonts w:hint="eastAsia"/>
        </w:rPr>
        <w:t>1</w:t>
      </w:r>
      <w:r w:rsidRPr="001A62F6">
        <w:rPr>
          <w:rFonts w:hint="eastAsia"/>
        </w:rPr>
        <w:t>）</w:t>
      </w:r>
      <w:r w:rsidR="003D218E">
        <w:rPr>
          <w:rFonts w:hint="eastAsia"/>
        </w:rPr>
        <w:t>上证指数和深证成指的均方误差比较大是因为</w:t>
      </w:r>
      <w:r w:rsidR="00F27257">
        <w:rPr>
          <w:rFonts w:hint="eastAsia"/>
        </w:rPr>
        <w:t>股指本身的数值比较大，这样</w:t>
      </w:r>
      <w:proofErr w:type="gramStart"/>
      <w:r w:rsidR="00F27257">
        <w:rPr>
          <w:rFonts w:hint="eastAsia"/>
        </w:rPr>
        <w:t>平方后</w:t>
      </w:r>
      <w:proofErr w:type="gramEnd"/>
      <w:r w:rsidR="00F27257">
        <w:rPr>
          <w:rFonts w:hint="eastAsia"/>
        </w:rPr>
        <w:t>的数值就会</w:t>
      </w:r>
      <w:r>
        <w:rPr>
          <w:rFonts w:hint="eastAsia"/>
        </w:rPr>
        <w:t>比较大</w:t>
      </w:r>
    </w:p>
    <w:p w:rsidR="001A62F6" w:rsidRDefault="001A62F6" w:rsidP="001A62F6">
      <w:pPr>
        <w:pStyle w:val="555-"/>
        <w:ind w:firstLineChars="0" w:firstLine="480"/>
      </w:pPr>
      <w:r>
        <w:rPr>
          <w:rFonts w:hint="eastAsia"/>
        </w:rPr>
        <w:t>2</w:t>
      </w:r>
      <w:r>
        <w:rPr>
          <w:rFonts w:hint="eastAsia"/>
        </w:rPr>
        <w:t>）各个股票或股指的泰尔不平等系数都处于比较低的水平</w:t>
      </w:r>
      <w:r w:rsidR="00C15B46">
        <w:rPr>
          <w:rFonts w:hint="eastAsia"/>
        </w:rPr>
        <w:t>，说明预测效果</w:t>
      </w:r>
      <w:r w:rsidR="00973380">
        <w:rPr>
          <w:rFonts w:hint="eastAsia"/>
        </w:rPr>
        <w:t>不错。</w:t>
      </w:r>
    </w:p>
    <w:p w:rsidR="00973380" w:rsidRDefault="00973380" w:rsidP="001A62F6">
      <w:pPr>
        <w:pStyle w:val="555-"/>
        <w:ind w:firstLineChars="0" w:firstLine="480"/>
      </w:pPr>
      <w:r>
        <w:rPr>
          <w:rFonts w:hint="eastAsia"/>
        </w:rPr>
        <w:t>3</w:t>
      </w:r>
      <w:r>
        <w:rPr>
          <w:rFonts w:hint="eastAsia"/>
        </w:rPr>
        <w:t>）从平均偏差来看各个股票</w:t>
      </w:r>
      <w:r w:rsidR="00166C0E">
        <w:rPr>
          <w:rFonts w:hint="eastAsia"/>
        </w:rPr>
        <w:t>的平均偏差不大，上证指数和深证成指的平均偏差数值上较其他股票大是因为股指数据本身的数值比较大。</w:t>
      </w:r>
    </w:p>
    <w:p w:rsidR="00166C0E" w:rsidRDefault="00166C0E" w:rsidP="001A62F6">
      <w:pPr>
        <w:pStyle w:val="555-"/>
        <w:ind w:firstLineChars="0" w:firstLine="480"/>
      </w:pPr>
      <w:r>
        <w:rPr>
          <w:rFonts w:hint="eastAsia"/>
        </w:rPr>
        <w:t>4</w:t>
      </w:r>
      <w:r>
        <w:rPr>
          <w:rFonts w:hint="eastAsia"/>
        </w:rPr>
        <w:t>）</w:t>
      </w:r>
      <w:r w:rsidR="0005365E">
        <w:rPr>
          <w:rFonts w:hint="eastAsia"/>
        </w:rPr>
        <w:t>从数据准确性来看，大部分股票的预测结构已经大于</w:t>
      </w:r>
      <m:oMath>
        <m:r>
          <m:rPr>
            <m:sty m:val="p"/>
          </m:rPr>
          <w:rPr>
            <w:rFonts w:ascii="Cambria Math" w:hAnsi="Cambria Math"/>
          </w:rPr>
          <m:t>50</m:t>
        </m:r>
        <m:r>
          <m:rPr>
            <m:sty m:val="p"/>
          </m:rPr>
          <w:rPr>
            <w:rFonts w:ascii="Cambria Math" w:hAnsi="Cambria Math" w:hint="eastAsia"/>
          </w:rPr>
          <m:t>%</m:t>
        </m:r>
      </m:oMath>
      <w:r w:rsidR="0005365E">
        <w:rPr>
          <w:rFonts w:hint="eastAsia"/>
        </w:rPr>
        <w:t>说明算法对于大部分股票而言是可行的。</w:t>
      </w:r>
    </w:p>
    <w:p w:rsidR="00D33190" w:rsidRDefault="0005365E" w:rsidP="00D33190">
      <w:pPr>
        <w:pStyle w:val="555-"/>
        <w:ind w:firstLineChars="0" w:firstLine="480"/>
      </w:pPr>
      <w:r>
        <w:rPr>
          <w:rFonts w:hint="eastAsia"/>
        </w:rPr>
        <w:t>5</w:t>
      </w:r>
      <w:r>
        <w:rPr>
          <w:rFonts w:hint="eastAsia"/>
        </w:rPr>
        <w:t>）</w:t>
      </w:r>
      <w:r w:rsidR="00AC761A">
        <w:rPr>
          <w:rFonts w:hint="eastAsia"/>
        </w:rPr>
        <w:t>各个股票或股指的平均百分误差都不是很高，最大的为中国平安的</w:t>
      </w:r>
      <m:oMath>
        <m:r>
          <m:rPr>
            <m:sty m:val="p"/>
          </m:rPr>
          <w:rPr>
            <w:rFonts w:ascii="Cambria Math" w:hAnsi="Cambria Math"/>
          </w:rPr>
          <m:t>6.89</m:t>
        </m:r>
        <m:r>
          <m:rPr>
            <m:sty m:val="p"/>
          </m:rPr>
          <w:rPr>
            <w:rFonts w:ascii="Cambria Math" w:hAnsi="Cambria Math" w:hint="eastAsia"/>
          </w:rPr>
          <m:t>%</m:t>
        </m:r>
      </m:oMath>
      <w:r w:rsidR="00AC761A">
        <w:rPr>
          <w:rFonts w:hint="eastAsia"/>
        </w:rPr>
        <w:t>。</w:t>
      </w:r>
    </w:p>
    <w:p w:rsidR="00B45399" w:rsidRPr="00B45399" w:rsidRDefault="001E15DF" w:rsidP="00B45399">
      <w:pPr>
        <w:pStyle w:val="555-"/>
        <w:ind w:firstLine="480"/>
      </w:pPr>
      <w:r w:rsidRPr="0019215B">
        <w:t>同时我们使用了上证指数的时间序列数据对</w:t>
      </w:r>
      <w:r w:rsidR="00AD3BED">
        <w:rPr>
          <w:rFonts w:hint="eastAsia"/>
        </w:rPr>
        <w:t>迭代次数</w:t>
      </w:r>
      <w:r w:rsidRPr="0019215B">
        <w:t>对算法性能的影响做了实验，实验结果如图</w:t>
      </w:r>
      <w:r w:rsidR="0019215B">
        <w:rPr>
          <w:rFonts w:hint="eastAsia"/>
        </w:rPr>
        <w:t>4</w:t>
      </w:r>
      <w:r w:rsidRPr="0019215B">
        <w:t>-11</w:t>
      </w:r>
      <w:r w:rsidRPr="0019215B">
        <w:t>所示。从图中可以看出，</w:t>
      </w:r>
      <w:r w:rsidR="00AD3BED">
        <w:rPr>
          <w:rFonts w:hint="eastAsia"/>
        </w:rPr>
        <w:t>对于</w:t>
      </w:r>
      <w:r w:rsidR="00581ABB">
        <w:rPr>
          <w:rFonts w:hint="eastAsia"/>
        </w:rPr>
        <w:t>均方误差、泰尔系数、</w:t>
      </w:r>
      <w:r w:rsidR="00B45399">
        <w:rPr>
          <w:rFonts w:hint="eastAsia"/>
        </w:rPr>
        <w:t>平均误差来说，在</w:t>
      </w:r>
      <m:oMath>
        <m:r>
          <w:rPr>
            <w:rFonts w:ascii="Cambria Math" w:hAnsi="Cambria Math"/>
          </w:rPr>
          <m:t>epoc</m:t>
        </m:r>
        <m:r>
          <w:rPr>
            <w:rFonts w:ascii="Cambria Math" w:eastAsia="MS Mincho" w:hAnsi="Cambria Math" w:cs="MS Mincho"/>
          </w:rPr>
          <m:t>h</m:t>
        </m:r>
        <m:r>
          <w:rPr>
            <w:rFonts w:ascii="Cambria Math" w:hAnsi="Cambria Math"/>
          </w:rPr>
          <m:t>=1000</m:t>
        </m:r>
      </m:oMath>
      <w:r w:rsidR="00B45399">
        <w:rPr>
          <w:rFonts w:hint="eastAsia"/>
        </w:rPr>
        <w:t>时达到最低，当</w:t>
      </w:r>
      <m:oMath>
        <m:r>
          <w:rPr>
            <w:rFonts w:ascii="Cambria Math" w:hAnsi="Cambria Math"/>
          </w:rPr>
          <m:t>epoc</m:t>
        </m:r>
        <m:r>
          <w:rPr>
            <w:rFonts w:ascii="Cambria Math" w:eastAsia="MS Mincho" w:hAnsi="Cambria Math" w:cs="MS Mincho"/>
          </w:rPr>
          <m:t>h</m:t>
        </m:r>
        <m:r>
          <w:rPr>
            <w:rFonts w:ascii="Cambria Math" w:hAnsi="Cambria Math"/>
          </w:rPr>
          <m:t>→∞</m:t>
        </m:r>
      </m:oMath>
      <w:r w:rsidR="00B45399">
        <w:rPr>
          <w:rFonts w:hint="eastAsia"/>
        </w:rPr>
        <w:t>时</w:t>
      </w:r>
      <w:r w:rsidR="00D86D55">
        <w:rPr>
          <w:rFonts w:hint="eastAsia"/>
        </w:rPr>
        <w:t>会增大，这是过度拟合造成的。对于数据准确性、平均百分绝对误差、相关系数而言，它们在</w:t>
      </w:r>
      <w:r w:rsidR="00D65EEF">
        <w:rPr>
          <w:rFonts w:hint="eastAsia"/>
        </w:rPr>
        <w:t>震荡，这是因为我们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r>
          <w:rPr>
            <w:rFonts w:ascii="Cambria Math" w:hAnsi="Cambria Math"/>
          </w:rPr>
          <m:t xml:space="preserve"> </m:t>
        </m:r>
        <m:r>
          <w:rPr>
            <w:rFonts w:ascii="Cambria Math" w:hAnsi="Cambria Math" w:hint="eastAsia"/>
          </w:rPr>
          <m:t>loss</m:t>
        </m:r>
      </m:oMath>
      <w:r w:rsidR="00E45C94">
        <w:rPr>
          <w:rFonts w:hint="eastAsia"/>
        </w:rPr>
        <w:t>所以，这些数据在震荡。</w:t>
      </w:r>
    </w:p>
    <w:p w:rsidR="008B12ED" w:rsidRDefault="008B12ED" w:rsidP="008B12ED">
      <w:pPr>
        <w:pStyle w:val="9-"/>
      </w:pPr>
      <w:r w:rsidRPr="0019215B">
        <w:rPr>
          <w:noProof/>
        </w:rPr>
        <w:lastRenderedPageBreak/>
        <w:drawing>
          <wp:inline distT="0" distB="0" distL="0" distR="0" wp14:anchorId="14A994ED" wp14:editId="4F57CCF5">
            <wp:extent cx="2990272" cy="1632409"/>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7212"/>
                    <a:stretch/>
                  </pic:blipFill>
                  <pic:spPr bwMode="auto">
                    <a:xfrm>
                      <a:off x="0" y="0"/>
                      <a:ext cx="3002756" cy="1639224"/>
                    </a:xfrm>
                    <a:prstGeom prst="rect">
                      <a:avLst/>
                    </a:prstGeom>
                    <a:ln>
                      <a:noFill/>
                    </a:ln>
                    <a:extLst>
                      <a:ext uri="{53640926-AAD7-44D8-BBD7-CCE9431645EC}">
                        <a14:shadowObscured xmlns:a14="http://schemas.microsoft.com/office/drawing/2010/main"/>
                      </a:ext>
                    </a:extLst>
                  </pic:spPr>
                </pic:pic>
              </a:graphicData>
            </a:graphic>
          </wp:inline>
        </w:drawing>
      </w:r>
    </w:p>
    <w:p w:rsidR="0019215B" w:rsidRDefault="0019215B" w:rsidP="008B12ED">
      <w:pPr>
        <w:pStyle w:val="9-"/>
      </w:pPr>
      <w:r>
        <w:rPr>
          <w:rFonts w:hint="eastAsia"/>
        </w:rPr>
        <w:t>图</w:t>
      </w:r>
      <w:r>
        <w:rPr>
          <w:rFonts w:hint="eastAsia"/>
        </w:rPr>
        <w:t xml:space="preserve"> 4-11</w:t>
      </w:r>
      <w:r w:rsidR="00E079BC">
        <w:t xml:space="preserve"> </w:t>
      </w:r>
      <w:r w:rsidR="00483BE3">
        <w:rPr>
          <w:rFonts w:hint="eastAsia"/>
        </w:rPr>
        <w:t>迭代次数</w:t>
      </w:r>
      <w:r w:rsidR="00E079BC">
        <w:rPr>
          <w:rFonts w:hint="eastAsia"/>
        </w:rPr>
        <w:t>对预测的影响</w:t>
      </w:r>
    </w:p>
    <w:p w:rsidR="00966BAF" w:rsidRDefault="00966BAF" w:rsidP="00966BAF">
      <w:pPr>
        <w:pStyle w:val="2-2"/>
      </w:pPr>
      <w:bookmarkStart w:id="104" w:name="_Toc8970932"/>
      <w:r>
        <w:rPr>
          <w:rFonts w:hint="eastAsia"/>
        </w:rPr>
        <w:t>4</w:t>
      </w:r>
      <w:r>
        <w:t xml:space="preserve">.6 </w:t>
      </w:r>
      <w:r>
        <w:rPr>
          <w:rFonts w:hint="eastAsia"/>
        </w:rPr>
        <w:t>本章小结</w:t>
      </w:r>
      <w:bookmarkEnd w:id="104"/>
    </w:p>
    <w:p w:rsidR="00C53A12" w:rsidRDefault="00C53A12" w:rsidP="00C53A12">
      <w:pPr>
        <w:pStyle w:val="555-"/>
        <w:ind w:firstLine="480"/>
        <w:rPr>
          <w:color w:val="auto"/>
        </w:rPr>
      </w:pPr>
      <w:r>
        <w:rPr>
          <w:rFonts w:hint="eastAsia"/>
          <w:color w:val="auto"/>
        </w:rPr>
        <w:t>本章</w:t>
      </w:r>
      <w:r w:rsidR="00DA3D2C">
        <w:rPr>
          <w:rFonts w:hint="eastAsia"/>
          <w:color w:val="auto"/>
        </w:rPr>
        <w:t>的内容是</w:t>
      </w:r>
      <w:r w:rsidRPr="0019215B">
        <w:rPr>
          <w:color w:val="auto"/>
        </w:rPr>
        <w:t>分析选取的股票时间序列数据，主要是中国上证指数、大盘股、小盘股、成分股等，以及选取这些数据的原因。展示实验的结果，并对结果进行分析</w:t>
      </w:r>
      <w:r>
        <w:rPr>
          <w:rFonts w:hint="eastAsia"/>
          <w:color w:val="auto"/>
        </w:rPr>
        <w:t>。</w:t>
      </w:r>
    </w:p>
    <w:p w:rsidR="00966BAF" w:rsidRPr="0019215B" w:rsidRDefault="00966BAF" w:rsidP="00966BAF">
      <w:pPr>
        <w:pStyle w:val="555-"/>
        <w:ind w:firstLine="480"/>
      </w:pPr>
    </w:p>
    <w:p w:rsidR="00FA1F0A" w:rsidRDefault="00FA1F0A" w:rsidP="00A573E9">
      <w:pPr>
        <w:pStyle w:val="555-"/>
        <w:ind w:firstLine="480"/>
      </w:pPr>
    </w:p>
    <w:p w:rsidR="00E843DD" w:rsidRPr="0019215B" w:rsidRDefault="00E843DD" w:rsidP="00A573E9">
      <w:pPr>
        <w:pStyle w:val="555-"/>
        <w:ind w:firstLine="480"/>
        <w:sectPr w:rsidR="00E843DD" w:rsidRPr="0019215B" w:rsidSect="00A07E1B">
          <w:headerReference w:type="default" r:id="rId37"/>
          <w:pgSz w:w="11906" w:h="16838" w:code="9"/>
          <w:pgMar w:top="1701" w:right="1701" w:bottom="1701" w:left="1701" w:header="1134" w:footer="1134" w:gutter="0"/>
          <w:cols w:space="425"/>
          <w:docGrid w:linePitch="312"/>
        </w:sectPr>
      </w:pPr>
    </w:p>
    <w:p w:rsidR="00A573E9" w:rsidRDefault="00FA1F0A" w:rsidP="00FA1F0A">
      <w:pPr>
        <w:pStyle w:val="1-1"/>
        <w:rPr>
          <w:rFonts w:ascii="Times New Roman"/>
        </w:rPr>
      </w:pPr>
      <w:bookmarkStart w:id="105" w:name="_Toc8970933"/>
      <w:r w:rsidRPr="0019215B">
        <w:rPr>
          <w:rFonts w:ascii="Times New Roman"/>
        </w:rPr>
        <w:lastRenderedPageBreak/>
        <w:t>第</w:t>
      </w:r>
      <w:r w:rsidR="00A41166" w:rsidRPr="0019215B">
        <w:rPr>
          <w:rFonts w:ascii="Times New Roman"/>
        </w:rPr>
        <w:t>五</w:t>
      </w:r>
      <w:r w:rsidRPr="0019215B">
        <w:rPr>
          <w:rFonts w:ascii="Times New Roman"/>
        </w:rPr>
        <w:t>章</w:t>
      </w:r>
      <w:r w:rsidRPr="0019215B">
        <w:rPr>
          <w:rFonts w:ascii="Times New Roman"/>
        </w:rPr>
        <w:t xml:space="preserve"> </w:t>
      </w:r>
      <w:r w:rsidRPr="0019215B">
        <w:rPr>
          <w:rFonts w:ascii="Times New Roman"/>
        </w:rPr>
        <w:t>结</w:t>
      </w:r>
      <w:r w:rsidR="00E756FF" w:rsidRPr="0019215B">
        <w:rPr>
          <w:rFonts w:ascii="Times New Roman"/>
        </w:rPr>
        <w:t xml:space="preserve"> </w:t>
      </w:r>
      <w:r w:rsidR="004D61F7" w:rsidRPr="0019215B">
        <w:rPr>
          <w:rFonts w:ascii="Times New Roman"/>
        </w:rPr>
        <w:t xml:space="preserve"> </w:t>
      </w:r>
      <w:r w:rsidRPr="0019215B">
        <w:rPr>
          <w:rFonts w:ascii="Times New Roman"/>
        </w:rPr>
        <w:t>论</w:t>
      </w:r>
      <w:bookmarkEnd w:id="105"/>
    </w:p>
    <w:p w:rsidR="00A573E9" w:rsidRDefault="008C4899" w:rsidP="00453906">
      <w:pPr>
        <w:pStyle w:val="555-"/>
        <w:ind w:firstLine="480"/>
      </w:pPr>
      <w:r>
        <w:rPr>
          <w:rFonts w:hint="eastAsia"/>
        </w:rPr>
        <w:t>本文使用了</w:t>
      </w:r>
      <w:r w:rsidR="00B366D5">
        <w:rPr>
          <w:rFonts w:hint="eastAsia"/>
        </w:rPr>
        <w:t>长短期记忆神经网络和全连接神经网络，通过梯度下降算法和</w:t>
      </w:r>
      <w:r w:rsidR="00B366D5">
        <w:rPr>
          <w:rFonts w:hint="eastAsia"/>
        </w:rPr>
        <w:t>Adam</w:t>
      </w:r>
      <w:r w:rsidR="00B366D5">
        <w:rPr>
          <w:rFonts w:hint="eastAsia"/>
        </w:rPr>
        <w:t>算法</w:t>
      </w:r>
      <w:r w:rsidR="00453906">
        <w:rPr>
          <w:rFonts w:hint="eastAsia"/>
        </w:rPr>
        <w:t>对神经网络</w:t>
      </w:r>
      <w:r w:rsidR="00B366D5">
        <w:rPr>
          <w:rFonts w:hint="eastAsia"/>
        </w:rPr>
        <w:t>进行训练和优化</w:t>
      </w:r>
      <w:r w:rsidR="00C0506A">
        <w:rPr>
          <w:rFonts w:hint="eastAsia"/>
        </w:rPr>
        <w:t>。</w:t>
      </w:r>
      <w:r w:rsidR="001232F6">
        <w:rPr>
          <w:rFonts w:hint="eastAsia"/>
        </w:rPr>
        <w:t>同时</w:t>
      </w:r>
      <w:r w:rsidR="00453906">
        <w:rPr>
          <w:rFonts w:hint="eastAsia"/>
        </w:rPr>
        <w:t>使用</w:t>
      </w:r>
      <w:proofErr w:type="spellStart"/>
      <w:r w:rsidR="00336BB6">
        <w:rPr>
          <w:rFonts w:hint="eastAsia"/>
        </w:rPr>
        <w:t>PyTorch</w:t>
      </w:r>
      <w:proofErr w:type="spellEnd"/>
      <w:r w:rsidR="00336BB6">
        <w:rPr>
          <w:rFonts w:hint="eastAsia"/>
        </w:rPr>
        <w:t>神经网络工具</w:t>
      </w:r>
      <w:r w:rsidR="00104509">
        <w:rPr>
          <w:rFonts w:hint="eastAsia"/>
        </w:rPr>
        <w:t>构建了一个</w:t>
      </w:r>
      <w:r w:rsidR="00104509">
        <w:rPr>
          <w:rFonts w:hint="eastAsia"/>
        </w:rPr>
        <w:t>LSTM</w:t>
      </w:r>
      <w:r w:rsidR="00104509">
        <w:rPr>
          <w:rFonts w:hint="eastAsia"/>
        </w:rPr>
        <w:t>神经网络，并对神经网络进行了训练</w:t>
      </w:r>
      <w:r w:rsidR="00D7432E">
        <w:rPr>
          <w:rFonts w:hint="eastAsia"/>
        </w:rPr>
        <w:t>；</w:t>
      </w:r>
      <w:r w:rsidR="00C0506A">
        <w:rPr>
          <w:rFonts w:hint="eastAsia"/>
        </w:rPr>
        <w:t>使用</w:t>
      </w:r>
      <w:r w:rsidR="00C0506A">
        <w:rPr>
          <w:rFonts w:hint="eastAsia"/>
        </w:rPr>
        <w:t>Pandas</w:t>
      </w:r>
      <w:r w:rsidR="00C0506A">
        <w:rPr>
          <w:rFonts w:hint="eastAsia"/>
        </w:rPr>
        <w:t>对大量的股票时间序列数据进行处理</w:t>
      </w:r>
      <w:r w:rsidR="001232F6">
        <w:rPr>
          <w:rFonts w:hint="eastAsia"/>
        </w:rPr>
        <w:t>，导入</w:t>
      </w:r>
      <w:proofErr w:type="spellStart"/>
      <w:r w:rsidR="001232F6">
        <w:rPr>
          <w:rFonts w:hint="eastAsia"/>
        </w:rPr>
        <w:t>Py</w:t>
      </w:r>
      <w:r w:rsidR="001232F6">
        <w:t>Torch</w:t>
      </w:r>
      <w:proofErr w:type="spellEnd"/>
      <w:r w:rsidR="001232F6">
        <w:rPr>
          <w:rFonts w:hint="eastAsia"/>
        </w:rPr>
        <w:t>的</w:t>
      </w:r>
      <w:r w:rsidR="001232F6">
        <w:rPr>
          <w:rFonts w:hint="eastAsia"/>
        </w:rPr>
        <w:t>tensor</w:t>
      </w:r>
      <w:r w:rsidR="001232F6">
        <w:rPr>
          <w:rFonts w:hint="eastAsia"/>
        </w:rPr>
        <w:t>中；</w:t>
      </w:r>
      <w:r w:rsidR="00D7432E">
        <w:rPr>
          <w:rFonts w:hint="eastAsia"/>
        </w:rPr>
        <w:t>使用</w:t>
      </w:r>
      <w:r w:rsidR="00D7432E">
        <w:rPr>
          <w:rFonts w:hint="eastAsia"/>
        </w:rPr>
        <w:t>Matplotlib</w:t>
      </w:r>
      <w:r w:rsidR="00D7432E">
        <w:rPr>
          <w:rFonts w:hint="eastAsia"/>
        </w:rPr>
        <w:t>把结果呈现成图像的形式展示出来。</w:t>
      </w:r>
      <w:r w:rsidR="001232F6">
        <w:rPr>
          <w:rFonts w:hint="eastAsia"/>
        </w:rPr>
        <w:t>另一方面本文选取了上证指数、深证成指、大盘股、小盘股、成分股等股票数据进行对算法性能的评估</w:t>
      </w:r>
      <w:r w:rsidR="00C47BB7">
        <w:rPr>
          <w:rFonts w:hint="eastAsia"/>
        </w:rPr>
        <w:t>，我们发现</w:t>
      </w:r>
      <w:r w:rsidR="00C47BB7">
        <w:rPr>
          <w:rFonts w:hint="eastAsia"/>
        </w:rPr>
        <w:t>LSTM</w:t>
      </w:r>
      <w:r w:rsidR="00C47BB7">
        <w:rPr>
          <w:rFonts w:hint="eastAsia"/>
        </w:rPr>
        <w:t>算法在预测</w:t>
      </w:r>
      <w:r w:rsidR="00AC7E5E">
        <w:rPr>
          <w:rFonts w:hint="eastAsia"/>
        </w:rPr>
        <w:t>中国大陆的股价股指等方面是可行的。但同时，仅使用</w:t>
      </w:r>
      <w:r w:rsidR="00AC7E5E">
        <w:rPr>
          <w:rFonts w:hint="eastAsia"/>
        </w:rPr>
        <w:t>LSTM</w:t>
      </w:r>
      <w:r w:rsidR="00AC7E5E">
        <w:rPr>
          <w:rFonts w:hint="eastAsia"/>
        </w:rPr>
        <w:t>算法的</w:t>
      </w:r>
      <w:r w:rsidR="00D44AED">
        <w:rPr>
          <w:rFonts w:hint="eastAsia"/>
        </w:rPr>
        <w:t>来分析预测股票市场的数据显得不够，在接下来的研究中，我们把一些其他的算法加入进来，整合成一个新的算法，提高预测准确度。</w:t>
      </w:r>
    </w:p>
    <w:p w:rsidR="007B445B" w:rsidRDefault="007B445B" w:rsidP="00453906">
      <w:pPr>
        <w:pStyle w:val="555-"/>
        <w:ind w:firstLine="480"/>
      </w:pPr>
    </w:p>
    <w:p w:rsidR="0014636C" w:rsidRPr="0019215B" w:rsidRDefault="0014636C" w:rsidP="00A573E9">
      <w:pPr>
        <w:pStyle w:val="555-"/>
        <w:ind w:firstLine="480"/>
      </w:pPr>
    </w:p>
    <w:p w:rsidR="00FA1F0A" w:rsidRPr="0019215B" w:rsidRDefault="00FA1F0A" w:rsidP="00A573E9">
      <w:pPr>
        <w:pStyle w:val="555-"/>
        <w:ind w:firstLine="480"/>
        <w:sectPr w:rsidR="00FA1F0A" w:rsidRPr="0019215B" w:rsidSect="00A07E1B">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06" w:name="_Toc466640275"/>
      <w:bookmarkStart w:id="107" w:name="_Toc466640343"/>
      <w:bookmarkStart w:id="108" w:name="_Toc466640609"/>
      <w:bookmarkStart w:id="109" w:name="_Toc8970934"/>
      <w:r w:rsidRPr="0019215B">
        <w:rPr>
          <w:rFonts w:ascii="Times New Roman"/>
        </w:rPr>
        <w:lastRenderedPageBreak/>
        <w:t>致</w:t>
      </w:r>
      <w:r w:rsidR="00785104" w:rsidRPr="0019215B">
        <w:rPr>
          <w:rFonts w:ascii="Times New Roman"/>
        </w:rPr>
        <w:t xml:space="preserve">  </w:t>
      </w:r>
      <w:r w:rsidRPr="0019215B">
        <w:rPr>
          <w:rFonts w:ascii="Times New Roman"/>
        </w:rPr>
        <w:t>谢</w:t>
      </w:r>
      <w:bookmarkEnd w:id="106"/>
      <w:bookmarkEnd w:id="107"/>
      <w:bookmarkEnd w:id="108"/>
      <w:bookmarkEnd w:id="109"/>
    </w:p>
    <w:p w:rsidR="00BC294A" w:rsidRDefault="00D837E2" w:rsidP="00AA0F61">
      <w:pPr>
        <w:spacing w:line="400" w:lineRule="exact"/>
        <w:ind w:firstLineChars="200" w:firstLine="480"/>
        <w:rPr>
          <w:rFonts w:ascii="Times New Roman" w:hAnsi="Times New Roman"/>
          <w:sz w:val="24"/>
          <w:lang w:val="x-none"/>
        </w:rPr>
      </w:pPr>
      <w:r>
        <w:rPr>
          <w:rFonts w:ascii="Times New Roman" w:hAnsi="Times New Roman" w:hint="eastAsia"/>
          <w:sz w:val="24"/>
          <w:lang w:val="x-none"/>
        </w:rPr>
        <w:t>本论文的撰写是在我的指导老师唐勇老师的悉心指导下完成的，经过几个月的学习和准备，</w:t>
      </w:r>
      <w:r w:rsidRPr="00BC294A">
        <w:rPr>
          <w:rFonts w:ascii="Times New Roman" w:hAnsi="Times New Roman" w:hint="eastAsia"/>
          <w:sz w:val="24"/>
          <w:lang w:val="x-none"/>
        </w:rPr>
        <w:t>毕业设计终于要画上了句号。</w:t>
      </w:r>
      <w:r>
        <w:rPr>
          <w:rFonts w:ascii="Times New Roman" w:hAnsi="Times New Roman" w:hint="eastAsia"/>
          <w:sz w:val="24"/>
          <w:lang w:val="x-none"/>
        </w:rPr>
        <w:t>从题目的拟定，到文献</w:t>
      </w:r>
      <w:r w:rsidR="003B3778">
        <w:rPr>
          <w:rFonts w:ascii="Times New Roman" w:hAnsi="Times New Roman" w:hint="eastAsia"/>
          <w:sz w:val="24"/>
          <w:lang w:val="x-none"/>
        </w:rPr>
        <w:t>搜集、阅读，再到论文撰写、实验以及最后的反复修改，</w:t>
      </w:r>
      <w:r w:rsidR="00BC294A" w:rsidRPr="00BC294A">
        <w:rPr>
          <w:rFonts w:ascii="Times New Roman" w:hAnsi="Times New Roman" w:hint="eastAsia"/>
          <w:sz w:val="24"/>
          <w:lang w:val="x-none"/>
        </w:rPr>
        <w:t>每一个环节都得到了老师的指点。在具体的写作过程中，我遇到了许多困难，让我感到困惑和不安，但最终通过</w:t>
      </w:r>
      <w:r w:rsidR="003B3778">
        <w:rPr>
          <w:rFonts w:ascii="Times New Roman" w:hAnsi="Times New Roman" w:hint="eastAsia"/>
          <w:sz w:val="24"/>
          <w:lang w:val="x-none"/>
        </w:rPr>
        <w:t>坚定不移的决心</w:t>
      </w:r>
      <w:r w:rsidR="00837874">
        <w:rPr>
          <w:rFonts w:ascii="Times New Roman" w:hAnsi="Times New Roman" w:hint="eastAsia"/>
          <w:sz w:val="24"/>
          <w:lang w:val="x-none"/>
        </w:rPr>
        <w:t>、</w:t>
      </w:r>
      <w:r w:rsidR="00025EDC">
        <w:rPr>
          <w:rFonts w:ascii="Times New Roman" w:hAnsi="Times New Roman" w:hint="eastAsia"/>
          <w:sz w:val="24"/>
          <w:lang w:val="x-none"/>
        </w:rPr>
        <w:t>锲而不舍的毅力以及老</w:t>
      </w:r>
      <w:r w:rsidR="00AF316F">
        <w:rPr>
          <w:rFonts w:ascii="Times New Roman" w:hAnsi="Times New Roman" w:hint="eastAsia"/>
          <w:sz w:val="24"/>
          <w:lang w:val="x-none"/>
        </w:rPr>
        <w:t>师</w:t>
      </w:r>
      <w:r w:rsidR="00025EDC">
        <w:rPr>
          <w:rFonts w:ascii="Times New Roman" w:hAnsi="Times New Roman" w:hint="eastAsia"/>
          <w:sz w:val="24"/>
          <w:lang w:val="x-none"/>
        </w:rPr>
        <w:t>的帮助</w:t>
      </w:r>
      <w:r w:rsidR="00837874">
        <w:rPr>
          <w:rFonts w:ascii="Times New Roman" w:hAnsi="Times New Roman" w:hint="eastAsia"/>
          <w:sz w:val="24"/>
          <w:lang w:val="x-none"/>
        </w:rPr>
        <w:t>把困难</w:t>
      </w:r>
      <w:r w:rsidR="00025EDC">
        <w:rPr>
          <w:rFonts w:ascii="Times New Roman" w:hAnsi="Times New Roman" w:hint="eastAsia"/>
          <w:sz w:val="24"/>
          <w:lang w:val="x-none"/>
        </w:rPr>
        <w:t>各个击破</w:t>
      </w:r>
      <w:r w:rsidR="00BC294A" w:rsidRPr="00BC294A">
        <w:rPr>
          <w:rFonts w:ascii="Times New Roman" w:hAnsi="Times New Roman" w:hint="eastAsia"/>
          <w:sz w:val="24"/>
          <w:lang w:val="x-none"/>
        </w:rPr>
        <w:t>。论文的最终完成，是一波三折的过程，在不断完善和修改的过程中，让我更加懂得“一分耕耘</w:t>
      </w:r>
      <w:r w:rsidR="00ED75A6">
        <w:rPr>
          <w:rFonts w:ascii="Times New Roman" w:hAnsi="Times New Roman" w:hint="eastAsia"/>
          <w:sz w:val="24"/>
          <w:lang w:val="x-none"/>
        </w:rPr>
        <w:t>，</w:t>
      </w:r>
      <w:r w:rsidR="00BC294A" w:rsidRPr="00BC294A">
        <w:rPr>
          <w:rFonts w:ascii="Times New Roman" w:hAnsi="Times New Roman" w:hint="eastAsia"/>
          <w:sz w:val="24"/>
          <w:lang w:val="x-none"/>
        </w:rPr>
        <w:t>一分收获”的道理。</w:t>
      </w:r>
    </w:p>
    <w:p w:rsidR="00AF316F" w:rsidRDefault="00AF316F"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除了要衷心地感谢我的指导老师以外，我还要感谢研究生学姐</w:t>
      </w:r>
      <w:r w:rsidR="00104CF2">
        <w:rPr>
          <w:rFonts w:ascii="Times New Roman" w:hAnsi="Times New Roman" w:hint="eastAsia"/>
          <w:sz w:val="24"/>
          <w:lang w:val="x-none"/>
        </w:rPr>
        <w:t>和我的室友</w:t>
      </w:r>
      <w:r w:rsidR="00ED75A6">
        <w:rPr>
          <w:rFonts w:ascii="Times New Roman" w:hAnsi="Times New Roman" w:hint="eastAsia"/>
          <w:sz w:val="24"/>
          <w:lang w:val="x-none"/>
        </w:rPr>
        <w:t>。</w:t>
      </w:r>
      <w:r w:rsidR="00AA0F61">
        <w:rPr>
          <w:rFonts w:ascii="Times New Roman" w:hAnsi="Times New Roman" w:hint="eastAsia"/>
          <w:sz w:val="24"/>
          <w:lang w:val="x-none"/>
        </w:rPr>
        <w:t>感</w:t>
      </w:r>
      <w:r w:rsidR="00ED75A6">
        <w:rPr>
          <w:rFonts w:ascii="Times New Roman" w:hAnsi="Times New Roman" w:hint="eastAsia"/>
          <w:sz w:val="24"/>
          <w:lang w:val="x-none"/>
        </w:rPr>
        <w:t>谢学姐</w:t>
      </w:r>
      <w:r w:rsidR="00B3053B">
        <w:rPr>
          <w:rFonts w:ascii="Times New Roman" w:hAnsi="Times New Roman" w:hint="eastAsia"/>
          <w:sz w:val="24"/>
          <w:lang w:val="x-none"/>
        </w:rPr>
        <w:t>在我毕</w:t>
      </w:r>
      <w:r w:rsidR="00AA0F61">
        <w:rPr>
          <w:rFonts w:ascii="Times New Roman" w:hAnsi="Times New Roman" w:hint="eastAsia"/>
          <w:sz w:val="24"/>
          <w:lang w:val="x-none"/>
        </w:rPr>
        <w:t>业设计</w:t>
      </w:r>
      <w:r w:rsidR="00B3053B">
        <w:rPr>
          <w:rFonts w:ascii="Times New Roman" w:hAnsi="Times New Roman" w:hint="eastAsia"/>
          <w:sz w:val="24"/>
          <w:lang w:val="x-none"/>
        </w:rPr>
        <w:t>期间的细心帮助，没有学姐的帮助我很难从一个小白入门到研究领域</w:t>
      </w:r>
      <w:r w:rsidR="00104CF2">
        <w:rPr>
          <w:rFonts w:ascii="Times New Roman" w:hAnsi="Times New Roman" w:hint="eastAsia"/>
          <w:sz w:val="24"/>
          <w:lang w:val="x-none"/>
        </w:rPr>
        <w:t>。虽说我现在</w:t>
      </w:r>
      <w:r w:rsidR="00AA0F61">
        <w:rPr>
          <w:rFonts w:ascii="Times New Roman" w:hAnsi="Times New Roman" w:hint="eastAsia"/>
          <w:sz w:val="24"/>
          <w:lang w:val="x-none"/>
        </w:rPr>
        <w:t>的</w:t>
      </w:r>
      <w:r w:rsidR="007F385C">
        <w:rPr>
          <w:rFonts w:ascii="Times New Roman" w:hAnsi="Times New Roman" w:hint="eastAsia"/>
          <w:sz w:val="24"/>
          <w:lang w:val="x-none"/>
        </w:rPr>
        <w:t>能力不足，没有很好地想法，但是我也体会到了研究过程的乐趣。这可能是我这半年的研究中最大的收获。</w:t>
      </w:r>
      <w:r w:rsidR="00AA0F61">
        <w:rPr>
          <w:rFonts w:ascii="Times New Roman" w:hAnsi="Times New Roman" w:hint="eastAsia"/>
          <w:sz w:val="24"/>
          <w:lang w:val="x-none"/>
        </w:rPr>
        <w:t>在我</w:t>
      </w:r>
      <w:r w:rsidR="00A2777A">
        <w:rPr>
          <w:rFonts w:ascii="Times New Roman" w:hAnsi="Times New Roman" w:hint="eastAsia"/>
          <w:sz w:val="24"/>
          <w:lang w:val="x-none"/>
        </w:rPr>
        <w:t>毕业设计期间，我的室友也对我的帮助很大，还依稀记得那些风风雨雨的夜晚，我们挑灯夜读，一起讨论毕业设计相关的</w:t>
      </w:r>
      <w:r w:rsidR="00630EE3">
        <w:rPr>
          <w:rFonts w:ascii="Times New Roman" w:hAnsi="Times New Roman" w:hint="eastAsia"/>
          <w:sz w:val="24"/>
          <w:lang w:val="x-none"/>
        </w:rPr>
        <w:t>东西。这让我们都有了很快的提升</w:t>
      </w:r>
      <w:r w:rsidR="00D71063">
        <w:rPr>
          <w:rFonts w:ascii="Times New Roman" w:hAnsi="Times New Roman" w:hint="eastAsia"/>
          <w:sz w:val="24"/>
          <w:lang w:val="x-none"/>
        </w:rPr>
        <w:t>。大学生活是美好的，美好但短暂</w:t>
      </w:r>
      <w:r w:rsidR="00C574A2">
        <w:rPr>
          <w:rFonts w:ascii="Times New Roman" w:hAnsi="Times New Roman" w:hint="eastAsia"/>
          <w:sz w:val="24"/>
          <w:lang w:val="x-none"/>
        </w:rPr>
        <w:t>。</w:t>
      </w:r>
      <w:r w:rsidR="00F96233">
        <w:rPr>
          <w:rFonts w:ascii="Times New Roman" w:hAnsi="Times New Roman" w:hint="eastAsia"/>
          <w:sz w:val="24"/>
          <w:lang w:val="x-none"/>
        </w:rPr>
        <w:t>大学四年的美好时光就要结束了，我的同学、室友马上就要各奔东西</w:t>
      </w:r>
      <w:r w:rsidR="006B184F">
        <w:rPr>
          <w:rFonts w:ascii="Times New Roman" w:hAnsi="Times New Roman" w:hint="eastAsia"/>
          <w:sz w:val="24"/>
          <w:lang w:val="x-none"/>
        </w:rPr>
        <w:t>，在惋惜的同时也希望他们能够战胜困难、直面挑战。乘风破浪会有时，直挂云帆济沧海</w:t>
      </w:r>
      <w:r w:rsidR="00A52772">
        <w:rPr>
          <w:rFonts w:ascii="Times New Roman" w:hAnsi="Times New Roman" w:hint="eastAsia"/>
          <w:sz w:val="24"/>
          <w:lang w:val="x-none"/>
        </w:rPr>
        <w:t>。</w:t>
      </w:r>
    </w:p>
    <w:p w:rsidR="00AF316F" w:rsidRDefault="00A52772" w:rsidP="00BC294A">
      <w:pPr>
        <w:spacing w:line="400" w:lineRule="exact"/>
        <w:ind w:firstLineChars="200" w:firstLine="480"/>
        <w:rPr>
          <w:rFonts w:ascii="Times New Roman" w:hAnsi="Times New Roman"/>
          <w:sz w:val="24"/>
          <w:lang w:val="x-none"/>
        </w:rPr>
      </w:pPr>
      <w:r>
        <w:rPr>
          <w:rFonts w:ascii="Times New Roman" w:hAnsi="Times New Roman" w:hint="eastAsia"/>
          <w:sz w:val="24"/>
          <w:lang w:val="x-none"/>
        </w:rPr>
        <w:t>同时我也要感谢我的大学，电子科技大学，还记得我大一</w:t>
      </w:r>
      <w:r w:rsidR="006E0613">
        <w:rPr>
          <w:rFonts w:ascii="Times New Roman" w:hAnsi="Times New Roman" w:hint="eastAsia"/>
          <w:sz w:val="24"/>
          <w:lang w:val="x-none"/>
        </w:rPr>
        <w:t>从东北来到四川，刚刚踏入校园时的心情。那</w:t>
      </w:r>
      <w:r w:rsidR="006A7D88">
        <w:rPr>
          <w:rFonts w:ascii="Times New Roman" w:hAnsi="Times New Roman" w:hint="eastAsia"/>
          <w:sz w:val="24"/>
          <w:lang w:val="x-none"/>
        </w:rPr>
        <w:t>时</w:t>
      </w:r>
      <w:r w:rsidR="006E0613">
        <w:rPr>
          <w:rFonts w:ascii="Times New Roman" w:hAnsi="Times New Roman" w:hint="eastAsia"/>
          <w:sz w:val="24"/>
          <w:lang w:val="x-none"/>
        </w:rPr>
        <w:t>的我青涩、懵懂</w:t>
      </w:r>
      <w:r w:rsidR="006A7D88">
        <w:rPr>
          <w:rFonts w:ascii="Times New Roman" w:hAnsi="Times New Roman" w:hint="eastAsia"/>
          <w:sz w:val="24"/>
          <w:lang w:val="x-none"/>
        </w:rPr>
        <w:t>，拥有大量的</w:t>
      </w:r>
      <w:r w:rsidR="0082723F">
        <w:rPr>
          <w:rFonts w:ascii="Times New Roman" w:hAnsi="Times New Roman" w:hint="eastAsia"/>
          <w:sz w:val="24"/>
          <w:lang w:val="x-none"/>
        </w:rPr>
        <w:t>时间和精力；现在的我</w:t>
      </w:r>
      <w:r w:rsidR="00AC1541">
        <w:rPr>
          <w:rFonts w:ascii="Times New Roman" w:hAnsi="Times New Roman" w:hint="eastAsia"/>
          <w:sz w:val="24"/>
          <w:lang w:val="x-none"/>
        </w:rPr>
        <w:t>成熟、可靠，时间和精力换来的是知识和经验。这里</w:t>
      </w:r>
      <w:r w:rsidR="00C6788A">
        <w:rPr>
          <w:rFonts w:ascii="Times New Roman" w:hAnsi="Times New Roman" w:hint="eastAsia"/>
          <w:sz w:val="24"/>
          <w:lang w:val="x-none"/>
        </w:rPr>
        <w:t>让我学到了太多太多，让我从青少年步入了青年，从</w:t>
      </w:r>
      <w:r w:rsidR="009F4617">
        <w:rPr>
          <w:rFonts w:ascii="Times New Roman" w:hAnsi="Times New Roman" w:hint="eastAsia"/>
          <w:sz w:val="24"/>
          <w:lang w:val="x-none"/>
        </w:rPr>
        <w:t>一个学究懂得了人生百态</w:t>
      </w:r>
      <w:r w:rsidR="00404F31">
        <w:rPr>
          <w:rFonts w:ascii="Times New Roman" w:hAnsi="Times New Roman" w:hint="eastAsia"/>
          <w:sz w:val="24"/>
          <w:lang w:val="x-none"/>
        </w:rPr>
        <w:t>。</w:t>
      </w:r>
    </w:p>
    <w:p w:rsidR="00BC294A" w:rsidRPr="00BC294A" w:rsidRDefault="00BC294A"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最后我还要感谢我的家人，他们用心良苦，给了我支持和鼓励，为我熬白了头发。十六年读书生涯，无论我成功与否，一直鼓励我，监督我，帮助我，让我不会沉沦，不会迷茫，谢谢你们，我会继续努力。</w:t>
      </w:r>
    </w:p>
    <w:p w:rsidR="001D2CD0" w:rsidRPr="001D2CD0" w:rsidRDefault="00BC294A" w:rsidP="001D2CD0">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大学四年的生活让我懂得了很多事情，让我懂得了幼稚，让我懂得了人外有人，山外有山，让我懂得机会总是留给时刻准备与付出的人。现在的我懂得了父母艰辛与生活的不易，但我会继续努力，百尺竿头更进一步。毕业，是终点，亦是起点。加油！</w:t>
      </w:r>
    </w:p>
    <w:p w:rsidR="001D2CD0" w:rsidRDefault="001D2CD0" w:rsidP="001D2CD0"/>
    <w:p w:rsidR="00A978AC" w:rsidRPr="001D2CD0" w:rsidRDefault="00A978AC" w:rsidP="001D2CD0">
      <w:pPr>
        <w:sectPr w:rsidR="00A978AC" w:rsidRPr="001D2CD0" w:rsidSect="00A07E1B">
          <w:headerReference w:type="default" r:id="rId38"/>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10" w:name="_Toc466640276"/>
      <w:bookmarkStart w:id="111" w:name="_Toc466640344"/>
      <w:bookmarkStart w:id="112" w:name="_Toc466640610"/>
      <w:bookmarkStart w:id="113" w:name="_Toc8970935"/>
      <w:r w:rsidRPr="0019215B">
        <w:rPr>
          <w:rFonts w:ascii="Times New Roman"/>
        </w:rPr>
        <w:lastRenderedPageBreak/>
        <w:t>参考文献</w:t>
      </w:r>
      <w:bookmarkEnd w:id="110"/>
      <w:bookmarkEnd w:id="111"/>
      <w:bookmarkEnd w:id="112"/>
      <w:bookmarkEnd w:id="113"/>
    </w:p>
    <w:p w:rsidR="00E15049" w:rsidRPr="00E15049" w:rsidRDefault="006A6E32" w:rsidP="001969D6">
      <w:pPr>
        <w:pStyle w:val="555-"/>
        <w:ind w:firstLine="420"/>
      </w:pPr>
      <w:r w:rsidRPr="0019215B">
        <w:rPr>
          <w:sz w:val="21"/>
          <w:szCs w:val="21"/>
        </w:rPr>
        <w:fldChar w:fldCharType="begin"/>
      </w:r>
      <w:r w:rsidRPr="0019215B">
        <w:rPr>
          <w:sz w:val="21"/>
          <w:szCs w:val="21"/>
        </w:rPr>
        <w:instrText xml:space="preserve"> ADDIN EN.REFLIST </w:instrText>
      </w:r>
      <w:r w:rsidRPr="0019215B">
        <w:rPr>
          <w:sz w:val="21"/>
          <w:szCs w:val="21"/>
        </w:rPr>
        <w:fldChar w:fldCharType="separate"/>
      </w:r>
      <w:bookmarkStart w:id="114" w:name="_ENREF_1"/>
      <w:r w:rsidR="00E15049" w:rsidRPr="00E15049">
        <w:t>[1]</w:t>
      </w:r>
      <w:r w:rsidR="00E15049" w:rsidRPr="00E15049">
        <w:rPr>
          <w:rFonts w:ascii="System" w:eastAsia="System"/>
        </w:rPr>
        <w:t xml:space="preserve"> </w:t>
      </w:r>
      <w:r w:rsidR="00E15049" w:rsidRPr="00E15049">
        <w:t>Russell S J, Norvig P</w:t>
      </w:r>
      <w:r w:rsidR="00E15049" w:rsidRPr="00E15049">
        <w:rPr>
          <w:rFonts w:ascii="System" w:eastAsia="System"/>
        </w:rPr>
        <w:t>.</w:t>
      </w:r>
      <w:r w:rsidR="00E15049" w:rsidRPr="00E15049">
        <w:t xml:space="preserve"> Artificial intelligence: a modern approach[M]. Malaysia; Pearson Education Limited, 2016.</w:t>
      </w:r>
      <w:bookmarkEnd w:id="114"/>
    </w:p>
    <w:p w:rsidR="00E15049" w:rsidRPr="00E15049" w:rsidRDefault="00E15049" w:rsidP="001969D6">
      <w:pPr>
        <w:pStyle w:val="555-"/>
        <w:ind w:firstLine="480"/>
      </w:pPr>
      <w:bookmarkStart w:id="115" w:name="_ENREF_2"/>
      <w:r w:rsidRPr="00E15049">
        <w:t>[2]</w:t>
      </w:r>
      <w:r w:rsidRPr="00E15049">
        <w:rPr>
          <w:rFonts w:ascii="System" w:eastAsia="System"/>
        </w:rPr>
        <w:t xml:space="preserve"> </w:t>
      </w:r>
      <w:r w:rsidRPr="00E15049">
        <w:t>Bishop C M</w:t>
      </w:r>
      <w:r w:rsidRPr="00E15049">
        <w:rPr>
          <w:rFonts w:ascii="System" w:eastAsia="System"/>
        </w:rPr>
        <w:t>.</w:t>
      </w:r>
      <w:r w:rsidRPr="00E15049">
        <w:t xml:space="preserve"> Pattern recognition and machine learning[M]. springer, 2006.</w:t>
      </w:r>
      <w:bookmarkEnd w:id="115"/>
    </w:p>
    <w:p w:rsidR="00E15049" w:rsidRPr="00E15049" w:rsidRDefault="00E15049" w:rsidP="001969D6">
      <w:pPr>
        <w:pStyle w:val="555-"/>
        <w:ind w:firstLine="480"/>
      </w:pPr>
      <w:bookmarkStart w:id="116" w:name="_ENREF_3"/>
      <w:r w:rsidRPr="00E15049">
        <w:t>[3]</w:t>
      </w:r>
      <w:r w:rsidRPr="00E15049">
        <w:rPr>
          <w:rFonts w:ascii="System" w:eastAsia="System"/>
        </w:rPr>
        <w:t xml:space="preserve"> </w:t>
      </w:r>
      <w:r w:rsidRPr="00E15049">
        <w:t>Lecun Y, Bengio Y, Hinton G J N. Deep learning[J], 2015, 521(7553): 436.</w:t>
      </w:r>
      <w:bookmarkEnd w:id="116"/>
    </w:p>
    <w:p w:rsidR="00E15049" w:rsidRPr="00E15049" w:rsidRDefault="00E15049" w:rsidP="001969D6">
      <w:pPr>
        <w:pStyle w:val="555-"/>
        <w:ind w:firstLine="480"/>
      </w:pPr>
      <w:bookmarkStart w:id="117" w:name="_ENREF_4"/>
      <w:r w:rsidRPr="00E15049">
        <w:t>[4]</w:t>
      </w:r>
      <w:r w:rsidRPr="00E15049">
        <w:rPr>
          <w:rFonts w:ascii="System" w:eastAsia="System"/>
        </w:rPr>
        <w:t xml:space="preserve"> </w:t>
      </w:r>
      <w:r w:rsidRPr="00E15049">
        <w:t>Krizhevsky A, Sutskever I, Hinton G E. Imagenet classification with deep convolutional neural networks[C]. Advances in neural information processing systems, 2012: 1097-1105.</w:t>
      </w:r>
      <w:bookmarkEnd w:id="117"/>
    </w:p>
    <w:p w:rsidR="00E15049" w:rsidRPr="00E15049" w:rsidRDefault="00E15049" w:rsidP="001969D6">
      <w:pPr>
        <w:pStyle w:val="555-"/>
        <w:ind w:firstLine="480"/>
      </w:pPr>
      <w:bookmarkStart w:id="118" w:name="_ENREF_5"/>
      <w:r w:rsidRPr="00E15049">
        <w:t>[5]</w:t>
      </w:r>
      <w:r w:rsidRPr="00E15049">
        <w:rPr>
          <w:rFonts w:ascii="System" w:eastAsia="System"/>
        </w:rPr>
        <w:t xml:space="preserve"> </w:t>
      </w:r>
      <w:r w:rsidRPr="00E15049">
        <w:t>Graves A, Mohamed A-R, Hinton G. Speech recognition with deep recurrent neural networks[C]. 2013 IEEE international conference on acoustics, speech and signal processing, 2013: 6645-6649.</w:t>
      </w:r>
      <w:bookmarkEnd w:id="118"/>
    </w:p>
    <w:p w:rsidR="00E15049" w:rsidRPr="00E15049" w:rsidRDefault="00E15049" w:rsidP="001969D6">
      <w:pPr>
        <w:pStyle w:val="555-"/>
        <w:ind w:firstLine="480"/>
      </w:pPr>
      <w:bookmarkStart w:id="119" w:name="_ENREF_6"/>
      <w:r w:rsidRPr="00E15049">
        <w:t>[6]</w:t>
      </w:r>
      <w:r w:rsidRPr="00E15049">
        <w:rPr>
          <w:rFonts w:ascii="System" w:eastAsia="System"/>
        </w:rPr>
        <w:t xml:space="preserve"> </w:t>
      </w:r>
      <w:r w:rsidRPr="00E15049">
        <w:t>Mikolov T, Karafiát M, Burget L, et al. Recurrent neural network based language model[C]. Eleventh annual conference of the international speech communication association, 2010.</w:t>
      </w:r>
      <w:bookmarkEnd w:id="119"/>
    </w:p>
    <w:p w:rsidR="00E15049" w:rsidRPr="00E15049" w:rsidRDefault="00E15049" w:rsidP="001969D6">
      <w:pPr>
        <w:pStyle w:val="555-"/>
        <w:ind w:firstLine="480"/>
      </w:pPr>
      <w:bookmarkStart w:id="120" w:name="_ENREF_7"/>
      <w:r w:rsidRPr="00E15049">
        <w:t>[7]</w:t>
      </w:r>
      <w:r w:rsidRPr="00E15049">
        <w:rPr>
          <w:rFonts w:ascii="System" w:eastAsia="System"/>
        </w:rPr>
        <w:t xml:space="preserve"> </w:t>
      </w:r>
      <w:r w:rsidRPr="00E15049">
        <w:t>Ramsey J B. The contribution of wavelets to the analysis of economic and financial data[J]. Philosophical Transactions of the Royal Society of London A: Mathematical, Physical and Engineering Sciences, 1999, 357(1760): 2593-2606.</w:t>
      </w:r>
      <w:bookmarkEnd w:id="120"/>
    </w:p>
    <w:p w:rsidR="00E15049" w:rsidRPr="00E15049" w:rsidRDefault="00E15049" w:rsidP="001969D6">
      <w:pPr>
        <w:pStyle w:val="555-"/>
        <w:ind w:firstLine="480"/>
      </w:pPr>
      <w:bookmarkStart w:id="121" w:name="_ENREF_8"/>
      <w:r w:rsidRPr="00E15049">
        <w:t>[8]</w:t>
      </w:r>
      <w:r w:rsidRPr="00E15049">
        <w:rPr>
          <w:rFonts w:ascii="System" w:eastAsia="System"/>
        </w:rPr>
        <w:t xml:space="preserve"> </w:t>
      </w:r>
      <w:r w:rsidRPr="00E15049">
        <w:t>Arel I, Rose D, Coop R. Destin: A scalable deep learning architecture with application to high-dimensional</w:t>
      </w:r>
      <w:bookmarkStart w:id="122" w:name="_GoBack"/>
      <w:bookmarkEnd w:id="122"/>
      <w:r w:rsidRPr="00E15049">
        <w:t xml:space="preserve"> robust pattern recognition[C]. 2009 AAAI Fall Symposium Series, 2009.</w:t>
      </w:r>
      <w:bookmarkEnd w:id="121"/>
    </w:p>
    <w:p w:rsidR="00E15049" w:rsidRPr="00E15049" w:rsidRDefault="00E15049" w:rsidP="001969D6">
      <w:pPr>
        <w:pStyle w:val="555-"/>
        <w:ind w:firstLine="480"/>
      </w:pPr>
      <w:bookmarkStart w:id="123" w:name="_ENREF_9"/>
      <w:r w:rsidRPr="00E15049">
        <w:t>[9]</w:t>
      </w:r>
      <w:r w:rsidRPr="00E15049">
        <w:rPr>
          <w:rFonts w:ascii="System" w:eastAsia="System"/>
        </w:rPr>
        <w:t xml:space="preserve"> </w:t>
      </w:r>
      <w:bookmarkEnd w:id="123"/>
      <w:r w:rsidR="001A716F" w:rsidRPr="001A716F">
        <w:t>Amihud Y , Mendelson H , Pedersen L H . Market Liquidity: Illiquidity and Stock Returns:Cross-Section and Time-Series Effects[J]. Journal of Financial Markets, 2002, 5(1):31-56.</w:t>
      </w:r>
    </w:p>
    <w:p w:rsidR="00E15049" w:rsidRPr="00E15049" w:rsidRDefault="00E15049" w:rsidP="001969D6">
      <w:pPr>
        <w:pStyle w:val="555-"/>
        <w:ind w:firstLine="480"/>
      </w:pPr>
      <w:bookmarkStart w:id="124" w:name="_ENREF_10"/>
      <w:r w:rsidRPr="00E15049">
        <w:t>[10]</w:t>
      </w:r>
      <w:r w:rsidRPr="00E15049">
        <w:rPr>
          <w:rFonts w:ascii="System" w:eastAsia="System"/>
        </w:rPr>
        <w:t xml:space="preserve"> </w:t>
      </w:r>
      <w:r w:rsidRPr="00E15049">
        <w:t>Song Q, Chissom B S J F S, Systems. Fuzzy time series and its models[J], 1993, 54(3): 269-277.</w:t>
      </w:r>
      <w:bookmarkEnd w:id="124"/>
    </w:p>
    <w:p w:rsidR="00E15049" w:rsidRPr="00E15049" w:rsidRDefault="00E15049" w:rsidP="001969D6">
      <w:pPr>
        <w:pStyle w:val="555-"/>
        <w:ind w:firstLine="480"/>
      </w:pPr>
      <w:bookmarkStart w:id="125" w:name="_ENREF_11"/>
      <w:r w:rsidRPr="00E15049">
        <w:t>[11]</w:t>
      </w:r>
      <w:r w:rsidRPr="00E15049">
        <w:rPr>
          <w:rFonts w:ascii="System" w:eastAsia="System"/>
        </w:rPr>
        <w:t xml:space="preserve"> </w:t>
      </w:r>
      <w:bookmarkEnd w:id="125"/>
      <w:r w:rsidR="005A6D31" w:rsidRPr="005A6D31">
        <w:t>Huarng K , Yu H K . A Type 2 fuzzy time series model for stock index forecasting[J]. Physica A, 2005, 353(none):445-462.</w:t>
      </w:r>
    </w:p>
    <w:p w:rsidR="00E15049" w:rsidRPr="00E15049" w:rsidRDefault="00E15049" w:rsidP="001969D6">
      <w:pPr>
        <w:pStyle w:val="555-"/>
        <w:ind w:firstLine="480"/>
      </w:pPr>
      <w:bookmarkStart w:id="126" w:name="_ENREF_12"/>
      <w:r w:rsidRPr="00E15049">
        <w:t>[12]</w:t>
      </w:r>
      <w:r w:rsidRPr="00E15049">
        <w:rPr>
          <w:rFonts w:ascii="System" w:eastAsia="System"/>
        </w:rPr>
        <w:t xml:space="preserve"> </w:t>
      </w:r>
      <w:r w:rsidRPr="00E15049">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6"/>
    </w:p>
    <w:p w:rsidR="00E15049" w:rsidRPr="00E15049" w:rsidRDefault="00E15049" w:rsidP="001969D6">
      <w:pPr>
        <w:pStyle w:val="555-"/>
        <w:ind w:firstLine="480"/>
      </w:pPr>
      <w:bookmarkStart w:id="127" w:name="_ENREF_13"/>
      <w:r w:rsidRPr="00E15049">
        <w:lastRenderedPageBreak/>
        <w:t>[13]</w:t>
      </w:r>
      <w:r w:rsidRPr="00E15049">
        <w:rPr>
          <w:rFonts w:ascii="System" w:eastAsia="System"/>
        </w:rPr>
        <w:t xml:space="preserve"> </w:t>
      </w:r>
      <w:r w:rsidRPr="00E15049">
        <w:t>Sutskever I, Vinyals O, Le Q V. [C]. Advances in neural information processing systems, 2014: 3104-3112.</w:t>
      </w:r>
      <w:bookmarkEnd w:id="127"/>
    </w:p>
    <w:p w:rsidR="00E15049" w:rsidRPr="00E15049" w:rsidRDefault="00E15049" w:rsidP="001969D6">
      <w:pPr>
        <w:pStyle w:val="555-"/>
        <w:ind w:firstLine="480"/>
      </w:pPr>
      <w:bookmarkStart w:id="128" w:name="_ENREF_14"/>
      <w:r w:rsidRPr="00E15049">
        <w:t>[14]</w:t>
      </w:r>
      <w:r w:rsidRPr="00E15049">
        <w:rPr>
          <w:rFonts w:ascii="System" w:eastAsia="System"/>
        </w:rPr>
        <w:t xml:space="preserve"> </w:t>
      </w:r>
      <w:r w:rsidRPr="00E15049">
        <w:t>Zaremba W, Sutskever I, Vinyals O J a P A. Recurrent neural network regularization[J], 2014.</w:t>
      </w:r>
      <w:bookmarkEnd w:id="128"/>
    </w:p>
    <w:p w:rsidR="00E15049" w:rsidRPr="00E15049" w:rsidRDefault="00E15049" w:rsidP="001969D6">
      <w:pPr>
        <w:pStyle w:val="555-"/>
        <w:ind w:firstLine="480"/>
      </w:pPr>
      <w:bookmarkStart w:id="129" w:name="_ENREF_15"/>
      <w:r w:rsidRPr="00E15049">
        <w:t>[15]</w:t>
      </w:r>
      <w:r w:rsidRPr="00E15049">
        <w:rPr>
          <w:rFonts w:ascii="System" w:eastAsia="System"/>
        </w:rPr>
        <w:t xml:space="preserve"> </w:t>
      </w:r>
      <w:r w:rsidRPr="00E15049">
        <w:t>Jozefowicz R, Zaremba W, Sutskever I. An empirical exploration of recurrent network architectures[C]. International Conference on Machine Learning, 2015: 2342-2350.</w:t>
      </w:r>
      <w:bookmarkEnd w:id="129"/>
    </w:p>
    <w:p w:rsidR="00E15049" w:rsidRPr="00E15049" w:rsidRDefault="00E15049" w:rsidP="001969D6">
      <w:pPr>
        <w:pStyle w:val="555-"/>
        <w:ind w:firstLine="480"/>
      </w:pPr>
      <w:bookmarkStart w:id="130" w:name="_ENREF_16"/>
      <w:r w:rsidRPr="00E15049">
        <w:t>[16]</w:t>
      </w:r>
      <w:r w:rsidRPr="00E15049">
        <w:rPr>
          <w:rFonts w:ascii="System" w:eastAsia="System"/>
        </w:rPr>
        <w:t xml:space="preserve"> </w:t>
      </w:r>
      <w:r w:rsidRPr="00E15049">
        <w:t>White H. Economic prediction using neural networks: The case of IBM daily stock returns[J], 1988.</w:t>
      </w:r>
      <w:bookmarkEnd w:id="130"/>
    </w:p>
    <w:p w:rsidR="00E15049" w:rsidRPr="00E15049" w:rsidRDefault="00E15049" w:rsidP="001969D6">
      <w:pPr>
        <w:pStyle w:val="555-"/>
        <w:ind w:firstLine="480"/>
      </w:pPr>
      <w:bookmarkStart w:id="131" w:name="_ENREF_17"/>
      <w:r w:rsidRPr="00E15049">
        <w:t>[17]</w:t>
      </w:r>
      <w:r w:rsidRPr="00E15049">
        <w:rPr>
          <w:rFonts w:ascii="System" w:eastAsia="System"/>
        </w:rPr>
        <w:t xml:space="preserve"> </w:t>
      </w:r>
      <w:r w:rsidRPr="00E15049">
        <w:t>Kamijo K, Tanigawa T. Stock price pattern recognition-a recurrent neural network approach[C]. 1990 IJCNN International Joint Conference on Neural Networks: 215-221 vol.1-221 vol.1.</w:t>
      </w:r>
      <w:bookmarkEnd w:id="131"/>
    </w:p>
    <w:p w:rsidR="00E15049" w:rsidRPr="00E15049" w:rsidRDefault="00E15049" w:rsidP="001969D6">
      <w:pPr>
        <w:pStyle w:val="555-"/>
        <w:ind w:firstLine="480"/>
      </w:pPr>
      <w:bookmarkStart w:id="132" w:name="_ENREF_18"/>
      <w:r w:rsidRPr="00E15049">
        <w:t>[18]</w:t>
      </w:r>
      <w:r w:rsidRPr="00E15049">
        <w:rPr>
          <w:rFonts w:ascii="System" w:eastAsia="System"/>
        </w:rPr>
        <w:t xml:space="preserve"> </w:t>
      </w:r>
      <w:r w:rsidRPr="00E15049">
        <w:t>Hsieh T-J, Hsiao H-F, Yeh W-C. Forecasting stock markets using wavelet transforms and recurrent neural networks: An integrated system based on artificial bee colony algorithm[J]. Applied soft computing, 2011, 11(2): 2510-2525.</w:t>
      </w:r>
      <w:bookmarkEnd w:id="132"/>
    </w:p>
    <w:p w:rsidR="00E15049" w:rsidRPr="00E15049" w:rsidRDefault="00E15049" w:rsidP="001969D6">
      <w:pPr>
        <w:pStyle w:val="555-"/>
        <w:ind w:firstLine="480"/>
      </w:pPr>
      <w:bookmarkStart w:id="133" w:name="_ENREF_19"/>
      <w:r w:rsidRPr="00E15049">
        <w:t>[19]</w:t>
      </w:r>
      <w:r w:rsidRPr="00E15049">
        <w:rPr>
          <w:rFonts w:ascii="System" w:eastAsia="System"/>
        </w:rPr>
        <w:t xml:space="preserve"> </w:t>
      </w:r>
      <w:r w:rsidRPr="00E15049">
        <w:t>Takeuchi L, Lee Y-Y A: Applying deep learning to enhance momentum trading strategies in stocks, Technical Report: Stanford University, 2013.</w:t>
      </w:r>
      <w:bookmarkEnd w:id="133"/>
    </w:p>
    <w:p w:rsidR="00E15049" w:rsidRPr="00E15049" w:rsidRDefault="00E15049" w:rsidP="001969D6">
      <w:pPr>
        <w:pStyle w:val="555-"/>
        <w:ind w:firstLine="480"/>
      </w:pPr>
      <w:bookmarkStart w:id="134" w:name="_ENREF_20"/>
      <w:r w:rsidRPr="00E15049">
        <w:t>[20]</w:t>
      </w:r>
      <w:r w:rsidRPr="00E15049">
        <w:rPr>
          <w:rFonts w:ascii="System" w:eastAsia="System"/>
        </w:rPr>
        <w:t xml:space="preserve"> </w:t>
      </w:r>
      <w:r w:rsidRPr="00E15049">
        <w:t>Kuremoto T, Kimura S, Kobayashi K, et al. Time series forecasting using a deep belief network with restricted Boltzmann machines[J]. Neurocomputing, 2014, 137: 47-56.</w:t>
      </w:r>
      <w:bookmarkEnd w:id="134"/>
    </w:p>
    <w:p w:rsidR="00E15049" w:rsidRPr="00E15049" w:rsidRDefault="00E15049" w:rsidP="001969D6">
      <w:pPr>
        <w:pStyle w:val="555-"/>
        <w:ind w:firstLine="480"/>
      </w:pPr>
      <w:bookmarkStart w:id="135" w:name="_ENREF_21"/>
      <w:r w:rsidRPr="00E15049">
        <w:t>[21]</w:t>
      </w:r>
      <w:r w:rsidRPr="00E15049">
        <w:rPr>
          <w:rFonts w:ascii="System" w:eastAsia="System"/>
        </w:rPr>
        <w:t xml:space="preserve"> </w:t>
      </w:r>
      <w:r w:rsidRPr="00E15049">
        <w:t>Di Persio L, Honchar O. Artificial neural networks architectures for stock price prediction: comparisons and applications[J]. International Journal of Circuits, Systems and Signal Processing, 2016, 10: 403-413.</w:t>
      </w:r>
      <w:bookmarkEnd w:id="135"/>
    </w:p>
    <w:p w:rsidR="00E15049" w:rsidRPr="00E15049" w:rsidRDefault="00E15049" w:rsidP="001969D6">
      <w:pPr>
        <w:pStyle w:val="555-"/>
        <w:ind w:firstLine="480"/>
      </w:pPr>
      <w:bookmarkStart w:id="136" w:name="_ENREF_22"/>
      <w:r w:rsidRPr="00E15049">
        <w:t>[22]</w:t>
      </w:r>
      <w:r w:rsidRPr="00E15049">
        <w:rPr>
          <w:rFonts w:ascii="System" w:eastAsia="System"/>
        </w:rPr>
        <w:t xml:space="preserve"> </w:t>
      </w:r>
      <w:r w:rsidRPr="00E15049">
        <w:t>Dixon M, Klabjan D, Bang J H. Classification-based financial markets prediction using deep neural networks[J]. Algorithmic Finance, 2016, (Preprint): 1-11.</w:t>
      </w:r>
      <w:bookmarkEnd w:id="136"/>
    </w:p>
    <w:p w:rsidR="00E15049" w:rsidRPr="00E15049" w:rsidRDefault="00E15049" w:rsidP="001969D6">
      <w:pPr>
        <w:pStyle w:val="555-"/>
        <w:ind w:firstLine="480"/>
      </w:pPr>
      <w:bookmarkStart w:id="137" w:name="_ENREF_23"/>
      <w:r w:rsidRPr="00E15049">
        <w:t>[23]</w:t>
      </w:r>
      <w:r w:rsidRPr="00E15049">
        <w:rPr>
          <w:rFonts w:ascii="System" w:eastAsia="System"/>
        </w:rPr>
        <w:t xml:space="preserve"> </w:t>
      </w:r>
      <w:r w:rsidRPr="00E15049">
        <w:t>M’ng J C P, Mehralizadeh M. Forecasting East Asian Indices Futures via a Novel Hybrid of Wavelet-PCA Denoising and Artificial Neural Network Models[J]. PloS one, 2016, 11(6): e0156338-e0156338.</w:t>
      </w:r>
      <w:bookmarkEnd w:id="137"/>
    </w:p>
    <w:p w:rsidR="00E15049" w:rsidRPr="00E15049" w:rsidRDefault="00E15049" w:rsidP="001969D6">
      <w:pPr>
        <w:pStyle w:val="555-"/>
        <w:ind w:firstLine="480"/>
      </w:pPr>
      <w:bookmarkStart w:id="138" w:name="_ENREF_24"/>
      <w:r w:rsidRPr="00E15049">
        <w:t>[24]</w:t>
      </w:r>
      <w:r w:rsidRPr="00E15049">
        <w:rPr>
          <w:rFonts w:ascii="System" w:eastAsia="System"/>
        </w:rPr>
        <w:t xml:space="preserve"> </w:t>
      </w:r>
      <w:r w:rsidRPr="00E15049">
        <w:t>Bao W, Yue J, Rao Y. A deep learning framework for financial time series using stacked autoencoders and long-short term memory[J]. PloS one, 2017, 12(7): e0180944-e0180944.</w:t>
      </w:r>
      <w:bookmarkEnd w:id="138"/>
    </w:p>
    <w:p w:rsidR="00E15049" w:rsidRPr="00E15049" w:rsidRDefault="00E15049" w:rsidP="001969D6">
      <w:pPr>
        <w:pStyle w:val="555-"/>
        <w:ind w:firstLine="480"/>
      </w:pPr>
      <w:bookmarkStart w:id="139" w:name="_ENREF_25"/>
      <w:r w:rsidRPr="00E15049">
        <w:t>[25]</w:t>
      </w:r>
      <w:r w:rsidRPr="00E15049">
        <w:rPr>
          <w:rFonts w:ascii="System" w:eastAsia="System"/>
        </w:rPr>
        <w:t xml:space="preserve"> </w:t>
      </w:r>
      <w:r w:rsidRPr="00E15049">
        <w:t xml:space="preserve">Chen H, Xiao K, Sun J, et al. A double-layer neural network framework for high-frequency forecasting[J]. ACM Transactions on Management Information Systems </w:t>
      </w:r>
      <w:r w:rsidRPr="00E15049">
        <w:lastRenderedPageBreak/>
        <w:t>(TMIS), 2017, 7(4): 11-11.</w:t>
      </w:r>
      <w:bookmarkEnd w:id="139"/>
    </w:p>
    <w:p w:rsidR="00E15049" w:rsidRPr="00E15049" w:rsidRDefault="00E15049" w:rsidP="001969D6">
      <w:pPr>
        <w:pStyle w:val="555-"/>
        <w:ind w:firstLine="480"/>
      </w:pPr>
      <w:bookmarkStart w:id="140" w:name="_ENREF_26"/>
      <w:r w:rsidRPr="00E15049">
        <w:t>[26]</w:t>
      </w:r>
      <w:r w:rsidRPr="00E15049">
        <w:rPr>
          <w:rFonts w:ascii="System" w:eastAsia="System"/>
        </w:rPr>
        <w:t xml:space="preserve"> </w:t>
      </w:r>
      <w:r w:rsidRPr="00E15049">
        <w:t>Chen Y, He K, Tso G K F. Forecasting Crude Oil Prices: a Deep Learning based Model[J]. Procedia computer science, 2017, 122: 300-307.</w:t>
      </w:r>
      <w:bookmarkEnd w:id="140"/>
    </w:p>
    <w:p w:rsidR="00E15049" w:rsidRPr="00E15049" w:rsidRDefault="00E15049" w:rsidP="001969D6">
      <w:pPr>
        <w:pStyle w:val="555-"/>
        <w:ind w:firstLine="480"/>
      </w:pPr>
      <w:bookmarkStart w:id="141" w:name="_ENREF_27"/>
      <w:r w:rsidRPr="00E15049">
        <w:t>[27]</w:t>
      </w:r>
      <w:r w:rsidRPr="00E15049">
        <w:rPr>
          <w:rFonts w:ascii="System" w:eastAsia="System"/>
        </w:rPr>
        <w:t xml:space="preserve"> </w:t>
      </w:r>
      <w:r w:rsidRPr="00E15049">
        <w:t>Yan H, Ouyang H. Financial Time Series Prediction Based on Deep Learning[J]. Wireless Personal Communications, 2018, 102(2): 683-700.</w:t>
      </w:r>
      <w:bookmarkEnd w:id="141"/>
    </w:p>
    <w:p w:rsidR="00E15049" w:rsidRPr="00E15049" w:rsidRDefault="00E15049" w:rsidP="001969D6">
      <w:pPr>
        <w:pStyle w:val="555-"/>
        <w:ind w:firstLine="480"/>
      </w:pPr>
      <w:bookmarkStart w:id="142" w:name="_ENREF_28"/>
      <w:r w:rsidRPr="00E15049">
        <w:t>[28]</w:t>
      </w:r>
      <w:r w:rsidRPr="00E15049">
        <w:rPr>
          <w:rFonts w:ascii="System" w:eastAsia="System"/>
        </w:rPr>
        <w:t xml:space="preserve"> </w:t>
      </w:r>
      <w:r w:rsidRPr="00E15049">
        <w:t>Pang X, Zhou Y, Wang P, et al. An innovative neural network approach for stock market prediction[J]. The Journal of Supercomputing, 2018: 1-21.</w:t>
      </w:r>
      <w:bookmarkEnd w:id="142"/>
    </w:p>
    <w:p w:rsidR="00D73946" w:rsidRDefault="00E15049" w:rsidP="00D73946">
      <w:pPr>
        <w:pStyle w:val="555-"/>
        <w:ind w:firstLine="480"/>
      </w:pPr>
      <w:bookmarkStart w:id="143" w:name="_ENREF_29"/>
      <w:r w:rsidRPr="00E15049">
        <w:rPr>
          <w:rFonts w:hint="eastAsia"/>
        </w:rPr>
        <w:t>[29]</w:t>
      </w:r>
      <w:r w:rsidRPr="00E15049">
        <w:rPr>
          <w:rFonts w:ascii="System" w:eastAsia="System" w:hint="eastAsia"/>
        </w:rPr>
        <w:t xml:space="preserve"> </w:t>
      </w:r>
      <w:r w:rsidRPr="00E15049">
        <w:rPr>
          <w:rFonts w:hint="eastAsia"/>
        </w:rPr>
        <w:t>百度图片</w:t>
      </w:r>
      <w:r w:rsidRPr="00E15049">
        <w:rPr>
          <w:rFonts w:hint="eastAsia"/>
        </w:rPr>
        <w:t>-</w:t>
      </w:r>
      <w:r w:rsidRPr="00E15049">
        <w:rPr>
          <w:rFonts w:hint="eastAsia"/>
        </w:rPr>
        <w:t>发现多彩世界官网</w:t>
      </w:r>
      <w:r w:rsidRPr="00E15049">
        <w:rPr>
          <w:rFonts w:hint="eastAsia"/>
        </w:rPr>
        <w:t xml:space="preserve">[EB/OL]. </w:t>
      </w:r>
      <w:r w:rsidRPr="001969D6">
        <w:rPr>
          <w:rFonts w:hint="eastAsia"/>
        </w:rPr>
        <w:t>https://image.baidu.com/search/detai</w:t>
      </w:r>
    </w:p>
    <w:p w:rsidR="00E15049" w:rsidRPr="00E15049" w:rsidRDefault="00E15049" w:rsidP="00D73946">
      <w:pPr>
        <w:pStyle w:val="555-"/>
        <w:ind w:firstLineChars="0" w:firstLine="0"/>
      </w:pPr>
      <w:r w:rsidRPr="001969D6">
        <w:rPr>
          <w:rFonts w:hint="eastAsia"/>
        </w:rPr>
        <w:t>l?ct=503316480&amp;z=0&amp;ipn=d&amp;word</w:t>
      </w:r>
      <w:r w:rsidRPr="001969D6">
        <w:t>=%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bookmarkEnd w:id="143"/>
    </w:p>
    <w:p w:rsidR="000A1498" w:rsidRDefault="00E15049" w:rsidP="000A1498">
      <w:pPr>
        <w:pStyle w:val="555-"/>
        <w:ind w:firstLine="480"/>
      </w:pPr>
      <w:bookmarkStart w:id="144" w:name="_ENREF_30"/>
      <w:r w:rsidRPr="00E15049">
        <w:rPr>
          <w:rFonts w:hint="eastAsia"/>
        </w:rPr>
        <w:t>[30]</w:t>
      </w:r>
      <w:r w:rsidRPr="00E15049">
        <w:rPr>
          <w:rFonts w:ascii="System" w:eastAsia="System" w:hint="eastAsia"/>
        </w:rPr>
        <w:t xml:space="preserve"> </w:t>
      </w:r>
      <w:r w:rsidRPr="00E15049">
        <w:rPr>
          <w:rFonts w:hint="eastAsia"/>
        </w:rPr>
        <w:t>计算思维百科</w:t>
      </w:r>
      <w:r w:rsidRPr="00E15049">
        <w:rPr>
          <w:rFonts w:hint="eastAsia"/>
        </w:rPr>
        <w:t xml:space="preserve">[EB/OL]. </w:t>
      </w:r>
      <w:r w:rsidRPr="001969D6">
        <w:rPr>
          <w:rFonts w:hint="eastAsia"/>
        </w:rPr>
        <w:t>https://wiki.jsswsq.com/index.ph</w:t>
      </w:r>
      <w:r w:rsidRPr="001969D6">
        <w:t>p?title=Template:%</w:t>
      </w:r>
    </w:p>
    <w:p w:rsidR="00E15049" w:rsidRPr="00E15049" w:rsidRDefault="00E15049" w:rsidP="000A1498">
      <w:pPr>
        <w:pStyle w:val="555-"/>
        <w:ind w:firstLine="480"/>
      </w:pPr>
      <w:r w:rsidRPr="001969D6">
        <w:t>E4%BA%BA%E5%B7%A5%E7%A5%9E%E7%BB%8F%E7%BD%91%E7%BB%9C%E7%9A%84%E5%9F%BA%E6%9C%AC%E7%89%B9%E6%80%A7.</w:t>
      </w:r>
      <w:bookmarkEnd w:id="144"/>
    </w:p>
    <w:p w:rsidR="00E15049" w:rsidRPr="00E15049" w:rsidRDefault="00E15049" w:rsidP="001969D6">
      <w:pPr>
        <w:pStyle w:val="555-"/>
        <w:ind w:firstLine="480"/>
      </w:pPr>
      <w:bookmarkStart w:id="145" w:name="_ENREF_31"/>
      <w:r w:rsidRPr="00E15049">
        <w:t>[31]</w:t>
      </w:r>
      <w:r w:rsidRPr="00E15049">
        <w:rPr>
          <w:rFonts w:ascii="System" w:eastAsia="System"/>
        </w:rPr>
        <w:t xml:space="preserve"> </w:t>
      </w:r>
      <w:r w:rsidRPr="00E15049">
        <w:t>Goodfellow I, Bengio Y, Courville A</w:t>
      </w:r>
      <w:r w:rsidRPr="00E15049">
        <w:rPr>
          <w:rFonts w:ascii="System" w:eastAsia="System"/>
        </w:rPr>
        <w:t>.</w:t>
      </w:r>
      <w:r w:rsidRPr="00E15049">
        <w:t xml:space="preserve"> Deep learning[M]. MIT press, 2016.</w:t>
      </w:r>
      <w:bookmarkEnd w:id="145"/>
    </w:p>
    <w:p w:rsidR="00E15049" w:rsidRPr="00E15049" w:rsidRDefault="00E15049" w:rsidP="001969D6">
      <w:pPr>
        <w:pStyle w:val="555-"/>
        <w:ind w:firstLine="480"/>
      </w:pPr>
      <w:bookmarkStart w:id="146" w:name="_ENREF_32"/>
      <w:r w:rsidRPr="00E15049">
        <w:t>[32]</w:t>
      </w:r>
      <w:r w:rsidRPr="00E15049">
        <w:rPr>
          <w:rFonts w:ascii="System" w:eastAsia="System"/>
        </w:rPr>
        <w:t xml:space="preserve"> </w:t>
      </w:r>
      <w:r w:rsidRPr="00E15049">
        <w:t>Kingma D P, Ba J. Adam: A method for stochastic optimization[J]. arXiv preprint arXiv:1412.6980, 2014.</w:t>
      </w:r>
      <w:bookmarkEnd w:id="146"/>
    </w:p>
    <w:p w:rsidR="00E8766C" w:rsidRDefault="00E15049" w:rsidP="00E8766C">
      <w:pPr>
        <w:pStyle w:val="555-"/>
        <w:ind w:firstLine="480"/>
        <w:rPr>
          <w:rStyle w:val="ab"/>
          <w:color w:val="000000"/>
          <w:u w:val="none"/>
        </w:rPr>
      </w:pPr>
      <w:bookmarkStart w:id="147" w:name="_ENREF_33"/>
      <w:r w:rsidRPr="00E15049">
        <w:t>[33]</w:t>
      </w:r>
      <w:r w:rsidRPr="00E15049">
        <w:rPr>
          <w:rFonts w:ascii="System" w:eastAsia="System"/>
        </w:rPr>
        <w:t xml:space="preserve"> </w:t>
      </w:r>
      <w:r w:rsidRPr="00E15049">
        <w:t xml:space="preserve">Wikipedia - The Free Encyclopedia[EB/OL]. </w:t>
      </w:r>
      <w:r w:rsidRPr="00553737">
        <w:rPr>
          <w:rStyle w:val="ab"/>
          <w:color w:val="000000"/>
          <w:u w:val="none"/>
        </w:rPr>
        <w:t>https://en.wikipedia.org/wiki/Pyt</w:t>
      </w:r>
    </w:p>
    <w:p w:rsidR="00E15049" w:rsidRPr="00553737" w:rsidRDefault="00E15049" w:rsidP="003F12EB">
      <w:pPr>
        <w:pStyle w:val="555-"/>
        <w:ind w:firstLineChars="0" w:firstLine="0"/>
      </w:pPr>
      <w:r w:rsidRPr="00553737">
        <w:rPr>
          <w:rStyle w:val="ab"/>
          <w:color w:val="000000"/>
          <w:u w:val="none"/>
        </w:rPr>
        <w:t>hon_(programming_language</w:t>
      </w:r>
      <w:r w:rsidRPr="00553737">
        <w:t>).</w:t>
      </w:r>
      <w:bookmarkEnd w:id="147"/>
    </w:p>
    <w:p w:rsidR="003F12EB" w:rsidRDefault="00E15049" w:rsidP="003F12EB">
      <w:pPr>
        <w:pStyle w:val="555-"/>
        <w:ind w:firstLine="480"/>
        <w:rPr>
          <w:rStyle w:val="ab"/>
          <w:color w:val="000000"/>
          <w:u w:val="none"/>
        </w:rPr>
      </w:pPr>
      <w:bookmarkStart w:id="148" w:name="_ENREF_34"/>
      <w:r w:rsidRPr="00553737">
        <w:t xml:space="preserve">[34] Wikipedia - The Free Encyclopedia[EB/OL]. </w:t>
      </w:r>
      <w:r w:rsidRPr="00553737">
        <w:rPr>
          <w:rStyle w:val="ab"/>
          <w:color w:val="000000"/>
          <w:u w:val="none"/>
        </w:rPr>
        <w:t>https://en.wikipedia.org/wiki/Nu</w:t>
      </w:r>
    </w:p>
    <w:p w:rsidR="00E15049" w:rsidRPr="00553737" w:rsidRDefault="00E15049" w:rsidP="003F12EB">
      <w:pPr>
        <w:pStyle w:val="555-"/>
        <w:ind w:firstLineChars="0" w:firstLine="0"/>
      </w:pPr>
      <w:r w:rsidRPr="00553737">
        <w:rPr>
          <w:rStyle w:val="ab"/>
          <w:color w:val="000000"/>
          <w:u w:val="none"/>
        </w:rPr>
        <w:t>mPy</w:t>
      </w:r>
      <w:r w:rsidRPr="00553737">
        <w:t>.</w:t>
      </w:r>
      <w:bookmarkEnd w:id="148"/>
    </w:p>
    <w:p w:rsidR="00BD735D" w:rsidRPr="0019215B" w:rsidRDefault="006A6E32" w:rsidP="001969D6">
      <w:pPr>
        <w:pStyle w:val="555-"/>
        <w:ind w:firstLine="480"/>
        <w:rPr>
          <w:szCs w:val="21"/>
        </w:rPr>
      </w:pPr>
      <w:r w:rsidRPr="0019215B">
        <w:rPr>
          <w:szCs w:val="21"/>
        </w:rPr>
        <w:fldChar w:fldCharType="end"/>
      </w:r>
    </w:p>
    <w:sectPr w:rsidR="00BD735D" w:rsidRPr="0019215B" w:rsidSect="00A07E1B">
      <w:headerReference w:type="default" r:id="rId3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6517" w:rsidRDefault="00B16517" w:rsidP="006651A9">
      <w:r>
        <w:separator/>
      </w:r>
    </w:p>
  </w:endnote>
  <w:endnote w:type="continuationSeparator" w:id="0">
    <w:p w:rsidR="00B16517" w:rsidRDefault="00B16517"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方正小标宋简体">
    <w:altName w:val="微软雅黑"/>
    <w:charset w:val="86"/>
    <w:family w:val="auto"/>
    <w:pitch w:val="variable"/>
    <w:sig w:usb0="00000001" w:usb1="080E0000" w:usb2="00000010" w:usb3="00000000" w:csb0="00040000" w:csb1="00000000"/>
  </w:font>
  <w:font w:name="仿宋_GB2312">
    <w:altName w:val="仿宋"/>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A07E1B" w:rsidRDefault="00B16517"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B16517" w:rsidRPr="00A07E1B" w:rsidRDefault="00B16517"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A07E1B" w:rsidRDefault="00B16517"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6517" w:rsidRDefault="00B16517" w:rsidP="006651A9">
      <w:r>
        <w:separator/>
      </w:r>
    </w:p>
  </w:footnote>
  <w:footnote w:type="continuationSeparator" w:id="0">
    <w:p w:rsidR="00B16517" w:rsidRDefault="00B16517"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A07E1B" w:rsidRDefault="00B16517"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CE391C" w:rsidRDefault="00B16517" w:rsidP="00A07E1B">
    <w:pPr>
      <w:pStyle w:val="a4"/>
      <w:rPr>
        <w:caps/>
        <w:sz w:val="21"/>
        <w:szCs w:val="21"/>
      </w:rPr>
    </w:pPr>
    <w:r>
      <w:rPr>
        <w:rFonts w:hint="eastAsia"/>
        <w:caps/>
        <w:sz w:val="21"/>
        <w:szCs w:val="21"/>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A07E1B" w:rsidRDefault="00B16517" w:rsidP="00A07E1B">
    <w:pPr>
      <w:pStyle w:val="a4"/>
      <w:rPr>
        <w:caps/>
        <w:sz w:val="24"/>
        <w:szCs w:val="21"/>
      </w:rPr>
    </w:pPr>
    <w:r>
      <w:rPr>
        <w:rFonts w:hint="eastAsia"/>
        <w:sz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A07E1B" w:rsidRDefault="00B16517" w:rsidP="00A07E1B">
    <w:pPr>
      <w:pStyle w:val="a4"/>
      <w:rPr>
        <w:rFonts w:ascii="Times New Roman" w:hAnsi="Times New Roman" w:cs="Times New Roman"/>
        <w:sz w:val="21"/>
        <w:szCs w:val="21"/>
      </w:rPr>
    </w:pPr>
    <w:r>
      <w:rPr>
        <w:rFonts w:ascii="Times New Roman" w:hAnsi="Times New Roman" w:cs="Times New Roman" w:hint="eastAsia"/>
        <w:sz w:val="21"/>
        <w:szCs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561B1F" w:rsidRDefault="00B16517"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724D69" w:rsidRDefault="00B16517"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561B1F" w:rsidRDefault="00B16517"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CE391C" w:rsidRDefault="00B16517"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CE391C" w:rsidRDefault="00B16517" w:rsidP="00A07E1B">
    <w:pPr>
      <w:pStyle w:val="a4"/>
      <w:rPr>
        <w:caps/>
        <w:sz w:val="21"/>
        <w:szCs w:val="21"/>
      </w:rPr>
    </w:pPr>
    <w:r>
      <w:rPr>
        <w:rFonts w:hint="eastAsia"/>
        <w:caps/>
        <w:sz w:val="21"/>
        <w:szCs w:val="21"/>
      </w:rPr>
      <w:t>第二章</w:t>
    </w:r>
    <w:r>
      <w:rPr>
        <w:rFonts w:hint="eastAsia"/>
        <w:caps/>
        <w:sz w:val="21"/>
        <w:szCs w:val="21"/>
      </w:rPr>
      <w:t xml:space="preserve"> </w:t>
    </w:r>
    <w:r>
      <w:rPr>
        <w:rFonts w:hint="eastAsia"/>
        <w:caps/>
        <w:sz w:val="21"/>
        <w:szCs w:val="21"/>
      </w:rPr>
      <w:t>深度学习理论基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CE391C" w:rsidRDefault="00B16517" w:rsidP="00A07E1B">
    <w:pPr>
      <w:pStyle w:val="a4"/>
      <w:rPr>
        <w:caps/>
        <w:sz w:val="21"/>
        <w:szCs w:val="21"/>
      </w:rPr>
    </w:pPr>
    <w:r>
      <w:rPr>
        <w:rFonts w:hint="eastAsia"/>
        <w:caps/>
        <w:sz w:val="21"/>
        <w:szCs w:val="21"/>
      </w:rPr>
      <w:t>第三章</w:t>
    </w:r>
    <w:r>
      <w:rPr>
        <w:rFonts w:hint="eastAsia"/>
        <w:caps/>
        <w:sz w:val="21"/>
        <w:szCs w:val="21"/>
      </w:rPr>
      <w:t xml:space="preserve"> </w:t>
    </w:r>
    <w:r>
      <w:rPr>
        <w:rFonts w:hint="eastAsia"/>
        <w:caps/>
        <w:sz w:val="21"/>
        <w:szCs w:val="21"/>
      </w:rPr>
      <w:t>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6517" w:rsidRPr="00CE391C" w:rsidRDefault="00B16517"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实验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5EC4032"/>
    <w:multiLevelType w:val="hybridMultilevel"/>
    <w:tmpl w:val="14D491AA"/>
    <w:lvl w:ilvl="0" w:tplc="4C163AE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5"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0"/>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s0vxfegrsaaxe09275ww9j0dv22f2sf90d&quot;&gt;我的EndNote库 复制&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item&gt;113&lt;/item&gt;&lt;item&gt;114&lt;/item&gt;&lt;item&gt;115&lt;/item&gt;&lt;/record-ids&gt;&lt;/item&gt;&lt;/Libraries&gt;"/>
  </w:docVars>
  <w:rsids>
    <w:rsidRoot w:val="0067266F"/>
    <w:rsid w:val="0001149A"/>
    <w:rsid w:val="000147E7"/>
    <w:rsid w:val="00015968"/>
    <w:rsid w:val="00022B44"/>
    <w:rsid w:val="00025EDC"/>
    <w:rsid w:val="00026FEC"/>
    <w:rsid w:val="000347EB"/>
    <w:rsid w:val="000354D5"/>
    <w:rsid w:val="000358A7"/>
    <w:rsid w:val="00036F69"/>
    <w:rsid w:val="00041898"/>
    <w:rsid w:val="000426DD"/>
    <w:rsid w:val="00043EC9"/>
    <w:rsid w:val="00045F60"/>
    <w:rsid w:val="000505EF"/>
    <w:rsid w:val="0005365E"/>
    <w:rsid w:val="000576E8"/>
    <w:rsid w:val="00064BD0"/>
    <w:rsid w:val="0006797E"/>
    <w:rsid w:val="00071960"/>
    <w:rsid w:val="00072255"/>
    <w:rsid w:val="00072792"/>
    <w:rsid w:val="00073671"/>
    <w:rsid w:val="00073914"/>
    <w:rsid w:val="0007665E"/>
    <w:rsid w:val="000844A1"/>
    <w:rsid w:val="00085D7D"/>
    <w:rsid w:val="00091078"/>
    <w:rsid w:val="00091596"/>
    <w:rsid w:val="00093B08"/>
    <w:rsid w:val="00094973"/>
    <w:rsid w:val="00096D12"/>
    <w:rsid w:val="000A109D"/>
    <w:rsid w:val="000A1256"/>
    <w:rsid w:val="000A1498"/>
    <w:rsid w:val="000A1BDF"/>
    <w:rsid w:val="000A289B"/>
    <w:rsid w:val="000A318A"/>
    <w:rsid w:val="000A50F2"/>
    <w:rsid w:val="000B1D35"/>
    <w:rsid w:val="000B336B"/>
    <w:rsid w:val="000B3E4C"/>
    <w:rsid w:val="000C1149"/>
    <w:rsid w:val="000C13D5"/>
    <w:rsid w:val="000C40E7"/>
    <w:rsid w:val="000C7ABF"/>
    <w:rsid w:val="000D6A0C"/>
    <w:rsid w:val="000E1100"/>
    <w:rsid w:val="000E2EA2"/>
    <w:rsid w:val="000E36E7"/>
    <w:rsid w:val="000E6174"/>
    <w:rsid w:val="000F077F"/>
    <w:rsid w:val="000F1E1E"/>
    <w:rsid w:val="00103E03"/>
    <w:rsid w:val="00104509"/>
    <w:rsid w:val="00104CF2"/>
    <w:rsid w:val="00106CDE"/>
    <w:rsid w:val="0011142D"/>
    <w:rsid w:val="00112B69"/>
    <w:rsid w:val="00114684"/>
    <w:rsid w:val="00120E3C"/>
    <w:rsid w:val="00122BCD"/>
    <w:rsid w:val="00122BDC"/>
    <w:rsid w:val="001232F6"/>
    <w:rsid w:val="00131994"/>
    <w:rsid w:val="00132986"/>
    <w:rsid w:val="001337C4"/>
    <w:rsid w:val="00136663"/>
    <w:rsid w:val="00140BF9"/>
    <w:rsid w:val="00141146"/>
    <w:rsid w:val="001417FD"/>
    <w:rsid w:val="0014636C"/>
    <w:rsid w:val="001471AA"/>
    <w:rsid w:val="00150BD9"/>
    <w:rsid w:val="001551F8"/>
    <w:rsid w:val="00162ACB"/>
    <w:rsid w:val="00163623"/>
    <w:rsid w:val="00164E90"/>
    <w:rsid w:val="001654EB"/>
    <w:rsid w:val="00166B38"/>
    <w:rsid w:val="00166C0E"/>
    <w:rsid w:val="00171131"/>
    <w:rsid w:val="00174EBB"/>
    <w:rsid w:val="001805A7"/>
    <w:rsid w:val="00181050"/>
    <w:rsid w:val="00187447"/>
    <w:rsid w:val="00187B63"/>
    <w:rsid w:val="0019215B"/>
    <w:rsid w:val="001969D6"/>
    <w:rsid w:val="001A3161"/>
    <w:rsid w:val="001A62F6"/>
    <w:rsid w:val="001A639E"/>
    <w:rsid w:val="001A6B09"/>
    <w:rsid w:val="001A70E9"/>
    <w:rsid w:val="001A716F"/>
    <w:rsid w:val="001B0F15"/>
    <w:rsid w:val="001B2976"/>
    <w:rsid w:val="001B4106"/>
    <w:rsid w:val="001C00D8"/>
    <w:rsid w:val="001C41DD"/>
    <w:rsid w:val="001C4A79"/>
    <w:rsid w:val="001C62DA"/>
    <w:rsid w:val="001C637D"/>
    <w:rsid w:val="001D0451"/>
    <w:rsid w:val="001D17F7"/>
    <w:rsid w:val="001D2CD0"/>
    <w:rsid w:val="001D5EC9"/>
    <w:rsid w:val="001E15DF"/>
    <w:rsid w:val="001E72F2"/>
    <w:rsid w:val="001F1EFA"/>
    <w:rsid w:val="001F4BBC"/>
    <w:rsid w:val="001F63E0"/>
    <w:rsid w:val="002109E0"/>
    <w:rsid w:val="00210B8F"/>
    <w:rsid w:val="00211FAA"/>
    <w:rsid w:val="002132E5"/>
    <w:rsid w:val="00214AE3"/>
    <w:rsid w:val="00222696"/>
    <w:rsid w:val="00223FB0"/>
    <w:rsid w:val="00226350"/>
    <w:rsid w:val="00227888"/>
    <w:rsid w:val="002370A6"/>
    <w:rsid w:val="00246090"/>
    <w:rsid w:val="002530C2"/>
    <w:rsid w:val="002535E0"/>
    <w:rsid w:val="002609A9"/>
    <w:rsid w:val="0027024C"/>
    <w:rsid w:val="00275E62"/>
    <w:rsid w:val="00276F19"/>
    <w:rsid w:val="002827C1"/>
    <w:rsid w:val="00283E3C"/>
    <w:rsid w:val="00287F6B"/>
    <w:rsid w:val="002914F7"/>
    <w:rsid w:val="0029368E"/>
    <w:rsid w:val="002A00CC"/>
    <w:rsid w:val="002A3C6A"/>
    <w:rsid w:val="002B1EE1"/>
    <w:rsid w:val="002B2511"/>
    <w:rsid w:val="002B34DF"/>
    <w:rsid w:val="002B3AA9"/>
    <w:rsid w:val="002C29D2"/>
    <w:rsid w:val="002D0A3F"/>
    <w:rsid w:val="002D5DC8"/>
    <w:rsid w:val="002D7B2B"/>
    <w:rsid w:val="002E0B0D"/>
    <w:rsid w:val="002E4B75"/>
    <w:rsid w:val="002F6A0D"/>
    <w:rsid w:val="003069D0"/>
    <w:rsid w:val="00307061"/>
    <w:rsid w:val="00313BEE"/>
    <w:rsid w:val="00317BF8"/>
    <w:rsid w:val="00321664"/>
    <w:rsid w:val="0032327E"/>
    <w:rsid w:val="0033390E"/>
    <w:rsid w:val="00334D6F"/>
    <w:rsid w:val="00335364"/>
    <w:rsid w:val="00336AAB"/>
    <w:rsid w:val="00336BB6"/>
    <w:rsid w:val="0033767A"/>
    <w:rsid w:val="00340B56"/>
    <w:rsid w:val="00343564"/>
    <w:rsid w:val="003450EA"/>
    <w:rsid w:val="0034659B"/>
    <w:rsid w:val="00346ABC"/>
    <w:rsid w:val="00347052"/>
    <w:rsid w:val="0035227F"/>
    <w:rsid w:val="003538E1"/>
    <w:rsid w:val="0035485D"/>
    <w:rsid w:val="003553C1"/>
    <w:rsid w:val="00363F36"/>
    <w:rsid w:val="00364624"/>
    <w:rsid w:val="00365840"/>
    <w:rsid w:val="0036786E"/>
    <w:rsid w:val="00370942"/>
    <w:rsid w:val="00371496"/>
    <w:rsid w:val="00374858"/>
    <w:rsid w:val="003943E8"/>
    <w:rsid w:val="003977E4"/>
    <w:rsid w:val="003A195D"/>
    <w:rsid w:val="003A20A8"/>
    <w:rsid w:val="003A5189"/>
    <w:rsid w:val="003A6108"/>
    <w:rsid w:val="003B0118"/>
    <w:rsid w:val="003B3778"/>
    <w:rsid w:val="003B37B3"/>
    <w:rsid w:val="003B437F"/>
    <w:rsid w:val="003B59D6"/>
    <w:rsid w:val="003B6719"/>
    <w:rsid w:val="003C141C"/>
    <w:rsid w:val="003C1B38"/>
    <w:rsid w:val="003C1C7F"/>
    <w:rsid w:val="003C3230"/>
    <w:rsid w:val="003C6ACC"/>
    <w:rsid w:val="003D218E"/>
    <w:rsid w:val="003D7314"/>
    <w:rsid w:val="003E41CC"/>
    <w:rsid w:val="003E4CB8"/>
    <w:rsid w:val="003E51D6"/>
    <w:rsid w:val="003F12EB"/>
    <w:rsid w:val="003F2C7F"/>
    <w:rsid w:val="003F39AF"/>
    <w:rsid w:val="003F3C47"/>
    <w:rsid w:val="00401BAA"/>
    <w:rsid w:val="00404F31"/>
    <w:rsid w:val="0040509D"/>
    <w:rsid w:val="004104E2"/>
    <w:rsid w:val="004114DC"/>
    <w:rsid w:val="0041400C"/>
    <w:rsid w:val="00425E54"/>
    <w:rsid w:val="00430A72"/>
    <w:rsid w:val="00431600"/>
    <w:rsid w:val="00434F95"/>
    <w:rsid w:val="0044351F"/>
    <w:rsid w:val="00451376"/>
    <w:rsid w:val="00453906"/>
    <w:rsid w:val="0046257A"/>
    <w:rsid w:val="00464821"/>
    <w:rsid w:val="0046566F"/>
    <w:rsid w:val="004665EE"/>
    <w:rsid w:val="0046737B"/>
    <w:rsid w:val="00467496"/>
    <w:rsid w:val="0047020F"/>
    <w:rsid w:val="004716FD"/>
    <w:rsid w:val="0047208A"/>
    <w:rsid w:val="0047787E"/>
    <w:rsid w:val="004801ED"/>
    <w:rsid w:val="0048158D"/>
    <w:rsid w:val="00482851"/>
    <w:rsid w:val="00483BE3"/>
    <w:rsid w:val="00495C64"/>
    <w:rsid w:val="00495CC8"/>
    <w:rsid w:val="00497E2E"/>
    <w:rsid w:val="004A08CB"/>
    <w:rsid w:val="004A0C78"/>
    <w:rsid w:val="004B0532"/>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00476"/>
    <w:rsid w:val="0050428F"/>
    <w:rsid w:val="00511910"/>
    <w:rsid w:val="0051195B"/>
    <w:rsid w:val="00514873"/>
    <w:rsid w:val="0052688A"/>
    <w:rsid w:val="00530F73"/>
    <w:rsid w:val="005366A5"/>
    <w:rsid w:val="00536AA6"/>
    <w:rsid w:val="00541C42"/>
    <w:rsid w:val="00546FF6"/>
    <w:rsid w:val="00547341"/>
    <w:rsid w:val="00552011"/>
    <w:rsid w:val="00553737"/>
    <w:rsid w:val="00556108"/>
    <w:rsid w:val="005600B4"/>
    <w:rsid w:val="00564276"/>
    <w:rsid w:val="00572488"/>
    <w:rsid w:val="005767ED"/>
    <w:rsid w:val="00581ABB"/>
    <w:rsid w:val="00587D56"/>
    <w:rsid w:val="00590A82"/>
    <w:rsid w:val="00590E25"/>
    <w:rsid w:val="005910BE"/>
    <w:rsid w:val="005931CF"/>
    <w:rsid w:val="00593382"/>
    <w:rsid w:val="00596103"/>
    <w:rsid w:val="005A3298"/>
    <w:rsid w:val="005A5A20"/>
    <w:rsid w:val="005A6D18"/>
    <w:rsid w:val="005A6D31"/>
    <w:rsid w:val="005B0151"/>
    <w:rsid w:val="005B0AC6"/>
    <w:rsid w:val="005B4A24"/>
    <w:rsid w:val="005B66F1"/>
    <w:rsid w:val="005B6F97"/>
    <w:rsid w:val="005C02C0"/>
    <w:rsid w:val="005C54F7"/>
    <w:rsid w:val="005C611D"/>
    <w:rsid w:val="005D0259"/>
    <w:rsid w:val="005D08A9"/>
    <w:rsid w:val="005D704C"/>
    <w:rsid w:val="005E0842"/>
    <w:rsid w:val="005E5473"/>
    <w:rsid w:val="005F6ABB"/>
    <w:rsid w:val="006009B5"/>
    <w:rsid w:val="00601BDB"/>
    <w:rsid w:val="0060402E"/>
    <w:rsid w:val="00604E65"/>
    <w:rsid w:val="006056B8"/>
    <w:rsid w:val="006073AE"/>
    <w:rsid w:val="00610E3E"/>
    <w:rsid w:val="00614E39"/>
    <w:rsid w:val="00622220"/>
    <w:rsid w:val="006249B1"/>
    <w:rsid w:val="006274C2"/>
    <w:rsid w:val="00630EE3"/>
    <w:rsid w:val="00631065"/>
    <w:rsid w:val="0063406D"/>
    <w:rsid w:val="00635FAF"/>
    <w:rsid w:val="0064080A"/>
    <w:rsid w:val="006462EF"/>
    <w:rsid w:val="006534C9"/>
    <w:rsid w:val="00656E43"/>
    <w:rsid w:val="006651A9"/>
    <w:rsid w:val="00670784"/>
    <w:rsid w:val="00671172"/>
    <w:rsid w:val="00671370"/>
    <w:rsid w:val="006721C7"/>
    <w:rsid w:val="0067266F"/>
    <w:rsid w:val="006750EC"/>
    <w:rsid w:val="0067769D"/>
    <w:rsid w:val="006776FE"/>
    <w:rsid w:val="00680EB6"/>
    <w:rsid w:val="006819E0"/>
    <w:rsid w:val="00682F40"/>
    <w:rsid w:val="00685D19"/>
    <w:rsid w:val="00687BD4"/>
    <w:rsid w:val="0069026F"/>
    <w:rsid w:val="00693A1D"/>
    <w:rsid w:val="006A0B8C"/>
    <w:rsid w:val="006A6E32"/>
    <w:rsid w:val="006A7D88"/>
    <w:rsid w:val="006A7E81"/>
    <w:rsid w:val="006B0BCD"/>
    <w:rsid w:val="006B184F"/>
    <w:rsid w:val="006B7735"/>
    <w:rsid w:val="006C14D2"/>
    <w:rsid w:val="006C3CEB"/>
    <w:rsid w:val="006C4942"/>
    <w:rsid w:val="006D27FF"/>
    <w:rsid w:val="006D2A3F"/>
    <w:rsid w:val="006D2DF1"/>
    <w:rsid w:val="006D7BFE"/>
    <w:rsid w:val="006E0613"/>
    <w:rsid w:val="006E06B9"/>
    <w:rsid w:val="006E070C"/>
    <w:rsid w:val="006E32B0"/>
    <w:rsid w:val="006E3E17"/>
    <w:rsid w:val="006E612E"/>
    <w:rsid w:val="006E6CC0"/>
    <w:rsid w:val="006F2B59"/>
    <w:rsid w:val="006F6161"/>
    <w:rsid w:val="00700060"/>
    <w:rsid w:val="007114B8"/>
    <w:rsid w:val="007132B2"/>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3860"/>
    <w:rsid w:val="00794020"/>
    <w:rsid w:val="00797885"/>
    <w:rsid w:val="007A50B1"/>
    <w:rsid w:val="007B2B1D"/>
    <w:rsid w:val="007B445B"/>
    <w:rsid w:val="007B6983"/>
    <w:rsid w:val="007C09E9"/>
    <w:rsid w:val="007C1A83"/>
    <w:rsid w:val="007C2476"/>
    <w:rsid w:val="007C2A80"/>
    <w:rsid w:val="007C46BD"/>
    <w:rsid w:val="007C4E82"/>
    <w:rsid w:val="007C647C"/>
    <w:rsid w:val="007C7064"/>
    <w:rsid w:val="007D0DBE"/>
    <w:rsid w:val="007D4AD2"/>
    <w:rsid w:val="007D5ABF"/>
    <w:rsid w:val="007E13EA"/>
    <w:rsid w:val="007E330E"/>
    <w:rsid w:val="007E334C"/>
    <w:rsid w:val="007E45D5"/>
    <w:rsid w:val="007E4F12"/>
    <w:rsid w:val="007F03FF"/>
    <w:rsid w:val="007F385C"/>
    <w:rsid w:val="007F59C3"/>
    <w:rsid w:val="008000C0"/>
    <w:rsid w:val="00800278"/>
    <w:rsid w:val="008018B0"/>
    <w:rsid w:val="0080355D"/>
    <w:rsid w:val="008062C6"/>
    <w:rsid w:val="008069D2"/>
    <w:rsid w:val="00806B87"/>
    <w:rsid w:val="00811355"/>
    <w:rsid w:val="00814D14"/>
    <w:rsid w:val="00815813"/>
    <w:rsid w:val="008171E5"/>
    <w:rsid w:val="008226D3"/>
    <w:rsid w:val="0082723F"/>
    <w:rsid w:val="008306D1"/>
    <w:rsid w:val="008309F2"/>
    <w:rsid w:val="00830AE1"/>
    <w:rsid w:val="00830D99"/>
    <w:rsid w:val="008313F3"/>
    <w:rsid w:val="008364CC"/>
    <w:rsid w:val="00837874"/>
    <w:rsid w:val="00840AD1"/>
    <w:rsid w:val="00843C6D"/>
    <w:rsid w:val="00845C3F"/>
    <w:rsid w:val="008469AE"/>
    <w:rsid w:val="00846A2A"/>
    <w:rsid w:val="008470BC"/>
    <w:rsid w:val="00847C25"/>
    <w:rsid w:val="008572B7"/>
    <w:rsid w:val="0086209F"/>
    <w:rsid w:val="00862AE3"/>
    <w:rsid w:val="00863D9F"/>
    <w:rsid w:val="008658C6"/>
    <w:rsid w:val="008659FF"/>
    <w:rsid w:val="00865DED"/>
    <w:rsid w:val="00871A67"/>
    <w:rsid w:val="00875586"/>
    <w:rsid w:val="00876429"/>
    <w:rsid w:val="00881E6B"/>
    <w:rsid w:val="008831FF"/>
    <w:rsid w:val="00883BD1"/>
    <w:rsid w:val="0089214C"/>
    <w:rsid w:val="008932B0"/>
    <w:rsid w:val="00895C15"/>
    <w:rsid w:val="008A19AD"/>
    <w:rsid w:val="008A3495"/>
    <w:rsid w:val="008A6B07"/>
    <w:rsid w:val="008A70D9"/>
    <w:rsid w:val="008B12ED"/>
    <w:rsid w:val="008B286B"/>
    <w:rsid w:val="008B3724"/>
    <w:rsid w:val="008B5026"/>
    <w:rsid w:val="008C009D"/>
    <w:rsid w:val="008C0233"/>
    <w:rsid w:val="008C21CA"/>
    <w:rsid w:val="008C24E6"/>
    <w:rsid w:val="008C2BDD"/>
    <w:rsid w:val="008C4899"/>
    <w:rsid w:val="008C5FE1"/>
    <w:rsid w:val="008E0B62"/>
    <w:rsid w:val="008E1634"/>
    <w:rsid w:val="008E2432"/>
    <w:rsid w:val="008E2706"/>
    <w:rsid w:val="008E760B"/>
    <w:rsid w:val="008F4B80"/>
    <w:rsid w:val="008F5046"/>
    <w:rsid w:val="0091029F"/>
    <w:rsid w:val="00912A7D"/>
    <w:rsid w:val="00913730"/>
    <w:rsid w:val="00914F70"/>
    <w:rsid w:val="00917B77"/>
    <w:rsid w:val="00931248"/>
    <w:rsid w:val="009329C9"/>
    <w:rsid w:val="00933AB7"/>
    <w:rsid w:val="009347FE"/>
    <w:rsid w:val="00935861"/>
    <w:rsid w:val="00945D43"/>
    <w:rsid w:val="009466D1"/>
    <w:rsid w:val="00950B60"/>
    <w:rsid w:val="00953244"/>
    <w:rsid w:val="00953D74"/>
    <w:rsid w:val="00955306"/>
    <w:rsid w:val="00966BAF"/>
    <w:rsid w:val="00972D09"/>
    <w:rsid w:val="00973380"/>
    <w:rsid w:val="00973FBD"/>
    <w:rsid w:val="009776CB"/>
    <w:rsid w:val="00987AC1"/>
    <w:rsid w:val="009A3BC5"/>
    <w:rsid w:val="009A4EAA"/>
    <w:rsid w:val="009B477A"/>
    <w:rsid w:val="009B5722"/>
    <w:rsid w:val="009C0929"/>
    <w:rsid w:val="009C0EEC"/>
    <w:rsid w:val="009C14BC"/>
    <w:rsid w:val="009C3414"/>
    <w:rsid w:val="009D0DA8"/>
    <w:rsid w:val="009D226F"/>
    <w:rsid w:val="009D2DCF"/>
    <w:rsid w:val="009D4E7B"/>
    <w:rsid w:val="009D55D2"/>
    <w:rsid w:val="009D59DD"/>
    <w:rsid w:val="009D5D92"/>
    <w:rsid w:val="009E2337"/>
    <w:rsid w:val="009E2395"/>
    <w:rsid w:val="009E29E4"/>
    <w:rsid w:val="009F3B34"/>
    <w:rsid w:val="009F4617"/>
    <w:rsid w:val="00A06A70"/>
    <w:rsid w:val="00A07E1B"/>
    <w:rsid w:val="00A140E1"/>
    <w:rsid w:val="00A17218"/>
    <w:rsid w:val="00A177D6"/>
    <w:rsid w:val="00A23B40"/>
    <w:rsid w:val="00A24B79"/>
    <w:rsid w:val="00A2699C"/>
    <w:rsid w:val="00A2777A"/>
    <w:rsid w:val="00A305C7"/>
    <w:rsid w:val="00A313D2"/>
    <w:rsid w:val="00A32900"/>
    <w:rsid w:val="00A3339B"/>
    <w:rsid w:val="00A3577D"/>
    <w:rsid w:val="00A41166"/>
    <w:rsid w:val="00A41E50"/>
    <w:rsid w:val="00A43E91"/>
    <w:rsid w:val="00A460F8"/>
    <w:rsid w:val="00A4658F"/>
    <w:rsid w:val="00A52772"/>
    <w:rsid w:val="00A573E9"/>
    <w:rsid w:val="00A60DCC"/>
    <w:rsid w:val="00A66764"/>
    <w:rsid w:val="00A66C44"/>
    <w:rsid w:val="00A67822"/>
    <w:rsid w:val="00A67FFB"/>
    <w:rsid w:val="00A70598"/>
    <w:rsid w:val="00A760DC"/>
    <w:rsid w:val="00A77E80"/>
    <w:rsid w:val="00A86BEE"/>
    <w:rsid w:val="00A87D96"/>
    <w:rsid w:val="00A94D99"/>
    <w:rsid w:val="00A962C1"/>
    <w:rsid w:val="00A978AC"/>
    <w:rsid w:val="00AA0F61"/>
    <w:rsid w:val="00AA134C"/>
    <w:rsid w:val="00AA18D8"/>
    <w:rsid w:val="00AA1F2E"/>
    <w:rsid w:val="00AA25FA"/>
    <w:rsid w:val="00AA4CDF"/>
    <w:rsid w:val="00AA54E1"/>
    <w:rsid w:val="00AA763F"/>
    <w:rsid w:val="00AB116E"/>
    <w:rsid w:val="00AB4C74"/>
    <w:rsid w:val="00AC1541"/>
    <w:rsid w:val="00AC2DF1"/>
    <w:rsid w:val="00AC2E21"/>
    <w:rsid w:val="00AC2FC0"/>
    <w:rsid w:val="00AC761A"/>
    <w:rsid w:val="00AC7E5E"/>
    <w:rsid w:val="00AD0CD2"/>
    <w:rsid w:val="00AD1630"/>
    <w:rsid w:val="00AD3BED"/>
    <w:rsid w:val="00AD621E"/>
    <w:rsid w:val="00AE21C8"/>
    <w:rsid w:val="00AE3475"/>
    <w:rsid w:val="00AE41D3"/>
    <w:rsid w:val="00AE6091"/>
    <w:rsid w:val="00AF316F"/>
    <w:rsid w:val="00AF4633"/>
    <w:rsid w:val="00AF561E"/>
    <w:rsid w:val="00AF5AC0"/>
    <w:rsid w:val="00AF5E88"/>
    <w:rsid w:val="00B03C22"/>
    <w:rsid w:val="00B03FC1"/>
    <w:rsid w:val="00B044A3"/>
    <w:rsid w:val="00B059D0"/>
    <w:rsid w:val="00B1155D"/>
    <w:rsid w:val="00B11D18"/>
    <w:rsid w:val="00B1251A"/>
    <w:rsid w:val="00B14E77"/>
    <w:rsid w:val="00B16517"/>
    <w:rsid w:val="00B16F41"/>
    <w:rsid w:val="00B170B7"/>
    <w:rsid w:val="00B174FA"/>
    <w:rsid w:val="00B17BF2"/>
    <w:rsid w:val="00B20BE9"/>
    <w:rsid w:val="00B23D9F"/>
    <w:rsid w:val="00B23DD6"/>
    <w:rsid w:val="00B23FA9"/>
    <w:rsid w:val="00B25483"/>
    <w:rsid w:val="00B255C5"/>
    <w:rsid w:val="00B3053B"/>
    <w:rsid w:val="00B333FD"/>
    <w:rsid w:val="00B366D5"/>
    <w:rsid w:val="00B3746D"/>
    <w:rsid w:val="00B430A9"/>
    <w:rsid w:val="00B45399"/>
    <w:rsid w:val="00B464B5"/>
    <w:rsid w:val="00B4680E"/>
    <w:rsid w:val="00B46F90"/>
    <w:rsid w:val="00B535D9"/>
    <w:rsid w:val="00B54BB2"/>
    <w:rsid w:val="00B564DC"/>
    <w:rsid w:val="00B568E3"/>
    <w:rsid w:val="00B65433"/>
    <w:rsid w:val="00B74BB0"/>
    <w:rsid w:val="00B76ABE"/>
    <w:rsid w:val="00B779C1"/>
    <w:rsid w:val="00B8248F"/>
    <w:rsid w:val="00B83B73"/>
    <w:rsid w:val="00B90237"/>
    <w:rsid w:val="00B9084A"/>
    <w:rsid w:val="00B93339"/>
    <w:rsid w:val="00B94521"/>
    <w:rsid w:val="00B94D15"/>
    <w:rsid w:val="00B950ED"/>
    <w:rsid w:val="00B96259"/>
    <w:rsid w:val="00B966C6"/>
    <w:rsid w:val="00BA7DEE"/>
    <w:rsid w:val="00BB0C52"/>
    <w:rsid w:val="00BB7DD7"/>
    <w:rsid w:val="00BC283B"/>
    <w:rsid w:val="00BC294A"/>
    <w:rsid w:val="00BC6DEE"/>
    <w:rsid w:val="00BC7E28"/>
    <w:rsid w:val="00BD3019"/>
    <w:rsid w:val="00BD48B7"/>
    <w:rsid w:val="00BD5226"/>
    <w:rsid w:val="00BD5EF8"/>
    <w:rsid w:val="00BD6800"/>
    <w:rsid w:val="00BD6871"/>
    <w:rsid w:val="00BD735D"/>
    <w:rsid w:val="00BE08A7"/>
    <w:rsid w:val="00BE1CC7"/>
    <w:rsid w:val="00BF0038"/>
    <w:rsid w:val="00BF133A"/>
    <w:rsid w:val="00BF71BB"/>
    <w:rsid w:val="00C00744"/>
    <w:rsid w:val="00C007A0"/>
    <w:rsid w:val="00C0179F"/>
    <w:rsid w:val="00C026CC"/>
    <w:rsid w:val="00C04FCA"/>
    <w:rsid w:val="00C0506A"/>
    <w:rsid w:val="00C1059F"/>
    <w:rsid w:val="00C11CDC"/>
    <w:rsid w:val="00C15B46"/>
    <w:rsid w:val="00C16C9B"/>
    <w:rsid w:val="00C20ADF"/>
    <w:rsid w:val="00C213BF"/>
    <w:rsid w:val="00C326CA"/>
    <w:rsid w:val="00C37232"/>
    <w:rsid w:val="00C41147"/>
    <w:rsid w:val="00C451A9"/>
    <w:rsid w:val="00C47A3E"/>
    <w:rsid w:val="00C47BB7"/>
    <w:rsid w:val="00C53A12"/>
    <w:rsid w:val="00C542BC"/>
    <w:rsid w:val="00C54AFD"/>
    <w:rsid w:val="00C54FFD"/>
    <w:rsid w:val="00C574A2"/>
    <w:rsid w:val="00C61AAF"/>
    <w:rsid w:val="00C6788A"/>
    <w:rsid w:val="00C70799"/>
    <w:rsid w:val="00C74742"/>
    <w:rsid w:val="00C76CE7"/>
    <w:rsid w:val="00C76DD4"/>
    <w:rsid w:val="00C80B97"/>
    <w:rsid w:val="00C82C95"/>
    <w:rsid w:val="00C82CD7"/>
    <w:rsid w:val="00C832F0"/>
    <w:rsid w:val="00C9101F"/>
    <w:rsid w:val="00C91A4D"/>
    <w:rsid w:val="00C95255"/>
    <w:rsid w:val="00C97E50"/>
    <w:rsid w:val="00CA3DBB"/>
    <w:rsid w:val="00CA41C9"/>
    <w:rsid w:val="00CA557F"/>
    <w:rsid w:val="00CA5666"/>
    <w:rsid w:val="00CA59E1"/>
    <w:rsid w:val="00CA5D6D"/>
    <w:rsid w:val="00CB2D5E"/>
    <w:rsid w:val="00CB794E"/>
    <w:rsid w:val="00CC1BAB"/>
    <w:rsid w:val="00CC4932"/>
    <w:rsid w:val="00CD19E9"/>
    <w:rsid w:val="00CD56C7"/>
    <w:rsid w:val="00CD65AA"/>
    <w:rsid w:val="00CD709E"/>
    <w:rsid w:val="00CD7FE4"/>
    <w:rsid w:val="00CE064D"/>
    <w:rsid w:val="00CE1C8A"/>
    <w:rsid w:val="00CE6FB3"/>
    <w:rsid w:val="00CE7422"/>
    <w:rsid w:val="00CE7DD0"/>
    <w:rsid w:val="00CF7CB1"/>
    <w:rsid w:val="00D005DA"/>
    <w:rsid w:val="00D01494"/>
    <w:rsid w:val="00D13E06"/>
    <w:rsid w:val="00D1620D"/>
    <w:rsid w:val="00D20F12"/>
    <w:rsid w:val="00D217BC"/>
    <w:rsid w:val="00D2510F"/>
    <w:rsid w:val="00D26F3F"/>
    <w:rsid w:val="00D27377"/>
    <w:rsid w:val="00D311C9"/>
    <w:rsid w:val="00D33190"/>
    <w:rsid w:val="00D35CA0"/>
    <w:rsid w:val="00D361F7"/>
    <w:rsid w:val="00D36AE4"/>
    <w:rsid w:val="00D371D0"/>
    <w:rsid w:val="00D4380A"/>
    <w:rsid w:val="00D43AF5"/>
    <w:rsid w:val="00D44AED"/>
    <w:rsid w:val="00D44F10"/>
    <w:rsid w:val="00D4614E"/>
    <w:rsid w:val="00D50B3B"/>
    <w:rsid w:val="00D53F80"/>
    <w:rsid w:val="00D553A0"/>
    <w:rsid w:val="00D57C19"/>
    <w:rsid w:val="00D60B2C"/>
    <w:rsid w:val="00D61F48"/>
    <w:rsid w:val="00D63C96"/>
    <w:rsid w:val="00D6597E"/>
    <w:rsid w:val="00D65EEF"/>
    <w:rsid w:val="00D71063"/>
    <w:rsid w:val="00D73920"/>
    <w:rsid w:val="00D73946"/>
    <w:rsid w:val="00D7432E"/>
    <w:rsid w:val="00D763E2"/>
    <w:rsid w:val="00D7672A"/>
    <w:rsid w:val="00D77C80"/>
    <w:rsid w:val="00D80750"/>
    <w:rsid w:val="00D82432"/>
    <w:rsid w:val="00D837E2"/>
    <w:rsid w:val="00D84549"/>
    <w:rsid w:val="00D85B34"/>
    <w:rsid w:val="00D86D55"/>
    <w:rsid w:val="00DA13CD"/>
    <w:rsid w:val="00DA3D2C"/>
    <w:rsid w:val="00DB1EFA"/>
    <w:rsid w:val="00DB43B2"/>
    <w:rsid w:val="00DB4AEC"/>
    <w:rsid w:val="00DB68FE"/>
    <w:rsid w:val="00DC0693"/>
    <w:rsid w:val="00DC09CE"/>
    <w:rsid w:val="00DC15C1"/>
    <w:rsid w:val="00DC46EA"/>
    <w:rsid w:val="00DC731B"/>
    <w:rsid w:val="00DD0FC3"/>
    <w:rsid w:val="00DD481B"/>
    <w:rsid w:val="00DD5536"/>
    <w:rsid w:val="00DD68ED"/>
    <w:rsid w:val="00DE0456"/>
    <w:rsid w:val="00DE2F60"/>
    <w:rsid w:val="00DE4515"/>
    <w:rsid w:val="00DE6D61"/>
    <w:rsid w:val="00DE7661"/>
    <w:rsid w:val="00DF261C"/>
    <w:rsid w:val="00DF32C7"/>
    <w:rsid w:val="00DF46D5"/>
    <w:rsid w:val="00DF627B"/>
    <w:rsid w:val="00E079BC"/>
    <w:rsid w:val="00E12A3F"/>
    <w:rsid w:val="00E134F8"/>
    <w:rsid w:val="00E13B9C"/>
    <w:rsid w:val="00E15049"/>
    <w:rsid w:val="00E15DAB"/>
    <w:rsid w:val="00E22694"/>
    <w:rsid w:val="00E30289"/>
    <w:rsid w:val="00E32E44"/>
    <w:rsid w:val="00E3701E"/>
    <w:rsid w:val="00E378DE"/>
    <w:rsid w:val="00E41A38"/>
    <w:rsid w:val="00E43322"/>
    <w:rsid w:val="00E435EE"/>
    <w:rsid w:val="00E4441C"/>
    <w:rsid w:val="00E44D64"/>
    <w:rsid w:val="00E45C87"/>
    <w:rsid w:val="00E45C94"/>
    <w:rsid w:val="00E45ED6"/>
    <w:rsid w:val="00E51FCA"/>
    <w:rsid w:val="00E54890"/>
    <w:rsid w:val="00E56E1D"/>
    <w:rsid w:val="00E609EA"/>
    <w:rsid w:val="00E64803"/>
    <w:rsid w:val="00E649FC"/>
    <w:rsid w:val="00E669F8"/>
    <w:rsid w:val="00E66B4D"/>
    <w:rsid w:val="00E70F85"/>
    <w:rsid w:val="00E73FD8"/>
    <w:rsid w:val="00E756FF"/>
    <w:rsid w:val="00E77B0D"/>
    <w:rsid w:val="00E802B7"/>
    <w:rsid w:val="00E80DC3"/>
    <w:rsid w:val="00E82A2F"/>
    <w:rsid w:val="00E83922"/>
    <w:rsid w:val="00E843DD"/>
    <w:rsid w:val="00E872AB"/>
    <w:rsid w:val="00E873BB"/>
    <w:rsid w:val="00E8766C"/>
    <w:rsid w:val="00E93094"/>
    <w:rsid w:val="00E94592"/>
    <w:rsid w:val="00E95867"/>
    <w:rsid w:val="00E959A2"/>
    <w:rsid w:val="00EA1D42"/>
    <w:rsid w:val="00EA1FF3"/>
    <w:rsid w:val="00EA62B0"/>
    <w:rsid w:val="00EA7959"/>
    <w:rsid w:val="00EA7CEA"/>
    <w:rsid w:val="00EB3509"/>
    <w:rsid w:val="00EC5679"/>
    <w:rsid w:val="00EC7854"/>
    <w:rsid w:val="00ED46B2"/>
    <w:rsid w:val="00ED4FDD"/>
    <w:rsid w:val="00ED6122"/>
    <w:rsid w:val="00ED75A6"/>
    <w:rsid w:val="00EE2213"/>
    <w:rsid w:val="00EE48FF"/>
    <w:rsid w:val="00EE68CB"/>
    <w:rsid w:val="00EE73CB"/>
    <w:rsid w:val="00EF4078"/>
    <w:rsid w:val="00EF6D4F"/>
    <w:rsid w:val="00F046F7"/>
    <w:rsid w:val="00F07788"/>
    <w:rsid w:val="00F118C2"/>
    <w:rsid w:val="00F139A9"/>
    <w:rsid w:val="00F1400C"/>
    <w:rsid w:val="00F17831"/>
    <w:rsid w:val="00F17C5A"/>
    <w:rsid w:val="00F2037D"/>
    <w:rsid w:val="00F20636"/>
    <w:rsid w:val="00F22D6B"/>
    <w:rsid w:val="00F2680D"/>
    <w:rsid w:val="00F27257"/>
    <w:rsid w:val="00F323DB"/>
    <w:rsid w:val="00F326A8"/>
    <w:rsid w:val="00F34C38"/>
    <w:rsid w:val="00F375B4"/>
    <w:rsid w:val="00F37A47"/>
    <w:rsid w:val="00F42112"/>
    <w:rsid w:val="00F4588F"/>
    <w:rsid w:val="00F5073B"/>
    <w:rsid w:val="00F51683"/>
    <w:rsid w:val="00F51B4A"/>
    <w:rsid w:val="00F5212F"/>
    <w:rsid w:val="00F571BD"/>
    <w:rsid w:val="00F57309"/>
    <w:rsid w:val="00F57825"/>
    <w:rsid w:val="00F60FA6"/>
    <w:rsid w:val="00F611E0"/>
    <w:rsid w:val="00F613D8"/>
    <w:rsid w:val="00F64247"/>
    <w:rsid w:val="00F6456D"/>
    <w:rsid w:val="00F64CC9"/>
    <w:rsid w:val="00F67740"/>
    <w:rsid w:val="00F75AA3"/>
    <w:rsid w:val="00F76AC8"/>
    <w:rsid w:val="00F8000D"/>
    <w:rsid w:val="00F81DB5"/>
    <w:rsid w:val="00F843DF"/>
    <w:rsid w:val="00F850D8"/>
    <w:rsid w:val="00F85367"/>
    <w:rsid w:val="00F86907"/>
    <w:rsid w:val="00F92890"/>
    <w:rsid w:val="00F9414E"/>
    <w:rsid w:val="00F96233"/>
    <w:rsid w:val="00F976E6"/>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2E4E9C"/>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 w:type="character" w:styleId="afd">
    <w:name w:val="annotation reference"/>
    <w:basedOn w:val="a1"/>
    <w:uiPriority w:val="99"/>
    <w:semiHidden/>
    <w:unhideWhenUsed/>
    <w:rsid w:val="00BC283B"/>
    <w:rPr>
      <w:sz w:val="21"/>
      <w:szCs w:val="21"/>
    </w:rPr>
  </w:style>
  <w:style w:type="paragraph" w:styleId="afe">
    <w:name w:val="annotation text"/>
    <w:basedOn w:val="a0"/>
    <w:link w:val="aff"/>
    <w:uiPriority w:val="99"/>
    <w:semiHidden/>
    <w:unhideWhenUsed/>
    <w:rsid w:val="00BC283B"/>
    <w:pPr>
      <w:jc w:val="left"/>
    </w:pPr>
  </w:style>
  <w:style w:type="character" w:customStyle="1" w:styleId="aff">
    <w:name w:val="批注文字 字符"/>
    <w:basedOn w:val="a1"/>
    <w:link w:val="afe"/>
    <w:uiPriority w:val="99"/>
    <w:semiHidden/>
    <w:rsid w:val="00BC283B"/>
    <w:rPr>
      <w:rFonts w:ascii="Calibri" w:eastAsia="宋体" w:hAnsi="Calibri" w:cs="Times New Roman"/>
    </w:rPr>
  </w:style>
  <w:style w:type="paragraph" w:styleId="aff0">
    <w:name w:val="annotation subject"/>
    <w:basedOn w:val="afe"/>
    <w:next w:val="afe"/>
    <w:link w:val="aff1"/>
    <w:uiPriority w:val="99"/>
    <w:semiHidden/>
    <w:unhideWhenUsed/>
    <w:rsid w:val="00BC283B"/>
    <w:rPr>
      <w:b/>
      <w:bCs/>
    </w:rPr>
  </w:style>
  <w:style w:type="character" w:customStyle="1" w:styleId="aff1">
    <w:name w:val="批注主题 字符"/>
    <w:basedOn w:val="aff"/>
    <w:link w:val="aff0"/>
    <w:uiPriority w:val="99"/>
    <w:semiHidden/>
    <w:rsid w:val="00BC283B"/>
    <w:rPr>
      <w:rFonts w:ascii="Calibri" w:eastAsia="宋体" w:hAnsi="Calibri"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1727">
      <w:bodyDiv w:val="1"/>
      <w:marLeft w:val="0"/>
      <w:marRight w:val="0"/>
      <w:marTop w:val="0"/>
      <w:marBottom w:val="0"/>
      <w:divBdr>
        <w:top w:val="none" w:sz="0" w:space="0" w:color="auto"/>
        <w:left w:val="none" w:sz="0" w:space="0" w:color="auto"/>
        <w:bottom w:val="none" w:sz="0" w:space="0" w:color="auto"/>
        <w:right w:val="none" w:sz="0" w:space="0" w:color="auto"/>
      </w:divBdr>
    </w:div>
    <w:div w:id="54549174">
      <w:bodyDiv w:val="1"/>
      <w:marLeft w:val="0"/>
      <w:marRight w:val="0"/>
      <w:marTop w:val="0"/>
      <w:marBottom w:val="0"/>
      <w:divBdr>
        <w:top w:val="none" w:sz="0" w:space="0" w:color="auto"/>
        <w:left w:val="none" w:sz="0" w:space="0" w:color="auto"/>
        <w:bottom w:val="none" w:sz="0" w:space="0" w:color="auto"/>
        <w:right w:val="none" w:sz="0" w:space="0" w:color="auto"/>
      </w:divBdr>
    </w:div>
    <w:div w:id="58135136">
      <w:bodyDiv w:val="1"/>
      <w:marLeft w:val="0"/>
      <w:marRight w:val="0"/>
      <w:marTop w:val="0"/>
      <w:marBottom w:val="0"/>
      <w:divBdr>
        <w:top w:val="none" w:sz="0" w:space="0" w:color="auto"/>
        <w:left w:val="none" w:sz="0" w:space="0" w:color="auto"/>
        <w:bottom w:val="none" w:sz="0" w:space="0" w:color="auto"/>
        <w:right w:val="none" w:sz="0" w:space="0" w:color="auto"/>
      </w:divBdr>
    </w:div>
    <w:div w:id="67963479">
      <w:bodyDiv w:val="1"/>
      <w:marLeft w:val="0"/>
      <w:marRight w:val="0"/>
      <w:marTop w:val="0"/>
      <w:marBottom w:val="0"/>
      <w:divBdr>
        <w:top w:val="none" w:sz="0" w:space="0" w:color="auto"/>
        <w:left w:val="none" w:sz="0" w:space="0" w:color="auto"/>
        <w:bottom w:val="none" w:sz="0" w:space="0" w:color="auto"/>
        <w:right w:val="none" w:sz="0" w:space="0" w:color="auto"/>
      </w:divBdr>
    </w:div>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49756124">
      <w:bodyDiv w:val="1"/>
      <w:marLeft w:val="0"/>
      <w:marRight w:val="0"/>
      <w:marTop w:val="0"/>
      <w:marBottom w:val="0"/>
      <w:divBdr>
        <w:top w:val="none" w:sz="0" w:space="0" w:color="auto"/>
        <w:left w:val="none" w:sz="0" w:space="0" w:color="auto"/>
        <w:bottom w:val="none" w:sz="0" w:space="0" w:color="auto"/>
        <w:right w:val="none" w:sz="0" w:space="0" w:color="auto"/>
      </w:divBdr>
    </w:div>
    <w:div w:id="154035925">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225264407">
      <w:bodyDiv w:val="1"/>
      <w:marLeft w:val="0"/>
      <w:marRight w:val="0"/>
      <w:marTop w:val="0"/>
      <w:marBottom w:val="0"/>
      <w:divBdr>
        <w:top w:val="none" w:sz="0" w:space="0" w:color="auto"/>
        <w:left w:val="none" w:sz="0" w:space="0" w:color="auto"/>
        <w:bottom w:val="none" w:sz="0" w:space="0" w:color="auto"/>
        <w:right w:val="none" w:sz="0" w:space="0" w:color="auto"/>
      </w:divBdr>
    </w:div>
    <w:div w:id="229466305">
      <w:bodyDiv w:val="1"/>
      <w:marLeft w:val="0"/>
      <w:marRight w:val="0"/>
      <w:marTop w:val="0"/>
      <w:marBottom w:val="0"/>
      <w:divBdr>
        <w:top w:val="none" w:sz="0" w:space="0" w:color="auto"/>
        <w:left w:val="none" w:sz="0" w:space="0" w:color="auto"/>
        <w:bottom w:val="none" w:sz="0" w:space="0" w:color="auto"/>
        <w:right w:val="none" w:sz="0" w:space="0" w:color="auto"/>
      </w:divBdr>
    </w:div>
    <w:div w:id="249049509">
      <w:bodyDiv w:val="1"/>
      <w:marLeft w:val="0"/>
      <w:marRight w:val="0"/>
      <w:marTop w:val="0"/>
      <w:marBottom w:val="0"/>
      <w:divBdr>
        <w:top w:val="none" w:sz="0" w:space="0" w:color="auto"/>
        <w:left w:val="none" w:sz="0" w:space="0" w:color="auto"/>
        <w:bottom w:val="none" w:sz="0" w:space="0" w:color="auto"/>
        <w:right w:val="none" w:sz="0" w:space="0" w:color="auto"/>
      </w:divBdr>
    </w:div>
    <w:div w:id="266237651">
      <w:bodyDiv w:val="1"/>
      <w:marLeft w:val="0"/>
      <w:marRight w:val="0"/>
      <w:marTop w:val="0"/>
      <w:marBottom w:val="0"/>
      <w:divBdr>
        <w:top w:val="none" w:sz="0" w:space="0" w:color="auto"/>
        <w:left w:val="none" w:sz="0" w:space="0" w:color="auto"/>
        <w:bottom w:val="none" w:sz="0" w:space="0" w:color="auto"/>
        <w:right w:val="none" w:sz="0" w:space="0" w:color="auto"/>
      </w:divBdr>
    </w:div>
    <w:div w:id="271980919">
      <w:bodyDiv w:val="1"/>
      <w:marLeft w:val="0"/>
      <w:marRight w:val="0"/>
      <w:marTop w:val="0"/>
      <w:marBottom w:val="0"/>
      <w:divBdr>
        <w:top w:val="none" w:sz="0" w:space="0" w:color="auto"/>
        <w:left w:val="none" w:sz="0" w:space="0" w:color="auto"/>
        <w:bottom w:val="none" w:sz="0" w:space="0" w:color="auto"/>
        <w:right w:val="none" w:sz="0" w:space="0" w:color="auto"/>
      </w:divBdr>
    </w:div>
    <w:div w:id="288515919">
      <w:bodyDiv w:val="1"/>
      <w:marLeft w:val="0"/>
      <w:marRight w:val="0"/>
      <w:marTop w:val="0"/>
      <w:marBottom w:val="0"/>
      <w:divBdr>
        <w:top w:val="none" w:sz="0" w:space="0" w:color="auto"/>
        <w:left w:val="none" w:sz="0" w:space="0" w:color="auto"/>
        <w:bottom w:val="none" w:sz="0" w:space="0" w:color="auto"/>
        <w:right w:val="none" w:sz="0" w:space="0" w:color="auto"/>
      </w:divBdr>
    </w:div>
    <w:div w:id="343479317">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00710908">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466510931">
      <w:bodyDiv w:val="1"/>
      <w:marLeft w:val="0"/>
      <w:marRight w:val="0"/>
      <w:marTop w:val="0"/>
      <w:marBottom w:val="0"/>
      <w:divBdr>
        <w:top w:val="none" w:sz="0" w:space="0" w:color="auto"/>
        <w:left w:val="none" w:sz="0" w:space="0" w:color="auto"/>
        <w:bottom w:val="none" w:sz="0" w:space="0" w:color="auto"/>
        <w:right w:val="none" w:sz="0" w:space="0" w:color="auto"/>
      </w:divBdr>
    </w:div>
    <w:div w:id="469981591">
      <w:bodyDiv w:val="1"/>
      <w:marLeft w:val="0"/>
      <w:marRight w:val="0"/>
      <w:marTop w:val="0"/>
      <w:marBottom w:val="0"/>
      <w:divBdr>
        <w:top w:val="none" w:sz="0" w:space="0" w:color="auto"/>
        <w:left w:val="none" w:sz="0" w:space="0" w:color="auto"/>
        <w:bottom w:val="none" w:sz="0" w:space="0" w:color="auto"/>
        <w:right w:val="none" w:sz="0" w:space="0" w:color="auto"/>
      </w:divBdr>
    </w:div>
    <w:div w:id="484325211">
      <w:bodyDiv w:val="1"/>
      <w:marLeft w:val="0"/>
      <w:marRight w:val="0"/>
      <w:marTop w:val="0"/>
      <w:marBottom w:val="0"/>
      <w:divBdr>
        <w:top w:val="none" w:sz="0" w:space="0" w:color="auto"/>
        <w:left w:val="none" w:sz="0" w:space="0" w:color="auto"/>
        <w:bottom w:val="none" w:sz="0" w:space="0" w:color="auto"/>
        <w:right w:val="none" w:sz="0" w:space="0" w:color="auto"/>
      </w:divBdr>
    </w:div>
    <w:div w:id="488255525">
      <w:bodyDiv w:val="1"/>
      <w:marLeft w:val="0"/>
      <w:marRight w:val="0"/>
      <w:marTop w:val="0"/>
      <w:marBottom w:val="0"/>
      <w:divBdr>
        <w:top w:val="none" w:sz="0" w:space="0" w:color="auto"/>
        <w:left w:val="none" w:sz="0" w:space="0" w:color="auto"/>
        <w:bottom w:val="none" w:sz="0" w:space="0" w:color="auto"/>
        <w:right w:val="none" w:sz="0" w:space="0" w:color="auto"/>
      </w:divBdr>
    </w:div>
    <w:div w:id="529991956">
      <w:bodyDiv w:val="1"/>
      <w:marLeft w:val="0"/>
      <w:marRight w:val="0"/>
      <w:marTop w:val="0"/>
      <w:marBottom w:val="0"/>
      <w:divBdr>
        <w:top w:val="none" w:sz="0" w:space="0" w:color="auto"/>
        <w:left w:val="none" w:sz="0" w:space="0" w:color="auto"/>
        <w:bottom w:val="none" w:sz="0" w:space="0" w:color="auto"/>
        <w:right w:val="none" w:sz="0" w:space="0" w:color="auto"/>
      </w:divBdr>
    </w:div>
    <w:div w:id="552892196">
      <w:bodyDiv w:val="1"/>
      <w:marLeft w:val="0"/>
      <w:marRight w:val="0"/>
      <w:marTop w:val="0"/>
      <w:marBottom w:val="0"/>
      <w:divBdr>
        <w:top w:val="none" w:sz="0" w:space="0" w:color="auto"/>
        <w:left w:val="none" w:sz="0" w:space="0" w:color="auto"/>
        <w:bottom w:val="none" w:sz="0" w:space="0" w:color="auto"/>
        <w:right w:val="none" w:sz="0" w:space="0" w:color="auto"/>
      </w:divBdr>
    </w:div>
    <w:div w:id="578490972">
      <w:bodyDiv w:val="1"/>
      <w:marLeft w:val="0"/>
      <w:marRight w:val="0"/>
      <w:marTop w:val="0"/>
      <w:marBottom w:val="0"/>
      <w:divBdr>
        <w:top w:val="none" w:sz="0" w:space="0" w:color="auto"/>
        <w:left w:val="none" w:sz="0" w:space="0" w:color="auto"/>
        <w:bottom w:val="none" w:sz="0" w:space="0" w:color="auto"/>
        <w:right w:val="none" w:sz="0" w:space="0" w:color="auto"/>
      </w:divBdr>
    </w:div>
    <w:div w:id="60662487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644512521">
      <w:bodyDiv w:val="1"/>
      <w:marLeft w:val="0"/>
      <w:marRight w:val="0"/>
      <w:marTop w:val="0"/>
      <w:marBottom w:val="0"/>
      <w:divBdr>
        <w:top w:val="none" w:sz="0" w:space="0" w:color="auto"/>
        <w:left w:val="none" w:sz="0" w:space="0" w:color="auto"/>
        <w:bottom w:val="none" w:sz="0" w:space="0" w:color="auto"/>
        <w:right w:val="none" w:sz="0" w:space="0" w:color="auto"/>
      </w:divBdr>
    </w:div>
    <w:div w:id="670959412">
      <w:bodyDiv w:val="1"/>
      <w:marLeft w:val="0"/>
      <w:marRight w:val="0"/>
      <w:marTop w:val="0"/>
      <w:marBottom w:val="0"/>
      <w:divBdr>
        <w:top w:val="none" w:sz="0" w:space="0" w:color="auto"/>
        <w:left w:val="none" w:sz="0" w:space="0" w:color="auto"/>
        <w:bottom w:val="none" w:sz="0" w:space="0" w:color="auto"/>
        <w:right w:val="none" w:sz="0" w:space="0" w:color="auto"/>
      </w:divBdr>
    </w:div>
    <w:div w:id="746923071">
      <w:bodyDiv w:val="1"/>
      <w:marLeft w:val="0"/>
      <w:marRight w:val="0"/>
      <w:marTop w:val="0"/>
      <w:marBottom w:val="0"/>
      <w:divBdr>
        <w:top w:val="none" w:sz="0" w:space="0" w:color="auto"/>
        <w:left w:val="none" w:sz="0" w:space="0" w:color="auto"/>
        <w:bottom w:val="none" w:sz="0" w:space="0" w:color="auto"/>
        <w:right w:val="none" w:sz="0" w:space="0" w:color="auto"/>
      </w:divBdr>
    </w:div>
    <w:div w:id="785855716">
      <w:bodyDiv w:val="1"/>
      <w:marLeft w:val="0"/>
      <w:marRight w:val="0"/>
      <w:marTop w:val="0"/>
      <w:marBottom w:val="0"/>
      <w:divBdr>
        <w:top w:val="none" w:sz="0" w:space="0" w:color="auto"/>
        <w:left w:val="none" w:sz="0" w:space="0" w:color="auto"/>
        <w:bottom w:val="none" w:sz="0" w:space="0" w:color="auto"/>
        <w:right w:val="none" w:sz="0" w:space="0" w:color="auto"/>
      </w:divBdr>
    </w:div>
    <w:div w:id="871768583">
      <w:bodyDiv w:val="1"/>
      <w:marLeft w:val="0"/>
      <w:marRight w:val="0"/>
      <w:marTop w:val="0"/>
      <w:marBottom w:val="0"/>
      <w:divBdr>
        <w:top w:val="none" w:sz="0" w:space="0" w:color="auto"/>
        <w:left w:val="none" w:sz="0" w:space="0" w:color="auto"/>
        <w:bottom w:val="none" w:sz="0" w:space="0" w:color="auto"/>
        <w:right w:val="none" w:sz="0" w:space="0" w:color="auto"/>
      </w:divBdr>
    </w:div>
    <w:div w:id="874466525">
      <w:bodyDiv w:val="1"/>
      <w:marLeft w:val="0"/>
      <w:marRight w:val="0"/>
      <w:marTop w:val="0"/>
      <w:marBottom w:val="0"/>
      <w:divBdr>
        <w:top w:val="none" w:sz="0" w:space="0" w:color="auto"/>
        <w:left w:val="none" w:sz="0" w:space="0" w:color="auto"/>
        <w:bottom w:val="none" w:sz="0" w:space="0" w:color="auto"/>
        <w:right w:val="none" w:sz="0" w:space="0" w:color="auto"/>
      </w:divBdr>
    </w:div>
    <w:div w:id="885601198">
      <w:bodyDiv w:val="1"/>
      <w:marLeft w:val="0"/>
      <w:marRight w:val="0"/>
      <w:marTop w:val="0"/>
      <w:marBottom w:val="0"/>
      <w:divBdr>
        <w:top w:val="none" w:sz="0" w:space="0" w:color="auto"/>
        <w:left w:val="none" w:sz="0" w:space="0" w:color="auto"/>
        <w:bottom w:val="none" w:sz="0" w:space="0" w:color="auto"/>
        <w:right w:val="none" w:sz="0" w:space="0" w:color="auto"/>
      </w:divBdr>
    </w:div>
    <w:div w:id="893010670">
      <w:bodyDiv w:val="1"/>
      <w:marLeft w:val="0"/>
      <w:marRight w:val="0"/>
      <w:marTop w:val="0"/>
      <w:marBottom w:val="0"/>
      <w:divBdr>
        <w:top w:val="none" w:sz="0" w:space="0" w:color="auto"/>
        <w:left w:val="none" w:sz="0" w:space="0" w:color="auto"/>
        <w:bottom w:val="none" w:sz="0" w:space="0" w:color="auto"/>
        <w:right w:val="none" w:sz="0" w:space="0" w:color="auto"/>
      </w:divBdr>
    </w:div>
    <w:div w:id="896433408">
      <w:bodyDiv w:val="1"/>
      <w:marLeft w:val="0"/>
      <w:marRight w:val="0"/>
      <w:marTop w:val="0"/>
      <w:marBottom w:val="0"/>
      <w:divBdr>
        <w:top w:val="none" w:sz="0" w:space="0" w:color="auto"/>
        <w:left w:val="none" w:sz="0" w:space="0" w:color="auto"/>
        <w:bottom w:val="none" w:sz="0" w:space="0" w:color="auto"/>
        <w:right w:val="none" w:sz="0" w:space="0" w:color="auto"/>
      </w:divBdr>
    </w:div>
    <w:div w:id="964770425">
      <w:bodyDiv w:val="1"/>
      <w:marLeft w:val="0"/>
      <w:marRight w:val="0"/>
      <w:marTop w:val="0"/>
      <w:marBottom w:val="0"/>
      <w:divBdr>
        <w:top w:val="none" w:sz="0" w:space="0" w:color="auto"/>
        <w:left w:val="none" w:sz="0" w:space="0" w:color="auto"/>
        <w:bottom w:val="none" w:sz="0" w:space="0" w:color="auto"/>
        <w:right w:val="none" w:sz="0" w:space="0" w:color="auto"/>
      </w:divBdr>
    </w:div>
    <w:div w:id="970357969">
      <w:bodyDiv w:val="1"/>
      <w:marLeft w:val="0"/>
      <w:marRight w:val="0"/>
      <w:marTop w:val="0"/>
      <w:marBottom w:val="0"/>
      <w:divBdr>
        <w:top w:val="none" w:sz="0" w:space="0" w:color="auto"/>
        <w:left w:val="none" w:sz="0" w:space="0" w:color="auto"/>
        <w:bottom w:val="none" w:sz="0" w:space="0" w:color="auto"/>
        <w:right w:val="none" w:sz="0" w:space="0" w:color="auto"/>
      </w:divBdr>
    </w:div>
    <w:div w:id="972175580">
      <w:bodyDiv w:val="1"/>
      <w:marLeft w:val="0"/>
      <w:marRight w:val="0"/>
      <w:marTop w:val="0"/>
      <w:marBottom w:val="0"/>
      <w:divBdr>
        <w:top w:val="none" w:sz="0" w:space="0" w:color="auto"/>
        <w:left w:val="none" w:sz="0" w:space="0" w:color="auto"/>
        <w:bottom w:val="none" w:sz="0" w:space="0" w:color="auto"/>
        <w:right w:val="none" w:sz="0" w:space="0" w:color="auto"/>
      </w:divBdr>
    </w:div>
    <w:div w:id="1010257876">
      <w:bodyDiv w:val="1"/>
      <w:marLeft w:val="0"/>
      <w:marRight w:val="0"/>
      <w:marTop w:val="0"/>
      <w:marBottom w:val="0"/>
      <w:divBdr>
        <w:top w:val="none" w:sz="0" w:space="0" w:color="auto"/>
        <w:left w:val="none" w:sz="0" w:space="0" w:color="auto"/>
        <w:bottom w:val="none" w:sz="0" w:space="0" w:color="auto"/>
        <w:right w:val="none" w:sz="0" w:space="0" w:color="auto"/>
      </w:divBdr>
    </w:div>
    <w:div w:id="1025718194">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039663937">
      <w:bodyDiv w:val="1"/>
      <w:marLeft w:val="0"/>
      <w:marRight w:val="0"/>
      <w:marTop w:val="0"/>
      <w:marBottom w:val="0"/>
      <w:divBdr>
        <w:top w:val="none" w:sz="0" w:space="0" w:color="auto"/>
        <w:left w:val="none" w:sz="0" w:space="0" w:color="auto"/>
        <w:bottom w:val="none" w:sz="0" w:space="0" w:color="auto"/>
        <w:right w:val="none" w:sz="0" w:space="0" w:color="auto"/>
      </w:divBdr>
    </w:div>
    <w:div w:id="1070543912">
      <w:bodyDiv w:val="1"/>
      <w:marLeft w:val="0"/>
      <w:marRight w:val="0"/>
      <w:marTop w:val="0"/>
      <w:marBottom w:val="0"/>
      <w:divBdr>
        <w:top w:val="none" w:sz="0" w:space="0" w:color="auto"/>
        <w:left w:val="none" w:sz="0" w:space="0" w:color="auto"/>
        <w:bottom w:val="none" w:sz="0" w:space="0" w:color="auto"/>
        <w:right w:val="none" w:sz="0" w:space="0" w:color="auto"/>
      </w:divBdr>
    </w:div>
    <w:div w:id="1082533025">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121150764">
      <w:bodyDiv w:val="1"/>
      <w:marLeft w:val="0"/>
      <w:marRight w:val="0"/>
      <w:marTop w:val="0"/>
      <w:marBottom w:val="0"/>
      <w:divBdr>
        <w:top w:val="none" w:sz="0" w:space="0" w:color="auto"/>
        <w:left w:val="none" w:sz="0" w:space="0" w:color="auto"/>
        <w:bottom w:val="none" w:sz="0" w:space="0" w:color="auto"/>
        <w:right w:val="none" w:sz="0" w:space="0" w:color="auto"/>
      </w:divBdr>
    </w:div>
    <w:div w:id="1123575732">
      <w:bodyDiv w:val="1"/>
      <w:marLeft w:val="0"/>
      <w:marRight w:val="0"/>
      <w:marTop w:val="0"/>
      <w:marBottom w:val="0"/>
      <w:divBdr>
        <w:top w:val="none" w:sz="0" w:space="0" w:color="auto"/>
        <w:left w:val="none" w:sz="0" w:space="0" w:color="auto"/>
        <w:bottom w:val="none" w:sz="0" w:space="0" w:color="auto"/>
        <w:right w:val="none" w:sz="0" w:space="0" w:color="auto"/>
      </w:divBdr>
    </w:div>
    <w:div w:id="1132672126">
      <w:bodyDiv w:val="1"/>
      <w:marLeft w:val="0"/>
      <w:marRight w:val="0"/>
      <w:marTop w:val="0"/>
      <w:marBottom w:val="0"/>
      <w:divBdr>
        <w:top w:val="none" w:sz="0" w:space="0" w:color="auto"/>
        <w:left w:val="none" w:sz="0" w:space="0" w:color="auto"/>
        <w:bottom w:val="none" w:sz="0" w:space="0" w:color="auto"/>
        <w:right w:val="none" w:sz="0" w:space="0" w:color="auto"/>
      </w:divBdr>
    </w:div>
    <w:div w:id="1175342176">
      <w:bodyDiv w:val="1"/>
      <w:marLeft w:val="0"/>
      <w:marRight w:val="0"/>
      <w:marTop w:val="0"/>
      <w:marBottom w:val="0"/>
      <w:divBdr>
        <w:top w:val="none" w:sz="0" w:space="0" w:color="auto"/>
        <w:left w:val="none" w:sz="0" w:space="0" w:color="auto"/>
        <w:bottom w:val="none" w:sz="0" w:space="0" w:color="auto"/>
        <w:right w:val="none" w:sz="0" w:space="0" w:color="auto"/>
      </w:divBdr>
    </w:div>
    <w:div w:id="1265697430">
      <w:bodyDiv w:val="1"/>
      <w:marLeft w:val="0"/>
      <w:marRight w:val="0"/>
      <w:marTop w:val="0"/>
      <w:marBottom w:val="0"/>
      <w:divBdr>
        <w:top w:val="none" w:sz="0" w:space="0" w:color="auto"/>
        <w:left w:val="none" w:sz="0" w:space="0" w:color="auto"/>
        <w:bottom w:val="none" w:sz="0" w:space="0" w:color="auto"/>
        <w:right w:val="none" w:sz="0" w:space="0" w:color="auto"/>
      </w:divBdr>
    </w:div>
    <w:div w:id="1281033328">
      <w:bodyDiv w:val="1"/>
      <w:marLeft w:val="0"/>
      <w:marRight w:val="0"/>
      <w:marTop w:val="0"/>
      <w:marBottom w:val="0"/>
      <w:divBdr>
        <w:top w:val="none" w:sz="0" w:space="0" w:color="auto"/>
        <w:left w:val="none" w:sz="0" w:space="0" w:color="auto"/>
        <w:bottom w:val="none" w:sz="0" w:space="0" w:color="auto"/>
        <w:right w:val="none" w:sz="0" w:space="0" w:color="auto"/>
      </w:divBdr>
    </w:div>
    <w:div w:id="1392458299">
      <w:bodyDiv w:val="1"/>
      <w:marLeft w:val="0"/>
      <w:marRight w:val="0"/>
      <w:marTop w:val="0"/>
      <w:marBottom w:val="0"/>
      <w:divBdr>
        <w:top w:val="none" w:sz="0" w:space="0" w:color="auto"/>
        <w:left w:val="none" w:sz="0" w:space="0" w:color="auto"/>
        <w:bottom w:val="none" w:sz="0" w:space="0" w:color="auto"/>
        <w:right w:val="none" w:sz="0" w:space="0" w:color="auto"/>
      </w:divBdr>
    </w:div>
    <w:div w:id="1415708688">
      <w:bodyDiv w:val="1"/>
      <w:marLeft w:val="0"/>
      <w:marRight w:val="0"/>
      <w:marTop w:val="0"/>
      <w:marBottom w:val="0"/>
      <w:divBdr>
        <w:top w:val="none" w:sz="0" w:space="0" w:color="auto"/>
        <w:left w:val="none" w:sz="0" w:space="0" w:color="auto"/>
        <w:bottom w:val="none" w:sz="0" w:space="0" w:color="auto"/>
        <w:right w:val="none" w:sz="0" w:space="0" w:color="auto"/>
      </w:divBdr>
    </w:div>
    <w:div w:id="1433814524">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545290331">
      <w:bodyDiv w:val="1"/>
      <w:marLeft w:val="0"/>
      <w:marRight w:val="0"/>
      <w:marTop w:val="0"/>
      <w:marBottom w:val="0"/>
      <w:divBdr>
        <w:top w:val="none" w:sz="0" w:space="0" w:color="auto"/>
        <w:left w:val="none" w:sz="0" w:space="0" w:color="auto"/>
        <w:bottom w:val="none" w:sz="0" w:space="0" w:color="auto"/>
        <w:right w:val="none" w:sz="0" w:space="0" w:color="auto"/>
      </w:divBdr>
    </w:div>
    <w:div w:id="1567643932">
      <w:bodyDiv w:val="1"/>
      <w:marLeft w:val="0"/>
      <w:marRight w:val="0"/>
      <w:marTop w:val="0"/>
      <w:marBottom w:val="0"/>
      <w:divBdr>
        <w:top w:val="none" w:sz="0" w:space="0" w:color="auto"/>
        <w:left w:val="none" w:sz="0" w:space="0" w:color="auto"/>
        <w:bottom w:val="none" w:sz="0" w:space="0" w:color="auto"/>
        <w:right w:val="none" w:sz="0" w:space="0" w:color="auto"/>
      </w:divBdr>
    </w:div>
    <w:div w:id="1601644687">
      <w:bodyDiv w:val="1"/>
      <w:marLeft w:val="0"/>
      <w:marRight w:val="0"/>
      <w:marTop w:val="0"/>
      <w:marBottom w:val="0"/>
      <w:divBdr>
        <w:top w:val="none" w:sz="0" w:space="0" w:color="auto"/>
        <w:left w:val="none" w:sz="0" w:space="0" w:color="auto"/>
        <w:bottom w:val="none" w:sz="0" w:space="0" w:color="auto"/>
        <w:right w:val="none" w:sz="0" w:space="0" w:color="auto"/>
      </w:divBdr>
    </w:div>
    <w:div w:id="1610578985">
      <w:bodyDiv w:val="1"/>
      <w:marLeft w:val="0"/>
      <w:marRight w:val="0"/>
      <w:marTop w:val="0"/>
      <w:marBottom w:val="0"/>
      <w:divBdr>
        <w:top w:val="none" w:sz="0" w:space="0" w:color="auto"/>
        <w:left w:val="none" w:sz="0" w:space="0" w:color="auto"/>
        <w:bottom w:val="none" w:sz="0" w:space="0" w:color="auto"/>
        <w:right w:val="none" w:sz="0" w:space="0" w:color="auto"/>
      </w:divBdr>
    </w:div>
    <w:div w:id="1657145517">
      <w:bodyDiv w:val="1"/>
      <w:marLeft w:val="0"/>
      <w:marRight w:val="0"/>
      <w:marTop w:val="0"/>
      <w:marBottom w:val="0"/>
      <w:divBdr>
        <w:top w:val="none" w:sz="0" w:space="0" w:color="auto"/>
        <w:left w:val="none" w:sz="0" w:space="0" w:color="auto"/>
        <w:bottom w:val="none" w:sz="0" w:space="0" w:color="auto"/>
        <w:right w:val="none" w:sz="0" w:space="0" w:color="auto"/>
      </w:divBdr>
    </w:div>
    <w:div w:id="1681085424">
      <w:bodyDiv w:val="1"/>
      <w:marLeft w:val="0"/>
      <w:marRight w:val="0"/>
      <w:marTop w:val="0"/>
      <w:marBottom w:val="0"/>
      <w:divBdr>
        <w:top w:val="none" w:sz="0" w:space="0" w:color="auto"/>
        <w:left w:val="none" w:sz="0" w:space="0" w:color="auto"/>
        <w:bottom w:val="none" w:sz="0" w:space="0" w:color="auto"/>
        <w:right w:val="none" w:sz="0" w:space="0" w:color="auto"/>
      </w:divBdr>
    </w:div>
    <w:div w:id="1799185219">
      <w:bodyDiv w:val="1"/>
      <w:marLeft w:val="0"/>
      <w:marRight w:val="0"/>
      <w:marTop w:val="0"/>
      <w:marBottom w:val="0"/>
      <w:divBdr>
        <w:top w:val="none" w:sz="0" w:space="0" w:color="auto"/>
        <w:left w:val="none" w:sz="0" w:space="0" w:color="auto"/>
        <w:bottom w:val="none" w:sz="0" w:space="0" w:color="auto"/>
        <w:right w:val="none" w:sz="0" w:space="0" w:color="auto"/>
      </w:divBdr>
    </w:div>
    <w:div w:id="1811089016">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821580863">
      <w:bodyDiv w:val="1"/>
      <w:marLeft w:val="0"/>
      <w:marRight w:val="0"/>
      <w:marTop w:val="0"/>
      <w:marBottom w:val="0"/>
      <w:divBdr>
        <w:top w:val="none" w:sz="0" w:space="0" w:color="auto"/>
        <w:left w:val="none" w:sz="0" w:space="0" w:color="auto"/>
        <w:bottom w:val="none" w:sz="0" w:space="0" w:color="auto"/>
        <w:right w:val="none" w:sz="0" w:space="0" w:color="auto"/>
      </w:divBdr>
    </w:div>
    <w:div w:id="1854228135">
      <w:bodyDiv w:val="1"/>
      <w:marLeft w:val="0"/>
      <w:marRight w:val="0"/>
      <w:marTop w:val="0"/>
      <w:marBottom w:val="0"/>
      <w:divBdr>
        <w:top w:val="none" w:sz="0" w:space="0" w:color="auto"/>
        <w:left w:val="none" w:sz="0" w:space="0" w:color="auto"/>
        <w:bottom w:val="none" w:sz="0" w:space="0" w:color="auto"/>
        <w:right w:val="none" w:sz="0" w:space="0" w:color="auto"/>
      </w:divBdr>
    </w:div>
    <w:div w:id="1903370947">
      <w:bodyDiv w:val="1"/>
      <w:marLeft w:val="0"/>
      <w:marRight w:val="0"/>
      <w:marTop w:val="0"/>
      <w:marBottom w:val="0"/>
      <w:divBdr>
        <w:top w:val="none" w:sz="0" w:space="0" w:color="auto"/>
        <w:left w:val="none" w:sz="0" w:space="0" w:color="auto"/>
        <w:bottom w:val="none" w:sz="0" w:space="0" w:color="auto"/>
        <w:right w:val="none" w:sz="0" w:space="0" w:color="auto"/>
      </w:divBdr>
    </w:div>
    <w:div w:id="1939672839">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 w:id="1971007307">
      <w:bodyDiv w:val="1"/>
      <w:marLeft w:val="0"/>
      <w:marRight w:val="0"/>
      <w:marTop w:val="0"/>
      <w:marBottom w:val="0"/>
      <w:divBdr>
        <w:top w:val="none" w:sz="0" w:space="0" w:color="auto"/>
        <w:left w:val="none" w:sz="0" w:space="0" w:color="auto"/>
        <w:bottom w:val="none" w:sz="0" w:space="0" w:color="auto"/>
        <w:right w:val="none" w:sz="0" w:space="0" w:color="auto"/>
      </w:divBdr>
    </w:div>
    <w:div w:id="1994677639">
      <w:bodyDiv w:val="1"/>
      <w:marLeft w:val="0"/>
      <w:marRight w:val="0"/>
      <w:marTop w:val="0"/>
      <w:marBottom w:val="0"/>
      <w:divBdr>
        <w:top w:val="none" w:sz="0" w:space="0" w:color="auto"/>
        <w:left w:val="none" w:sz="0" w:space="0" w:color="auto"/>
        <w:bottom w:val="none" w:sz="0" w:space="0" w:color="auto"/>
        <w:right w:val="none" w:sz="0" w:space="0" w:color="auto"/>
      </w:divBdr>
    </w:div>
    <w:div w:id="2031952545">
      <w:bodyDiv w:val="1"/>
      <w:marLeft w:val="0"/>
      <w:marRight w:val="0"/>
      <w:marTop w:val="0"/>
      <w:marBottom w:val="0"/>
      <w:divBdr>
        <w:top w:val="none" w:sz="0" w:space="0" w:color="auto"/>
        <w:left w:val="none" w:sz="0" w:space="0" w:color="auto"/>
        <w:bottom w:val="none" w:sz="0" w:space="0" w:color="auto"/>
        <w:right w:val="none" w:sz="0" w:space="0" w:color="auto"/>
      </w:divBdr>
    </w:div>
    <w:div w:id="2038459437">
      <w:bodyDiv w:val="1"/>
      <w:marLeft w:val="0"/>
      <w:marRight w:val="0"/>
      <w:marTop w:val="0"/>
      <w:marBottom w:val="0"/>
      <w:divBdr>
        <w:top w:val="none" w:sz="0" w:space="0" w:color="auto"/>
        <w:left w:val="none" w:sz="0" w:space="0" w:color="auto"/>
        <w:bottom w:val="none" w:sz="0" w:space="0" w:color="auto"/>
        <w:right w:val="none" w:sz="0" w:space="0" w:color="auto"/>
      </w:divBdr>
    </w:div>
    <w:div w:id="2039624391">
      <w:bodyDiv w:val="1"/>
      <w:marLeft w:val="0"/>
      <w:marRight w:val="0"/>
      <w:marTop w:val="0"/>
      <w:marBottom w:val="0"/>
      <w:divBdr>
        <w:top w:val="none" w:sz="0" w:space="0" w:color="auto"/>
        <w:left w:val="none" w:sz="0" w:space="0" w:color="auto"/>
        <w:bottom w:val="none" w:sz="0" w:space="0" w:color="auto"/>
        <w:right w:val="none" w:sz="0" w:space="0" w:color="auto"/>
      </w:divBdr>
    </w:div>
    <w:div w:id="2058891059">
      <w:bodyDiv w:val="1"/>
      <w:marLeft w:val="0"/>
      <w:marRight w:val="0"/>
      <w:marTop w:val="0"/>
      <w:marBottom w:val="0"/>
      <w:divBdr>
        <w:top w:val="none" w:sz="0" w:space="0" w:color="auto"/>
        <w:left w:val="none" w:sz="0" w:space="0" w:color="auto"/>
        <w:bottom w:val="none" w:sz="0" w:space="0" w:color="auto"/>
        <w:right w:val="none" w:sz="0" w:space="0" w:color="auto"/>
      </w:divBdr>
    </w:div>
    <w:div w:id="21180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header" Target="header11.xml"/><Relationship Id="rId21" Type="http://schemas.openxmlformats.org/officeDocument/2006/relationships/image" Target="media/image6.png"/><Relationship Id="rId34"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15.png"/><Relationship Id="rId37" Type="http://schemas.openxmlformats.org/officeDocument/2006/relationships/header" Target="header9.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8.xml"/><Relationship Id="rId33" Type="http://schemas.openxmlformats.org/officeDocument/2006/relationships/image" Target="media/image16.png"/><Relationship Id="rId38"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A478A919-3BA5-46B7-90BC-407A59BC2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5</TotalTime>
  <Pages>38</Pages>
  <Words>10460</Words>
  <Characters>59628</Characters>
  <Application>Microsoft Office Word</Application>
  <DocSecurity>0</DocSecurity>
  <Lines>496</Lines>
  <Paragraphs>139</Paragraphs>
  <ScaleCrop>false</ScaleCrop>
  <Company>Win</Company>
  <LinksUpToDate>false</LinksUpToDate>
  <CharactersWithSpaces>6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182</cp:revision>
  <dcterms:created xsi:type="dcterms:W3CDTF">2016-11-11T07:27:00Z</dcterms:created>
  <dcterms:modified xsi:type="dcterms:W3CDTF">2019-05-1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